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D6E4D" w14:textId="77777777" w:rsidR="0074779C" w:rsidRPr="001978CA" w:rsidRDefault="00D600A8" w:rsidP="004E0D22">
      <w:pPr>
        <w:rPr>
          <w:color w:val="auto"/>
        </w:rPr>
      </w:pPr>
      <w:r w:rsidRPr="001978CA">
        <w:rPr>
          <w:b/>
          <w:color w:val="auto"/>
        </w:rPr>
        <w:t>TITLE:</w:t>
      </w:r>
      <w:r w:rsidRPr="001978CA">
        <w:rPr>
          <w:i/>
          <w:color w:val="auto"/>
        </w:rPr>
        <w:t xml:space="preserve"> </w:t>
      </w:r>
    </w:p>
    <w:p w14:paraId="6CCD4AC0" w14:textId="3246D91D" w:rsidR="0074779C" w:rsidRPr="001978CA" w:rsidRDefault="00D600A8" w:rsidP="004E0D22">
      <w:pPr>
        <w:rPr>
          <w:color w:val="auto"/>
        </w:rPr>
      </w:pPr>
      <w:r w:rsidRPr="001978CA">
        <w:rPr>
          <w:color w:val="auto"/>
        </w:rPr>
        <w:t>Three</w:t>
      </w:r>
      <w:r w:rsidR="00491C81" w:rsidRPr="001978CA">
        <w:rPr>
          <w:color w:val="auto"/>
        </w:rPr>
        <w:t>-D</w:t>
      </w:r>
      <w:r w:rsidRPr="001978CA">
        <w:rPr>
          <w:color w:val="auto"/>
        </w:rPr>
        <w:t xml:space="preserve">imensional Motor Nerve Organoid Generation </w:t>
      </w:r>
    </w:p>
    <w:p w14:paraId="5B457D3D" w14:textId="77777777" w:rsidR="0074779C" w:rsidRPr="001978CA" w:rsidRDefault="0074779C" w:rsidP="004E0D22">
      <w:pPr>
        <w:rPr>
          <w:b/>
          <w:color w:val="auto"/>
        </w:rPr>
      </w:pPr>
    </w:p>
    <w:p w14:paraId="13E263C8" w14:textId="77777777" w:rsidR="0074779C" w:rsidRPr="001978CA" w:rsidRDefault="00D600A8" w:rsidP="004E0D22">
      <w:pPr>
        <w:rPr>
          <w:b/>
          <w:color w:val="auto"/>
        </w:rPr>
      </w:pPr>
      <w:bookmarkStart w:id="0" w:name="bookmark=id.30j0zll" w:colFirst="0" w:colLast="0"/>
      <w:bookmarkEnd w:id="0"/>
      <w:r w:rsidRPr="001978CA">
        <w:rPr>
          <w:b/>
          <w:color w:val="auto"/>
        </w:rPr>
        <w:t xml:space="preserve">AUTHORS &amp; AFFILIATIONS: </w:t>
      </w:r>
    </w:p>
    <w:p w14:paraId="6F1AA23B" w14:textId="4782AC78" w:rsidR="0074779C" w:rsidRPr="001978CA" w:rsidRDefault="00D600A8" w:rsidP="004E0D22">
      <w:pPr>
        <w:rPr>
          <w:color w:val="auto"/>
          <w:vertAlign w:val="superscript"/>
        </w:rPr>
      </w:pPr>
      <w:r w:rsidRPr="001978CA">
        <w:rPr>
          <w:color w:val="auto"/>
        </w:rPr>
        <w:t>Tatsuya Osaki</w:t>
      </w:r>
      <w:r w:rsidRPr="001978CA">
        <w:rPr>
          <w:color w:val="auto"/>
          <w:vertAlign w:val="superscript"/>
        </w:rPr>
        <w:t>1,2</w:t>
      </w:r>
      <w:r w:rsidRPr="001978CA">
        <w:rPr>
          <w:color w:val="auto"/>
        </w:rPr>
        <w:t>, Siu Yu A. Chow</w:t>
      </w:r>
      <w:r w:rsidRPr="001978CA">
        <w:rPr>
          <w:color w:val="auto"/>
          <w:vertAlign w:val="superscript"/>
        </w:rPr>
        <w:t>1,2</w:t>
      </w:r>
      <w:r w:rsidRPr="001978CA">
        <w:rPr>
          <w:color w:val="auto"/>
        </w:rPr>
        <w:t xml:space="preserve">, </w:t>
      </w:r>
      <w:proofErr w:type="spellStart"/>
      <w:r w:rsidRPr="001978CA">
        <w:rPr>
          <w:color w:val="auto"/>
        </w:rPr>
        <w:t>Yui</w:t>
      </w:r>
      <w:proofErr w:type="spellEnd"/>
      <w:r w:rsidRPr="001978CA">
        <w:rPr>
          <w:color w:val="auto"/>
        </w:rPr>
        <w:t xml:space="preserve"> Nakanishi</w:t>
      </w:r>
      <w:r w:rsidRPr="001978CA">
        <w:rPr>
          <w:color w:val="auto"/>
          <w:vertAlign w:val="superscript"/>
        </w:rPr>
        <w:t>1,2</w:t>
      </w:r>
      <w:r w:rsidRPr="001978CA">
        <w:rPr>
          <w:color w:val="auto"/>
        </w:rPr>
        <w:t>, Joel Hernández</w:t>
      </w:r>
      <w:r w:rsidRPr="001978CA">
        <w:rPr>
          <w:color w:val="auto"/>
          <w:vertAlign w:val="superscript"/>
        </w:rPr>
        <w:t>1,3</w:t>
      </w:r>
      <w:r w:rsidR="003F78B8" w:rsidRPr="001978CA">
        <w:rPr>
          <w:color w:val="auto"/>
        </w:rPr>
        <w:t xml:space="preserve">, </w:t>
      </w:r>
      <w:r w:rsidRPr="001978CA">
        <w:rPr>
          <w:color w:val="auto"/>
        </w:rPr>
        <w:t>Jiro Kawada</w:t>
      </w:r>
      <w:r w:rsidRPr="001978CA">
        <w:rPr>
          <w:color w:val="auto"/>
          <w:vertAlign w:val="superscript"/>
        </w:rPr>
        <w:t>4</w:t>
      </w:r>
      <w:r w:rsidR="003F78B8" w:rsidRPr="001978CA">
        <w:rPr>
          <w:color w:val="auto"/>
        </w:rPr>
        <w:t xml:space="preserve">, </w:t>
      </w:r>
      <w:proofErr w:type="spellStart"/>
      <w:r w:rsidRPr="001978CA">
        <w:rPr>
          <w:color w:val="auto"/>
        </w:rPr>
        <w:t>Teruo</w:t>
      </w:r>
      <w:proofErr w:type="spellEnd"/>
      <w:r w:rsidRPr="001978CA">
        <w:rPr>
          <w:color w:val="auto"/>
        </w:rPr>
        <w:t xml:space="preserve"> Fujii</w:t>
      </w:r>
      <w:r w:rsidRPr="001978CA">
        <w:rPr>
          <w:color w:val="auto"/>
          <w:vertAlign w:val="superscript"/>
        </w:rPr>
        <w:t>1</w:t>
      </w:r>
      <w:r w:rsidRPr="001978CA">
        <w:rPr>
          <w:color w:val="auto"/>
        </w:rPr>
        <w:t xml:space="preserve">, </w:t>
      </w:r>
      <w:proofErr w:type="spellStart"/>
      <w:r w:rsidRPr="001978CA">
        <w:rPr>
          <w:color w:val="auto"/>
        </w:rPr>
        <w:t>Yoshiho</w:t>
      </w:r>
      <w:proofErr w:type="spellEnd"/>
      <w:r w:rsidRPr="001978CA">
        <w:rPr>
          <w:color w:val="auto"/>
        </w:rPr>
        <w:t xml:space="preserve"> Ikeuchi</w:t>
      </w:r>
      <w:r w:rsidRPr="001978CA">
        <w:rPr>
          <w:color w:val="auto"/>
          <w:vertAlign w:val="superscript"/>
        </w:rPr>
        <w:t>1,2</w:t>
      </w:r>
    </w:p>
    <w:p w14:paraId="56B63BE0" w14:textId="77777777" w:rsidR="00491C81" w:rsidRPr="001978CA" w:rsidRDefault="00491C81" w:rsidP="004E0D22">
      <w:pPr>
        <w:rPr>
          <w:color w:val="auto"/>
        </w:rPr>
      </w:pPr>
    </w:p>
    <w:p w14:paraId="6BCEA293" w14:textId="77777777" w:rsidR="0074779C" w:rsidRPr="001978CA" w:rsidRDefault="00D600A8" w:rsidP="004E0D22">
      <w:pPr>
        <w:rPr>
          <w:color w:val="auto"/>
        </w:rPr>
      </w:pPr>
      <w:r w:rsidRPr="001978CA">
        <w:rPr>
          <w:color w:val="auto"/>
          <w:vertAlign w:val="superscript"/>
        </w:rPr>
        <w:t>1</w:t>
      </w:r>
      <w:r w:rsidRPr="001978CA">
        <w:rPr>
          <w:color w:val="auto"/>
        </w:rPr>
        <w:t>Institute of Industrial Science, The University of Tokyo, Tokyo, Japan</w:t>
      </w:r>
    </w:p>
    <w:p w14:paraId="713FC607" w14:textId="77777777" w:rsidR="0074779C" w:rsidRPr="001978CA" w:rsidRDefault="00D600A8" w:rsidP="004E0D22">
      <w:pPr>
        <w:rPr>
          <w:color w:val="auto"/>
          <w:vertAlign w:val="superscript"/>
        </w:rPr>
      </w:pPr>
      <w:r w:rsidRPr="001978CA">
        <w:rPr>
          <w:color w:val="auto"/>
          <w:vertAlign w:val="superscript"/>
        </w:rPr>
        <w:t>2</w:t>
      </w:r>
      <w:r w:rsidRPr="001978CA">
        <w:rPr>
          <w:color w:val="auto"/>
        </w:rPr>
        <w:t>Department of Chemistry and Biotechnology, School of Engineering, The University of Tokyo, Tokyo, Japan</w:t>
      </w:r>
    </w:p>
    <w:p w14:paraId="369CF8A6" w14:textId="77777777" w:rsidR="0074779C" w:rsidRPr="001978CA" w:rsidRDefault="00D600A8" w:rsidP="004E0D22">
      <w:pPr>
        <w:rPr>
          <w:color w:val="auto"/>
        </w:rPr>
      </w:pPr>
      <w:r w:rsidRPr="001978CA">
        <w:rPr>
          <w:color w:val="auto"/>
          <w:vertAlign w:val="superscript"/>
        </w:rPr>
        <w:t>3</w:t>
      </w:r>
      <w:r w:rsidRPr="001978CA">
        <w:rPr>
          <w:color w:val="auto"/>
        </w:rPr>
        <w:t xml:space="preserve">Faculty of Science and Engineering, </w:t>
      </w:r>
      <w:proofErr w:type="spellStart"/>
      <w:r w:rsidRPr="001978CA">
        <w:rPr>
          <w:color w:val="auto"/>
        </w:rPr>
        <w:t>Tecnologico</w:t>
      </w:r>
      <w:proofErr w:type="spellEnd"/>
      <w:r w:rsidRPr="001978CA">
        <w:rPr>
          <w:color w:val="auto"/>
        </w:rPr>
        <w:t xml:space="preserve"> de Monterrey, Monterrey, Mexico</w:t>
      </w:r>
    </w:p>
    <w:p w14:paraId="3EFBC6C1" w14:textId="77777777" w:rsidR="0074779C" w:rsidRPr="001978CA" w:rsidRDefault="00D600A8" w:rsidP="004E0D22">
      <w:pPr>
        <w:rPr>
          <w:color w:val="auto"/>
        </w:rPr>
      </w:pPr>
      <w:r w:rsidRPr="001978CA">
        <w:rPr>
          <w:color w:val="auto"/>
          <w:vertAlign w:val="superscript"/>
        </w:rPr>
        <w:t>4</w:t>
      </w:r>
      <w:r w:rsidRPr="001978CA">
        <w:rPr>
          <w:color w:val="auto"/>
        </w:rPr>
        <w:t>Jiksak Bioengineering, Inc., Kawasaki, Japan</w:t>
      </w:r>
    </w:p>
    <w:p w14:paraId="3C7DFD8B" w14:textId="77777777" w:rsidR="0074779C" w:rsidRPr="001978CA" w:rsidRDefault="0074779C" w:rsidP="004E0D22">
      <w:pPr>
        <w:rPr>
          <w:iCs/>
          <w:color w:val="auto"/>
        </w:rPr>
      </w:pPr>
    </w:p>
    <w:p w14:paraId="608AEA73" w14:textId="4F72DE44" w:rsidR="00491C81" w:rsidRPr="001978CA" w:rsidRDefault="00D600A8" w:rsidP="004E0D22">
      <w:pPr>
        <w:rPr>
          <w:iCs/>
          <w:color w:val="auto"/>
        </w:rPr>
      </w:pPr>
      <w:r w:rsidRPr="001978CA">
        <w:rPr>
          <w:iCs/>
          <w:color w:val="auto"/>
        </w:rPr>
        <w:t xml:space="preserve">Corresponding Author:  </w:t>
      </w:r>
    </w:p>
    <w:p w14:paraId="3D17E1D1" w14:textId="78909F2D" w:rsidR="0074779C" w:rsidRPr="001978CA" w:rsidRDefault="00D600A8" w:rsidP="004E0D22">
      <w:pPr>
        <w:rPr>
          <w:iCs/>
          <w:color w:val="auto"/>
        </w:rPr>
      </w:pPr>
      <w:proofErr w:type="spellStart"/>
      <w:r w:rsidRPr="001978CA">
        <w:rPr>
          <w:iCs/>
          <w:color w:val="auto"/>
        </w:rPr>
        <w:t>Yoshiho</w:t>
      </w:r>
      <w:proofErr w:type="spellEnd"/>
      <w:r w:rsidRPr="001978CA">
        <w:rPr>
          <w:iCs/>
          <w:color w:val="auto"/>
        </w:rPr>
        <w:t xml:space="preserve"> </w:t>
      </w:r>
      <w:proofErr w:type="spellStart"/>
      <w:r w:rsidRPr="001978CA">
        <w:rPr>
          <w:iCs/>
          <w:color w:val="auto"/>
        </w:rPr>
        <w:t>Ikeuchi</w:t>
      </w:r>
      <w:proofErr w:type="spellEnd"/>
      <w:r w:rsidR="00491C81" w:rsidRPr="001978CA">
        <w:rPr>
          <w:iCs/>
          <w:color w:val="auto"/>
        </w:rPr>
        <w:tab/>
      </w:r>
      <w:r w:rsidR="00491C81" w:rsidRPr="001978CA">
        <w:rPr>
          <w:iCs/>
          <w:color w:val="auto"/>
        </w:rPr>
        <w:tab/>
      </w:r>
      <w:r w:rsidR="00491C81" w:rsidRPr="001978CA">
        <w:rPr>
          <w:iCs/>
          <w:color w:val="auto"/>
        </w:rPr>
        <w:tab/>
        <w:t xml:space="preserve"> </w:t>
      </w:r>
      <w:r w:rsidR="00A42ADB">
        <w:rPr>
          <w:iCs/>
          <w:color w:val="auto"/>
        </w:rPr>
        <w:tab/>
      </w:r>
      <w:r w:rsidR="00A42ADB">
        <w:rPr>
          <w:iCs/>
          <w:color w:val="auto"/>
        </w:rPr>
        <w:tab/>
      </w:r>
      <w:r w:rsidR="00A42ADB">
        <w:rPr>
          <w:iCs/>
          <w:color w:val="auto"/>
        </w:rPr>
        <w:tab/>
      </w:r>
      <w:r w:rsidR="00A42ADB">
        <w:rPr>
          <w:iCs/>
          <w:color w:val="auto"/>
        </w:rPr>
        <w:tab/>
      </w:r>
      <w:r w:rsidR="00A42ADB">
        <w:rPr>
          <w:iCs/>
          <w:color w:val="auto"/>
        </w:rPr>
        <w:tab/>
        <w:t xml:space="preserve">     </w:t>
      </w:r>
      <w:r w:rsidR="00491C81" w:rsidRPr="001978CA">
        <w:rPr>
          <w:iCs/>
          <w:color w:val="auto"/>
        </w:rPr>
        <w:tab/>
      </w:r>
      <w:r w:rsidR="00491C81" w:rsidRPr="001978CA">
        <w:rPr>
          <w:iCs/>
          <w:color w:val="auto"/>
        </w:rPr>
        <w:tab/>
      </w:r>
      <w:r w:rsidR="00491C81" w:rsidRPr="001978CA">
        <w:rPr>
          <w:iCs/>
          <w:color w:val="auto"/>
        </w:rPr>
        <w:tab/>
      </w:r>
      <w:r w:rsidR="00491C81" w:rsidRPr="001978CA">
        <w:rPr>
          <w:iCs/>
          <w:color w:val="auto"/>
        </w:rPr>
        <w:tab/>
      </w:r>
      <w:r w:rsidR="00491C81" w:rsidRPr="001978CA">
        <w:rPr>
          <w:iCs/>
          <w:color w:val="auto"/>
        </w:rPr>
        <w:tab/>
        <w:t>(</w:t>
      </w:r>
      <w:r w:rsidRPr="001978CA">
        <w:rPr>
          <w:iCs/>
          <w:color w:val="auto"/>
        </w:rPr>
        <w:t>yikeuchi@iis.u-tokyo.ac.jp</w:t>
      </w:r>
      <w:r w:rsidR="00491C81" w:rsidRPr="001978CA">
        <w:rPr>
          <w:iCs/>
          <w:color w:val="auto"/>
        </w:rPr>
        <w:t>)</w:t>
      </w:r>
    </w:p>
    <w:p w14:paraId="020F8663" w14:textId="344F71AC" w:rsidR="0074779C" w:rsidRPr="001978CA" w:rsidRDefault="0074779C" w:rsidP="004E0D22">
      <w:pPr>
        <w:rPr>
          <w:bCs/>
          <w:iCs/>
          <w:color w:val="auto"/>
        </w:rPr>
      </w:pPr>
    </w:p>
    <w:p w14:paraId="66C8A933" w14:textId="36470310" w:rsidR="00491C81" w:rsidRPr="001978CA" w:rsidRDefault="00491C81" w:rsidP="004E0D22">
      <w:pPr>
        <w:rPr>
          <w:bCs/>
          <w:iCs/>
          <w:color w:val="auto"/>
        </w:rPr>
      </w:pPr>
      <w:r w:rsidRPr="001978CA">
        <w:rPr>
          <w:bCs/>
          <w:iCs/>
          <w:color w:val="auto"/>
        </w:rPr>
        <w:t xml:space="preserve">Email Addresses of Co-Authors: </w:t>
      </w:r>
    </w:p>
    <w:p w14:paraId="32C8F7B2" w14:textId="00BBC1F7" w:rsidR="00A013E5" w:rsidRDefault="00A013E5" w:rsidP="004E0D22">
      <w:r>
        <w:t>Tatsuya Osaki</w:t>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r>
      <w:r w:rsidR="00A42ADB">
        <w:tab/>
        <w:t xml:space="preserve"> </w:t>
      </w:r>
      <w:r>
        <w:t xml:space="preserve">(osaki@iis.u-tokyo.ac.jp) </w:t>
      </w:r>
    </w:p>
    <w:p w14:paraId="24C5811A" w14:textId="77777777" w:rsidR="00A013E5" w:rsidRDefault="00A013E5" w:rsidP="004E0D22">
      <w:r>
        <w:t xml:space="preserve">Siu Yu A. Chow (angelach@iis.u-tokyo.ac.jp) </w:t>
      </w:r>
    </w:p>
    <w:p w14:paraId="170C58E7" w14:textId="77777777" w:rsidR="00A013E5" w:rsidRDefault="00A013E5" w:rsidP="004E0D22">
      <w:proofErr w:type="spellStart"/>
      <w:r>
        <w:t>Yui</w:t>
      </w:r>
      <w:proofErr w:type="spellEnd"/>
      <w:r>
        <w:t xml:space="preserve"> Nakanishi (chaton.21mw5@gmail.com) </w:t>
      </w:r>
    </w:p>
    <w:p w14:paraId="535BF3DA" w14:textId="77777777" w:rsidR="00A013E5" w:rsidRDefault="00A013E5" w:rsidP="004E0D22">
      <w:r>
        <w:t xml:space="preserve">Joel Hernández (orlando.hr.97@gmail.com) </w:t>
      </w:r>
    </w:p>
    <w:p w14:paraId="541A77B6" w14:textId="77777777" w:rsidR="00A013E5" w:rsidRDefault="00A013E5" w:rsidP="004E0D22">
      <w:r>
        <w:t xml:space="preserve">Jiro Kawada (jiro@jiksak.co.jp) </w:t>
      </w:r>
    </w:p>
    <w:p w14:paraId="6E10813C" w14:textId="5F79A462" w:rsidR="00A013E5" w:rsidRPr="001978CA" w:rsidRDefault="00A013E5" w:rsidP="004E0D22">
      <w:pPr>
        <w:rPr>
          <w:color w:val="auto"/>
        </w:rPr>
      </w:pPr>
      <w:proofErr w:type="spellStart"/>
      <w:r>
        <w:t>Teruo</w:t>
      </w:r>
      <w:proofErr w:type="spellEnd"/>
      <w:r>
        <w:t xml:space="preserve"> </w:t>
      </w:r>
      <w:proofErr w:type="spellStart"/>
      <w:r>
        <w:t>Fujii</w:t>
      </w:r>
      <w:proofErr w:type="spellEnd"/>
      <w:r>
        <w:t xml:space="preserve"> (tfujii@iis.u-tokyo.ac.jp) </w:t>
      </w:r>
    </w:p>
    <w:p w14:paraId="47605E79" w14:textId="77777777" w:rsidR="00491C81" w:rsidRPr="001978CA" w:rsidRDefault="00491C81" w:rsidP="004E0D22">
      <w:pPr>
        <w:rPr>
          <w:b/>
          <w:iCs/>
          <w:color w:val="auto"/>
        </w:rPr>
      </w:pPr>
    </w:p>
    <w:p w14:paraId="058A438B" w14:textId="77777777" w:rsidR="00491C81" w:rsidRPr="001978CA" w:rsidRDefault="00D600A8" w:rsidP="004E0D22">
      <w:pPr>
        <w:pBdr>
          <w:top w:val="nil"/>
          <w:left w:val="nil"/>
          <w:bottom w:val="nil"/>
          <w:right w:val="nil"/>
          <w:between w:val="nil"/>
        </w:pBdr>
        <w:rPr>
          <w:iCs/>
          <w:color w:val="auto"/>
        </w:rPr>
      </w:pPr>
      <w:bookmarkStart w:id="1" w:name="bookmark=id.1fob9te" w:colFirst="0" w:colLast="0"/>
      <w:bookmarkEnd w:id="1"/>
      <w:r w:rsidRPr="001978CA">
        <w:rPr>
          <w:b/>
          <w:iCs/>
          <w:color w:val="auto"/>
        </w:rPr>
        <w:t>KEYWORDS:</w:t>
      </w:r>
      <w:r w:rsidRPr="001978CA">
        <w:rPr>
          <w:iCs/>
          <w:color w:val="auto"/>
        </w:rPr>
        <w:t xml:space="preserve"> </w:t>
      </w:r>
    </w:p>
    <w:p w14:paraId="28A32922" w14:textId="16E5CC52" w:rsidR="0074779C" w:rsidRPr="001978CA" w:rsidRDefault="00491C81" w:rsidP="004E0D22">
      <w:pPr>
        <w:pBdr>
          <w:top w:val="nil"/>
          <w:left w:val="nil"/>
          <w:bottom w:val="nil"/>
          <w:right w:val="nil"/>
          <w:between w:val="nil"/>
        </w:pBdr>
        <w:rPr>
          <w:iCs/>
          <w:color w:val="auto"/>
        </w:rPr>
      </w:pPr>
      <w:r w:rsidRPr="001978CA">
        <w:rPr>
          <w:iCs/>
          <w:color w:val="auto"/>
        </w:rPr>
        <w:t>m</w:t>
      </w:r>
      <w:r w:rsidR="00D600A8" w:rsidRPr="001978CA">
        <w:rPr>
          <w:iCs/>
          <w:color w:val="auto"/>
        </w:rPr>
        <w:t xml:space="preserve">otor neuron, </w:t>
      </w:r>
      <w:r w:rsidRPr="001978CA">
        <w:rPr>
          <w:iCs/>
          <w:color w:val="auto"/>
        </w:rPr>
        <w:t>o</w:t>
      </w:r>
      <w:r w:rsidR="00D600A8" w:rsidRPr="001978CA">
        <w:rPr>
          <w:iCs/>
          <w:color w:val="auto"/>
        </w:rPr>
        <w:t xml:space="preserve">rganoid, </w:t>
      </w:r>
      <w:r w:rsidRPr="001978CA">
        <w:rPr>
          <w:iCs/>
          <w:color w:val="auto"/>
        </w:rPr>
        <w:t>o</w:t>
      </w:r>
      <w:r w:rsidR="00D600A8" w:rsidRPr="001978CA">
        <w:rPr>
          <w:iCs/>
          <w:color w:val="auto"/>
        </w:rPr>
        <w:t xml:space="preserve">rgan-on-a-chip, </w:t>
      </w:r>
      <w:r w:rsidRPr="001978CA">
        <w:rPr>
          <w:iCs/>
          <w:color w:val="auto"/>
        </w:rPr>
        <w:t>m</w:t>
      </w:r>
      <w:r w:rsidR="00D600A8" w:rsidRPr="001978CA">
        <w:rPr>
          <w:iCs/>
          <w:color w:val="auto"/>
        </w:rPr>
        <w:t xml:space="preserve">icrofluidic device, induced pluripotent stem cell, </w:t>
      </w:r>
      <w:r w:rsidRPr="001978CA">
        <w:rPr>
          <w:iCs/>
          <w:color w:val="auto"/>
        </w:rPr>
        <w:t>n</w:t>
      </w:r>
      <w:r w:rsidR="00D600A8" w:rsidRPr="001978CA">
        <w:rPr>
          <w:iCs/>
          <w:color w:val="auto"/>
        </w:rPr>
        <w:t>eurodegenerative disease</w:t>
      </w:r>
    </w:p>
    <w:p w14:paraId="166DB46E" w14:textId="77777777" w:rsidR="0074779C" w:rsidRPr="001978CA" w:rsidRDefault="0074779C" w:rsidP="004E0D22">
      <w:pPr>
        <w:rPr>
          <w:b/>
          <w:iCs/>
          <w:color w:val="auto"/>
        </w:rPr>
      </w:pPr>
    </w:p>
    <w:p w14:paraId="09AF977D" w14:textId="52F13CBC" w:rsidR="0074779C" w:rsidRPr="001978CA" w:rsidRDefault="00D600A8" w:rsidP="004E0D22">
      <w:pPr>
        <w:rPr>
          <w:color w:val="auto"/>
        </w:rPr>
      </w:pPr>
      <w:bookmarkStart w:id="2" w:name="bookmark=id.3znysh7" w:colFirst="0" w:colLast="0"/>
      <w:bookmarkEnd w:id="2"/>
      <w:r w:rsidRPr="001978CA">
        <w:rPr>
          <w:b/>
          <w:color w:val="auto"/>
        </w:rPr>
        <w:t>S</w:t>
      </w:r>
      <w:r w:rsidR="00491C81" w:rsidRPr="001978CA">
        <w:rPr>
          <w:b/>
          <w:color w:val="auto"/>
        </w:rPr>
        <w:t>UMMARY</w:t>
      </w:r>
      <w:r w:rsidRPr="001978CA">
        <w:rPr>
          <w:b/>
          <w:color w:val="auto"/>
        </w:rPr>
        <w:t>:</w:t>
      </w:r>
      <w:r w:rsidRPr="001978CA">
        <w:rPr>
          <w:color w:val="auto"/>
        </w:rPr>
        <w:t xml:space="preserve"> </w:t>
      </w:r>
    </w:p>
    <w:p w14:paraId="30533A61" w14:textId="4E7D7667" w:rsidR="0074779C" w:rsidRPr="001978CA" w:rsidRDefault="00D600A8" w:rsidP="004E0D22">
      <w:pPr>
        <w:rPr>
          <w:color w:val="auto"/>
        </w:rPr>
      </w:pPr>
      <w:r w:rsidRPr="001978CA">
        <w:rPr>
          <w:color w:val="auto"/>
        </w:rPr>
        <w:t xml:space="preserve">This protocol </w:t>
      </w:r>
      <w:r w:rsidR="00491C81" w:rsidRPr="001978CA">
        <w:rPr>
          <w:color w:val="auto"/>
        </w:rPr>
        <w:t>provides</w:t>
      </w:r>
      <w:r w:rsidRPr="001978CA">
        <w:rPr>
          <w:color w:val="auto"/>
        </w:rPr>
        <w:t xml:space="preserve"> a comprehensive </w:t>
      </w:r>
      <w:r w:rsidR="00491C81" w:rsidRPr="001978CA">
        <w:rPr>
          <w:color w:val="auto"/>
        </w:rPr>
        <w:t>procedure</w:t>
      </w:r>
      <w:r w:rsidRPr="001978CA">
        <w:rPr>
          <w:color w:val="auto"/>
        </w:rPr>
        <w:t xml:space="preserve"> to fabricate human </w:t>
      </w:r>
      <w:proofErr w:type="spellStart"/>
      <w:r w:rsidRPr="001978CA">
        <w:rPr>
          <w:color w:val="auto"/>
        </w:rPr>
        <w:t>iPS</w:t>
      </w:r>
      <w:proofErr w:type="spellEnd"/>
      <w:r w:rsidRPr="001978CA">
        <w:rPr>
          <w:color w:val="auto"/>
        </w:rPr>
        <w:t xml:space="preserve"> cell-derived motor nerve organoid through spontaneous assembly of a robust bundle </w:t>
      </w:r>
      <w:r w:rsidR="009F5D60" w:rsidRPr="001978CA">
        <w:rPr>
          <w:color w:val="auto"/>
        </w:rPr>
        <w:t xml:space="preserve">of axons extended </w:t>
      </w:r>
      <w:r w:rsidRPr="001978CA">
        <w:rPr>
          <w:color w:val="auto"/>
        </w:rPr>
        <w:t xml:space="preserve">from a spheroid in a tissue culture chip. </w:t>
      </w:r>
    </w:p>
    <w:p w14:paraId="03F355E9" w14:textId="77777777" w:rsidR="0074779C" w:rsidRPr="001978CA" w:rsidRDefault="0074779C" w:rsidP="004E0D22">
      <w:pPr>
        <w:rPr>
          <w:b/>
          <w:color w:val="auto"/>
        </w:rPr>
      </w:pPr>
    </w:p>
    <w:p w14:paraId="293387BD" w14:textId="68B2DDF3" w:rsidR="0074779C" w:rsidRPr="001978CA" w:rsidRDefault="00D600A8" w:rsidP="004E0D22">
      <w:pPr>
        <w:rPr>
          <w:color w:val="auto"/>
        </w:rPr>
      </w:pPr>
      <w:bookmarkStart w:id="3" w:name="bookmark=id.2et92p0" w:colFirst="0" w:colLast="0"/>
      <w:bookmarkEnd w:id="3"/>
      <w:r w:rsidRPr="001978CA">
        <w:rPr>
          <w:b/>
          <w:color w:val="auto"/>
        </w:rPr>
        <w:t>ABSTRACT:</w:t>
      </w:r>
      <w:r w:rsidRPr="001978CA">
        <w:rPr>
          <w:color w:val="auto"/>
        </w:rPr>
        <w:t xml:space="preserve"> </w:t>
      </w:r>
    </w:p>
    <w:p w14:paraId="38EB2B10" w14:textId="74409485" w:rsidR="0074779C" w:rsidRPr="001978CA" w:rsidRDefault="00D600A8" w:rsidP="004E0D22">
      <w:pPr>
        <w:rPr>
          <w:color w:val="auto"/>
        </w:rPr>
      </w:pPr>
      <w:r w:rsidRPr="001978CA">
        <w:rPr>
          <w:color w:val="auto"/>
        </w:rPr>
        <w:t xml:space="preserve">A fascicle of axons is one of the major structural motifs observed in the nervous system. Disruption of axon fascicles could cause developmental and neurodegenerative diseases. Although numerous studies of axons have been conducted, our understanding of formation and dysfunction of axon fascicles is still limited due to </w:t>
      </w:r>
      <w:r w:rsidR="00865344">
        <w:rPr>
          <w:color w:val="auto"/>
        </w:rPr>
        <w:t xml:space="preserve">the </w:t>
      </w:r>
      <w:r w:rsidRPr="001978CA">
        <w:rPr>
          <w:color w:val="auto"/>
        </w:rPr>
        <w:t xml:space="preserve">lack of robust three-dimensional in vitro models. Here, we describe a step-by-step protocol for </w:t>
      </w:r>
      <w:r w:rsidR="00BF2F72">
        <w:rPr>
          <w:color w:val="auto"/>
        </w:rPr>
        <w:t xml:space="preserve">the </w:t>
      </w:r>
      <w:r w:rsidRPr="001978CA">
        <w:rPr>
          <w:color w:val="auto"/>
        </w:rPr>
        <w:t>rapid generation of a motor nerve organoid (MNO) from human induced pluripotent stem (</w:t>
      </w:r>
      <w:proofErr w:type="spellStart"/>
      <w:r w:rsidRPr="001978CA">
        <w:rPr>
          <w:color w:val="auto"/>
        </w:rPr>
        <w:t>iPS</w:t>
      </w:r>
      <w:proofErr w:type="spellEnd"/>
      <w:r w:rsidRPr="001978CA">
        <w:rPr>
          <w:color w:val="auto"/>
        </w:rPr>
        <w:t xml:space="preserve">) cells in a microfluidic-based tissue culture chip. First, fabrication of chips used for the method is described. From human </w:t>
      </w:r>
      <w:proofErr w:type="spellStart"/>
      <w:r w:rsidRPr="001978CA">
        <w:rPr>
          <w:color w:val="auto"/>
        </w:rPr>
        <w:t>iPS</w:t>
      </w:r>
      <w:proofErr w:type="spellEnd"/>
      <w:r w:rsidRPr="001978CA">
        <w:rPr>
          <w:color w:val="auto"/>
        </w:rPr>
        <w:t xml:space="preserve"> cells, a motor neuron spheroid (MNS) is formed. Next, the differentiated MNS is transferred into the chip. Thereafter, axons spontaneously grow out of the spheroid and assemble into a fascicle within a microchannel equipped in the chip, which </w:t>
      </w:r>
      <w:r w:rsidR="009F5D60" w:rsidRPr="001978CA">
        <w:rPr>
          <w:color w:val="auto"/>
        </w:rPr>
        <w:t>generates a</w:t>
      </w:r>
      <w:r w:rsidR="001978CA">
        <w:rPr>
          <w:color w:val="auto"/>
        </w:rPr>
        <w:t>n</w:t>
      </w:r>
      <w:r w:rsidRPr="001978CA">
        <w:rPr>
          <w:color w:val="auto"/>
        </w:rPr>
        <w:t xml:space="preserve"> MNO</w:t>
      </w:r>
      <w:r w:rsidR="009F5D60" w:rsidRPr="001978CA">
        <w:rPr>
          <w:color w:val="auto"/>
        </w:rPr>
        <w:t xml:space="preserve"> tissue </w:t>
      </w:r>
      <w:r w:rsidR="001978CA" w:rsidRPr="001978CA">
        <w:rPr>
          <w:color w:val="auto"/>
        </w:rPr>
        <w:t>carrying</w:t>
      </w:r>
      <w:r w:rsidR="009F5D60" w:rsidRPr="001978CA">
        <w:rPr>
          <w:color w:val="auto"/>
        </w:rPr>
        <w:t xml:space="preserve"> a bundle of </w:t>
      </w:r>
      <w:r w:rsidR="009F5D60" w:rsidRPr="001978CA">
        <w:rPr>
          <w:color w:val="auto"/>
        </w:rPr>
        <w:lastRenderedPageBreak/>
        <w:t>axons extended from the spheroid</w:t>
      </w:r>
      <w:r w:rsidRPr="001978CA">
        <w:rPr>
          <w:color w:val="auto"/>
        </w:rPr>
        <w:t xml:space="preserve">. For </w:t>
      </w:r>
      <w:r w:rsidR="00E46E48">
        <w:rPr>
          <w:color w:val="auto"/>
        </w:rPr>
        <w:t xml:space="preserve">the </w:t>
      </w:r>
      <w:r w:rsidRPr="001978CA">
        <w:rPr>
          <w:color w:val="auto"/>
        </w:rPr>
        <w:t xml:space="preserve">downstream analysis, </w:t>
      </w:r>
      <w:r w:rsidR="001978CA">
        <w:rPr>
          <w:color w:val="auto"/>
        </w:rPr>
        <w:t>MNOs</w:t>
      </w:r>
      <w:r w:rsidRPr="001978CA">
        <w:rPr>
          <w:color w:val="auto"/>
        </w:rPr>
        <w:t xml:space="preserve"> can be taken out of the chip</w:t>
      </w:r>
      <w:r w:rsidR="007C3E90" w:rsidRPr="001978CA">
        <w:rPr>
          <w:color w:val="auto"/>
        </w:rPr>
        <w:t xml:space="preserve"> </w:t>
      </w:r>
      <w:r w:rsidRPr="001978CA">
        <w:rPr>
          <w:color w:val="auto"/>
        </w:rPr>
        <w:t>to be fixed for morphological analyses or dissected for biochemical analyses</w:t>
      </w:r>
      <w:r w:rsidR="001978CA">
        <w:rPr>
          <w:color w:val="auto"/>
        </w:rPr>
        <w:t>,</w:t>
      </w:r>
      <w:r w:rsidRPr="001978CA">
        <w:rPr>
          <w:color w:val="auto"/>
        </w:rPr>
        <w:t xml:space="preserve"> as well as calcium imaging and multi-electrode array recordings. MNOs generated with this protocol can facilitate drug testing and screening and </w:t>
      </w:r>
      <w:r w:rsidR="001978CA">
        <w:rPr>
          <w:color w:val="auto"/>
        </w:rPr>
        <w:t xml:space="preserve">can </w:t>
      </w:r>
      <w:r w:rsidRPr="001978CA">
        <w:rPr>
          <w:color w:val="auto"/>
        </w:rPr>
        <w:t>contribute to understanding of mechanisms underlying development and diseases of axon fascicles.</w:t>
      </w:r>
    </w:p>
    <w:p w14:paraId="1290F40A" w14:textId="77777777" w:rsidR="0074779C" w:rsidRPr="001978CA" w:rsidRDefault="0074779C" w:rsidP="004E0D22">
      <w:pPr>
        <w:rPr>
          <w:color w:val="auto"/>
        </w:rPr>
      </w:pPr>
    </w:p>
    <w:p w14:paraId="5DEEDA1B" w14:textId="0F00643C" w:rsidR="0074779C" w:rsidRPr="001978CA" w:rsidRDefault="00D600A8" w:rsidP="004E0D22">
      <w:pPr>
        <w:rPr>
          <w:color w:val="auto"/>
        </w:rPr>
      </w:pPr>
      <w:bookmarkStart w:id="4" w:name="bookmark=id.3dy6vkm" w:colFirst="0" w:colLast="0"/>
      <w:bookmarkEnd w:id="4"/>
      <w:r w:rsidRPr="001978CA">
        <w:rPr>
          <w:b/>
          <w:color w:val="auto"/>
        </w:rPr>
        <w:t>INTRODUCTION:</w:t>
      </w:r>
      <w:r w:rsidRPr="001978CA">
        <w:rPr>
          <w:color w:val="auto"/>
        </w:rPr>
        <w:t xml:space="preserve"> </w:t>
      </w:r>
    </w:p>
    <w:p w14:paraId="2FCDBA34" w14:textId="403D0539" w:rsidR="009404A3" w:rsidRPr="001978CA" w:rsidRDefault="00D600A8" w:rsidP="004E0D22">
      <w:pPr>
        <w:rPr>
          <w:color w:val="auto"/>
        </w:rPr>
      </w:pPr>
      <w:r w:rsidRPr="001978CA">
        <w:rPr>
          <w:color w:val="auto"/>
        </w:rPr>
        <w:t>Spinal motor neurons (MN) extend axons to skeletal muscles to control body motion. Their axonal trajectories are highly organized and regulated in the developmental process. Despite many studies on axon extension and guidance</w:t>
      </w:r>
      <w:r w:rsidR="00150ECF" w:rsidRPr="001978CA">
        <w:rPr>
          <w:color w:val="auto"/>
          <w:vertAlign w:val="superscript"/>
        </w:rPr>
        <w:fldChar w:fldCharType="begin"/>
      </w:r>
      <w:r w:rsidR="00150ECF" w:rsidRPr="001978CA">
        <w:rPr>
          <w:color w:val="auto"/>
          <w:vertAlign w:val="superscript"/>
        </w:rPr>
        <w:instrText xml:space="preserve"> ADDIN EN.CITE &lt;EndNote&gt;&lt;Cite&gt;&lt;Author&gt;Raper&lt;/Author&gt;&lt;Year&gt;2010&lt;/Year&gt;&lt;IDText&gt;Cellular strategies of axonal pathfinding&lt;/IDText&gt;&lt;DisplayText&gt;&lt;style face="superscript"&gt;1&lt;/style&gt;&lt;/DisplayText&gt;&lt;record&gt;&lt;dates&gt;&lt;pub-dates&gt;&lt;date&gt;Sep&lt;/date&gt;&lt;/pub-dates&gt;&lt;year&gt;2010&lt;/year&gt;&lt;/dates&gt;&lt;keywords&gt;&lt;keyword&gt;Animals&lt;/keyword&gt;&lt;keyword&gt;Axons&lt;/keyword&gt;&lt;keyword&gt;Central Nervous System&lt;/keyword&gt;&lt;keyword&gt;Chemotaxis&lt;/keyword&gt;&lt;keyword&gt;Humans&lt;/keyword&gt;&lt;keyword&gt;Neurons&lt;/keyword&gt;&lt;keyword&gt;Peripheral Nervous System&lt;/keyword&gt;&lt;/keywords&gt;&lt;urls&gt;&lt;related-urls&gt;&lt;url&gt;https://www.ncbi.nlm.nih.gov/pubmed/20591992&lt;/url&gt;&lt;/related-urls&gt;&lt;/urls&gt;&lt;isbn&gt;1943-0264&lt;/isbn&gt;&lt;custom2&gt;PMC2926747&lt;/custom2&gt;&lt;titles&gt;&lt;title&gt;Cellular strategies of axonal pathfinding&lt;/title&gt;&lt;secondary-title&gt;Cold Spring Harb Perspect Biol&lt;/secondary-title&gt;&lt;/titles&gt;&lt;pages&gt;a001933&lt;/pages&gt;&lt;number&gt;9&lt;/number&gt;&lt;contributors&gt;&lt;authors&gt;&lt;author&gt;Raper, J.&lt;/author&gt;&lt;author&gt;Mason, C.&lt;/author&gt;&lt;/authors&gt;&lt;/contributors&gt;&lt;language&gt;eng&lt;/language&gt;&lt;added-date format="utc"&gt;1473850979&lt;/added-date&gt;&lt;ref-type name="Journal Article"&gt;17&lt;/ref-type&gt;&lt;rec-number&gt;354&lt;/rec-number&gt;&lt;last-updated-date format="utc"&gt;1527883128&lt;/last-updated-date&gt;&lt;accession-num&gt;20591992&lt;/accession-num&gt;&lt;electronic-resource-num&gt;10.1101/cshperspect.a001933&lt;/electronic-resource-num&gt;&lt;volume&gt;2&lt;/volume&gt;&lt;/record&gt;&lt;/Cite&gt;&lt;/EndNote&gt;</w:instrText>
      </w:r>
      <w:r w:rsidR="00150ECF" w:rsidRPr="001978CA">
        <w:rPr>
          <w:color w:val="auto"/>
          <w:vertAlign w:val="superscript"/>
        </w:rPr>
        <w:fldChar w:fldCharType="separate"/>
      </w:r>
      <w:r w:rsidR="00150ECF" w:rsidRPr="001978CA">
        <w:rPr>
          <w:noProof/>
          <w:color w:val="auto"/>
          <w:vertAlign w:val="superscript"/>
        </w:rPr>
        <w:t>1</w:t>
      </w:r>
      <w:r w:rsidR="00150ECF" w:rsidRPr="001978CA">
        <w:rPr>
          <w:color w:val="auto"/>
          <w:vertAlign w:val="superscript"/>
        </w:rPr>
        <w:fldChar w:fldCharType="end"/>
      </w:r>
      <w:r w:rsidRPr="001978CA">
        <w:rPr>
          <w:color w:val="auto"/>
        </w:rPr>
        <w:t>, mechanisms for organized axon bundle formation are still under investigation. Axons of motor neurons are often damaged by neurodegenerative diseases such as amyotrophic lateral sclerosis (ALS)</w:t>
      </w:r>
      <w:r w:rsidR="00150ECF" w:rsidRPr="001978CA">
        <w:rPr>
          <w:color w:val="auto"/>
          <w:vertAlign w:val="superscript"/>
        </w:rPr>
        <w:fldChar w:fldCharType="begin"/>
      </w:r>
      <w:r w:rsidR="00150ECF" w:rsidRPr="001978CA">
        <w:rPr>
          <w:color w:val="auto"/>
          <w:vertAlign w:val="superscript"/>
        </w:rPr>
        <w:instrText xml:space="preserve"> ADDIN EN.CITE &lt;EndNote&gt;&lt;Cite&gt;&lt;Author&gt;Ito&lt;/Author&gt;&lt;Year&gt;2016&lt;/Year&gt;&lt;IDText&gt;RIPK1 mediates axonal degeneration by promoting inflammation and necroptosis in ALS&lt;/IDText&gt;&lt;DisplayText&gt;&lt;style face="superscript"&gt;2&lt;/style&gt;&lt;/DisplayText&gt;&lt;record&gt;&lt;dates&gt;&lt;pub-dates&gt;&lt;date&gt;Aug&lt;/date&gt;&lt;/pub-dates&gt;&lt;year&gt;2016&lt;/year&gt;&lt;/dates&gt;&lt;urls&gt;&lt;related-urls&gt;&lt;url&gt;https://www.ncbi.nlm.nih.gov/pubmed/27493188&lt;/url&gt;&lt;/related-urls&gt;&lt;/urls&gt;&lt;isbn&gt;1095-9203&lt;/isbn&gt;&lt;titles&gt;&lt;title&gt;RIPK1 mediates axonal degeneration by promoting inflammation and necroptosis in ALS&lt;/title&gt;&lt;secondary-title&gt;Science&lt;/secondary-title&gt;&lt;/titles&gt;&lt;pages&gt;603-8&lt;/pages&gt;&lt;number&gt;6299&lt;/number&gt;&lt;contributors&gt;&lt;authors&gt;&lt;author&gt;Ito, Y.&lt;/author&gt;&lt;author&gt;Ofengeim, D.&lt;/author&gt;&lt;author&gt;Najafov, A.&lt;/author&gt;&lt;author&gt;Das, S.&lt;/author&gt;&lt;author&gt;Saberi, S.&lt;/author&gt;&lt;author&gt;Li, Y.&lt;/author&gt;&lt;author&gt;Hitomi, J.&lt;/author&gt;&lt;author&gt;Zhu, H.&lt;/author&gt;&lt;author&gt;Chen, H.&lt;/author&gt;&lt;author&gt;Mayo, L.&lt;/author&gt;&lt;author&gt;Geng, J.&lt;/author&gt;&lt;author&gt;Amin, P.&lt;/author&gt;&lt;author&gt;DeWitt, J. P.&lt;/author&gt;&lt;author&gt;Mookhtiar, A. K.&lt;/author&gt;&lt;author&gt;Florez, M.&lt;/author&gt;&lt;author&gt;Ouchida, A. T.&lt;/author&gt;&lt;author&gt;Fan, J. B.&lt;/author&gt;&lt;author&gt;Pasparakis, M.&lt;/author&gt;&lt;author&gt;Kelliher, M. A.&lt;/author&gt;&lt;author&gt;Ravits, J.&lt;/author&gt;&lt;author&gt;Yuan, J.&lt;/author&gt;&lt;/authors&gt;&lt;/contributors&gt;&lt;language&gt;eng&lt;/language&gt;&lt;added-date format="utc"&gt;1473852525&lt;/added-date&gt;&lt;ref-type name="Journal Article"&gt;17&lt;/ref-type&gt;&lt;rec-number&gt;356&lt;/rec-number&gt;&lt;last-updated-date format="utc"&gt;1527882989&lt;/last-updated-date&gt;&lt;accession-num&gt;27493188&lt;/accession-num&gt;&lt;electronic-resource-num&gt;10.1126/science.aaf6803&lt;/electronic-resource-num&gt;&lt;volume&gt;353&lt;/volume&gt;&lt;/record&gt;&lt;/Cite&gt;&lt;/EndNote&gt;</w:instrText>
      </w:r>
      <w:r w:rsidR="00150ECF" w:rsidRPr="001978CA">
        <w:rPr>
          <w:color w:val="auto"/>
          <w:vertAlign w:val="superscript"/>
        </w:rPr>
        <w:fldChar w:fldCharType="separate"/>
      </w:r>
      <w:r w:rsidR="00150ECF" w:rsidRPr="001978CA">
        <w:rPr>
          <w:noProof/>
          <w:color w:val="auto"/>
          <w:vertAlign w:val="superscript"/>
        </w:rPr>
        <w:t>2</w:t>
      </w:r>
      <w:r w:rsidR="00150ECF" w:rsidRPr="001978CA">
        <w:rPr>
          <w:color w:val="auto"/>
          <w:vertAlign w:val="superscript"/>
        </w:rPr>
        <w:fldChar w:fldCharType="end"/>
      </w:r>
      <w:r w:rsidRPr="001978CA">
        <w:rPr>
          <w:color w:val="auto"/>
        </w:rPr>
        <w:t xml:space="preserve">, but pathophysiological mechanisms of </w:t>
      </w:r>
      <w:r w:rsidR="001978CA">
        <w:rPr>
          <w:color w:val="auto"/>
        </w:rPr>
        <w:t xml:space="preserve">the </w:t>
      </w:r>
      <w:r w:rsidRPr="001978CA">
        <w:rPr>
          <w:color w:val="auto"/>
        </w:rPr>
        <w:t>damage on axon fascicles are poorly understood. Thus, a physiological and pathological model to recapitulate axon bundle formation and regression is required in the field.</w:t>
      </w:r>
    </w:p>
    <w:p w14:paraId="385104C9" w14:textId="77777777" w:rsidR="009404A3" w:rsidRPr="001978CA" w:rsidRDefault="009404A3" w:rsidP="004E0D22">
      <w:pPr>
        <w:rPr>
          <w:color w:val="auto"/>
        </w:rPr>
      </w:pPr>
    </w:p>
    <w:p w14:paraId="63E5D741" w14:textId="2C408091" w:rsidR="0074779C" w:rsidRPr="001978CA" w:rsidRDefault="00D600A8" w:rsidP="004E0D22">
      <w:pPr>
        <w:rPr>
          <w:color w:val="auto"/>
        </w:rPr>
      </w:pPr>
      <w:r w:rsidRPr="001978CA">
        <w:rPr>
          <w:color w:val="auto"/>
        </w:rPr>
        <w:t xml:space="preserve">A human stem cell-derived motor neuron is a promising platform for understanding </w:t>
      </w:r>
      <w:r w:rsidR="00E46E48">
        <w:rPr>
          <w:color w:val="auto"/>
        </w:rPr>
        <w:t xml:space="preserve">the </w:t>
      </w:r>
      <w:r w:rsidRPr="001978CA">
        <w:rPr>
          <w:color w:val="auto"/>
        </w:rPr>
        <w:t>development and diseases such as ALS</w:t>
      </w:r>
      <w:r w:rsidR="00150ECF" w:rsidRPr="001978CA">
        <w:rPr>
          <w:color w:val="auto"/>
          <w:vertAlign w:val="superscript"/>
        </w:rPr>
        <w:fldChar w:fldCharType="begin"/>
      </w:r>
      <w:r w:rsidR="00150ECF" w:rsidRPr="001978CA">
        <w:rPr>
          <w:color w:val="auto"/>
          <w:vertAlign w:val="superscript"/>
        </w:rPr>
        <w:instrText xml:space="preserve"> ADDIN EN.CITE &lt;EndNote&gt;&lt;Cite&gt;&lt;Author&gt;Fujimori&lt;/Author&gt;&lt;Year&gt;2018&lt;/Year&gt;&lt;IDText&gt;Modeling sporadic ALS in iPSC-derived motor neurons identifies a potential therapeutic agent&lt;/IDText&gt;&lt;DisplayText&gt;&lt;style face="superscript"&gt;3&lt;/style&gt;&lt;/DisplayText&gt;&lt;record&gt;&lt;dates&gt;&lt;pub-dates&gt;&lt;date&gt;2018/10/01&lt;/date&gt;&lt;/pub-dates&gt;&lt;year&gt;2018&lt;/year&gt;&lt;/dates&gt;&lt;urls&gt;&lt;related-urls&gt;&lt;url&gt;https://doi.org/10.1038/s41591-018-0140-5&lt;/url&gt;&lt;/related-urls&gt;&lt;/urls&gt;&lt;isbn&gt;1546-170X&lt;/isbn&gt;&lt;titles&gt;&lt;title&gt;Modeling sporadic ALS in iPSC-derived motor neurons identifies a potential therapeutic agent&lt;/title&gt;&lt;secondary-title&gt;Nature Medicine&lt;/secondary-title&gt;&lt;short-title&gt;Modeling sporadic ALS in iPSC-derived motor neurons identifies a potential therapeutic agent&lt;/short-title&gt;&lt;/titles&gt;&lt;pages&gt;1579-1589&lt;/pages&gt;&lt;number&gt;10&lt;/number&gt;&lt;contributors&gt;&lt;authors&gt;&lt;author&gt;Fujimori, Koki&lt;/author&gt;&lt;author&gt;Ishikawa, Mitsuru&lt;/author&gt;&lt;author&gt;Otomo, Asako&lt;/author&gt;&lt;author&gt;Atsuta, Naoki&lt;/author&gt;&lt;author&gt;Nakamura, Ryoichi&lt;/author&gt;&lt;author&gt;Akiyama, Tetsuya&lt;/author&gt;&lt;author&gt;Hadano, Shinji&lt;/author&gt;&lt;author&gt;Aoki, Masashi&lt;/author&gt;&lt;author&gt;Saya, Hideyuki&lt;/author&gt;&lt;author&gt;Sobue, Gen&lt;/author&gt;&lt;author&gt;Okano, Hideyuki&lt;/author&gt;&lt;/authors&gt;&lt;/contributors&gt;&lt;added-date format="utc"&gt;1590734763&lt;/added-date&gt;&lt;ref-type name="Journal Article"&gt;17&lt;/ref-type&gt;&lt;rec-number&gt;693&lt;/rec-number&gt;&lt;last-updated-date format="utc"&gt;1590734763&lt;/last-updated-date&gt;&lt;electronic-resource-num&gt;10.1038/s41591-018-0140-5&lt;/electronic-resource-num&gt;&lt;volume&gt;24&lt;/volume&gt;&lt;/record&gt;&lt;/Cite&gt;&lt;/EndNote&gt;</w:instrText>
      </w:r>
      <w:r w:rsidR="00150ECF" w:rsidRPr="001978CA">
        <w:rPr>
          <w:color w:val="auto"/>
          <w:vertAlign w:val="superscript"/>
        </w:rPr>
        <w:fldChar w:fldCharType="separate"/>
      </w:r>
      <w:r w:rsidR="00150ECF" w:rsidRPr="001978CA">
        <w:rPr>
          <w:noProof/>
          <w:color w:val="auto"/>
          <w:vertAlign w:val="superscript"/>
        </w:rPr>
        <w:t>3</w:t>
      </w:r>
      <w:r w:rsidR="00150ECF" w:rsidRPr="001978CA">
        <w:rPr>
          <w:color w:val="auto"/>
          <w:vertAlign w:val="superscript"/>
        </w:rPr>
        <w:fldChar w:fldCharType="end"/>
      </w:r>
      <w:r w:rsidRPr="001978CA">
        <w:rPr>
          <w:color w:val="auto"/>
        </w:rPr>
        <w:t xml:space="preserve">. </w:t>
      </w:r>
      <w:r w:rsidR="001978CA">
        <w:rPr>
          <w:color w:val="auto"/>
        </w:rPr>
        <w:t>H</w:t>
      </w:r>
      <w:r w:rsidR="002B68B5" w:rsidRPr="001978CA">
        <w:rPr>
          <w:color w:val="auto"/>
        </w:rPr>
        <w:t>uman induced pluripotent stem cells (</w:t>
      </w:r>
      <w:proofErr w:type="spellStart"/>
      <w:r w:rsidR="002B68B5" w:rsidRPr="001978CA">
        <w:rPr>
          <w:color w:val="auto"/>
        </w:rPr>
        <w:t>iPS</w:t>
      </w:r>
      <w:proofErr w:type="spellEnd"/>
      <w:r w:rsidR="002B68B5" w:rsidRPr="001978CA">
        <w:rPr>
          <w:color w:val="auto"/>
        </w:rPr>
        <w:t xml:space="preserve"> cells)</w:t>
      </w:r>
      <w:r w:rsidR="009B6379" w:rsidRPr="001978CA">
        <w:rPr>
          <w:color w:val="auto"/>
        </w:rPr>
        <w:t xml:space="preserve"> </w:t>
      </w:r>
      <w:r w:rsidR="001239C1" w:rsidRPr="001978CA">
        <w:rPr>
          <w:color w:val="auto"/>
        </w:rPr>
        <w:t>can be used to model diseases using patient-derived cells</w:t>
      </w:r>
      <w:r w:rsidR="002B68B5" w:rsidRPr="001978CA">
        <w:rPr>
          <w:color w:val="auto"/>
        </w:rPr>
        <w:t xml:space="preserve">. </w:t>
      </w:r>
      <w:r w:rsidRPr="001978CA">
        <w:rPr>
          <w:color w:val="auto"/>
        </w:rPr>
        <w:t>To date, various differentiation methods from pluripotent stem cells into MN have been reported</w:t>
      </w:r>
      <w:r w:rsidR="00150ECF" w:rsidRPr="001978CA">
        <w:rPr>
          <w:color w:val="auto"/>
          <w:vertAlign w:val="superscript"/>
        </w:rPr>
        <w:fldChar w:fldCharType="begin">
          <w:fldData xml:space="preserve">PEVuZE5vdGU+PENpdGU+PEF1dGhvcj5DaGVuPC9BdXRob3I+PFllYXI+MjAxNDwvWWVhcj48SURU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</w:fldData>
        </w:fldChar>
      </w:r>
      <w:r w:rsidR="00150ECF" w:rsidRPr="001978CA">
        <w:rPr>
          <w:color w:val="auto"/>
          <w:vertAlign w:val="superscript"/>
        </w:rPr>
        <w:instrText xml:space="preserve"> ADDIN EN.CITE </w:instrText>
      </w:r>
      <w:r w:rsidR="00150ECF" w:rsidRPr="001978CA">
        <w:rPr>
          <w:color w:val="auto"/>
          <w:vertAlign w:val="superscript"/>
        </w:rPr>
        <w:fldChar w:fldCharType="begin">
          <w:fldData xml:space="preserve">PEVuZE5vdGU+PENpdGU+PEF1dGhvcj5DaGVuPC9BdXRob3I+PFllYXI+MjAxNDwvWWVhcj48SURU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</w:fldData>
        </w:fldChar>
      </w:r>
      <w:r w:rsidR="00150ECF" w:rsidRPr="001978CA">
        <w:rPr>
          <w:color w:val="auto"/>
          <w:vertAlign w:val="superscript"/>
        </w:rPr>
        <w:instrText xml:space="preserve"> ADDIN EN.CITE.DATA </w:instrText>
      </w:r>
      <w:r w:rsidR="00150ECF" w:rsidRPr="001978CA">
        <w:rPr>
          <w:color w:val="auto"/>
          <w:vertAlign w:val="superscript"/>
        </w:rPr>
      </w:r>
      <w:r w:rsidR="00150ECF" w:rsidRPr="001978CA">
        <w:rPr>
          <w:color w:val="auto"/>
          <w:vertAlign w:val="superscript"/>
        </w:rPr>
        <w:fldChar w:fldCharType="end"/>
      </w:r>
      <w:r w:rsidR="00150ECF" w:rsidRPr="001978CA">
        <w:rPr>
          <w:color w:val="auto"/>
          <w:vertAlign w:val="superscript"/>
        </w:rPr>
      </w:r>
      <w:r w:rsidR="00150ECF" w:rsidRPr="001978CA">
        <w:rPr>
          <w:color w:val="auto"/>
          <w:vertAlign w:val="superscript"/>
        </w:rPr>
        <w:fldChar w:fldCharType="separate"/>
      </w:r>
      <w:r w:rsidR="00150ECF" w:rsidRPr="001978CA">
        <w:rPr>
          <w:noProof/>
          <w:color w:val="auto"/>
          <w:vertAlign w:val="superscript"/>
        </w:rPr>
        <w:t>4-6</w:t>
      </w:r>
      <w:r w:rsidR="00150ECF" w:rsidRPr="001978CA">
        <w:rPr>
          <w:color w:val="auto"/>
          <w:vertAlign w:val="superscript"/>
        </w:rPr>
        <w:fldChar w:fldCharType="end"/>
      </w:r>
      <w:r w:rsidRPr="001978CA">
        <w:rPr>
          <w:color w:val="auto"/>
        </w:rPr>
        <w:t>. However, axons of neurons in two-dimensional culture are randomly oriented and do not recapitulate in vivo microenvironment within developing nerves in which axons are unidirectionally assembled through dense axo-axonal interactions</w:t>
      </w:r>
      <w:r w:rsidR="00150ECF" w:rsidRPr="001978CA">
        <w:rPr>
          <w:color w:val="auto"/>
          <w:vertAlign w:val="superscript"/>
        </w:rPr>
        <w:fldChar w:fldCharType="begin"/>
      </w:r>
      <w:r w:rsidR="00150ECF" w:rsidRPr="001978CA">
        <w:rPr>
          <w:color w:val="auto"/>
          <w:vertAlign w:val="superscript"/>
        </w:rPr>
        <w:instrText xml:space="preserve"> ADDIN EN.CITE &lt;EndNote&gt;&lt;Cite&gt;&lt;Author&gt;Wang&lt;/Author&gt;&lt;Year&gt;2013&lt;/Year&gt;&lt;IDText&gt;What axons tell each other: axon–axon signaling in nerve and circuit assembly&lt;/IDText&gt;&lt;DisplayText&gt;&lt;style face="superscript"&gt;7&lt;/style&gt;&lt;/DisplayText&gt;&lt;record&gt;&lt;dates&gt;&lt;pub-dates&gt;&lt;date&gt;2013/12/01/&lt;/date&gt;&lt;/pub-dates&gt;&lt;year&gt;2013&lt;/year&gt;&lt;/dates&gt;&lt;urls&gt;&lt;related-urls&gt;&lt;url&gt;http://www.sciencedirect.com/science/article/pii/S0959438813001529&lt;/url&gt;&lt;/related-urls&gt;&lt;/urls&gt;&lt;isbn&gt;0959-4388&lt;/isbn&gt;&lt;titles&gt;&lt;title&gt;What axons tell each other: axon–axon signaling in nerve and circuit assembly&lt;/title&gt;&lt;secondary-title&gt;Current Opinion in Neurobiology&lt;/secondary-title&gt;&lt;short-title&gt;What axons tell each other: axon–axon signaling in nerve and circuit assembly&lt;/short-title&gt;&lt;/titles&gt;&lt;pages&gt;974-982&lt;/pages&gt;&lt;number&gt;6&lt;/number&gt;&lt;contributors&gt;&lt;authors&gt;&lt;author&gt;Wang, Liang&lt;/author&gt;&lt;author&gt;Marquardt, Till&lt;/author&gt;&lt;/authors&gt;&lt;/contributors&gt;&lt;added-date format="utc"&gt;1590734763&lt;/added-date&gt;&lt;ref-type name="Journal Article"&gt;17&lt;/ref-type&gt;&lt;rec-number&gt;704&lt;/rec-number&gt;&lt;last-updated-date format="utc"&gt;1590734763&lt;/last-updated-date&gt;&lt;electronic-resource-num&gt;https://doi.org/10.1016/j.conb.2013.08.004&lt;/electronic-resource-num&gt;&lt;volume&gt;23&lt;/volume&gt;&lt;/record&gt;&lt;/Cite&gt;&lt;/EndNote&gt;</w:instrText>
      </w:r>
      <w:r w:rsidR="00150ECF" w:rsidRPr="001978CA">
        <w:rPr>
          <w:color w:val="auto"/>
          <w:vertAlign w:val="superscript"/>
        </w:rPr>
        <w:fldChar w:fldCharType="separate"/>
      </w:r>
      <w:r w:rsidR="00150ECF" w:rsidRPr="001978CA">
        <w:rPr>
          <w:noProof/>
          <w:color w:val="auto"/>
          <w:vertAlign w:val="superscript"/>
        </w:rPr>
        <w:t>7</w:t>
      </w:r>
      <w:r w:rsidR="00150ECF" w:rsidRPr="001978CA">
        <w:rPr>
          <w:color w:val="auto"/>
          <w:vertAlign w:val="superscript"/>
        </w:rPr>
        <w:fldChar w:fldCharType="end"/>
      </w:r>
      <w:r w:rsidRPr="001978CA">
        <w:rPr>
          <w:color w:val="auto"/>
        </w:rPr>
        <w:t xml:space="preserve">. To overcome this issue, we have developed a technique to generate a three-dimensional tissue resembling motor nerve from human </w:t>
      </w:r>
      <w:proofErr w:type="spellStart"/>
      <w:r w:rsidRPr="001978CA">
        <w:rPr>
          <w:color w:val="auto"/>
        </w:rPr>
        <w:t>iPS</w:t>
      </w:r>
      <w:proofErr w:type="spellEnd"/>
      <w:r w:rsidRPr="001978CA">
        <w:rPr>
          <w:color w:val="auto"/>
        </w:rPr>
        <w:t xml:space="preserve"> cells</w:t>
      </w:r>
      <w:r w:rsidR="00150ECF" w:rsidRPr="001978CA">
        <w:rPr>
          <w:color w:val="auto"/>
        </w:rPr>
        <w:fldChar w:fldCharType="begin"/>
      </w:r>
      <w:r w:rsidR="00150ECF" w:rsidRPr="001978CA">
        <w:rPr>
          <w:color w:val="auto"/>
        </w:rPr>
        <w:instrText xml:space="preserve"> ADDIN EN.CITE &lt;EndNote&gt;&lt;Cite&gt;&lt;Author&gt;Kawada&lt;/Author&gt;&lt;Year&gt;2017&lt;/Year&gt;&lt;IDText&gt;Generation of a Motor Nerve Organoid with Human Stem Cell-Derived Neurons&lt;/IDText&gt;&lt;DisplayText&gt;&lt;style face="superscript"&gt;8&lt;/style&gt;&lt;/DisplayText&gt;&lt;record&gt;&lt;dates&gt;&lt;pub-dates&gt;&lt;date&gt;2017/11/14/&lt;/date&gt;&lt;/pub-dates&gt;&lt;year&gt;2017&lt;/year&gt;&lt;/dates&gt;&lt;keywords&gt;&lt;keyword&gt;motor nerve&lt;/keyword&gt;&lt;keyword&gt;iPS cells&lt;/keyword&gt;&lt;keyword&gt;axon&lt;/keyword&gt;&lt;keyword&gt;fascicle&lt;/keyword&gt;&lt;keyword&gt;organoid&lt;/keyword&gt;&lt;/keywords&gt;&lt;urls&gt;&lt;related-urls&gt;&lt;url&gt;http://www.sciencedirect.com/science/article/pii/S2213671117304289&lt;/url&gt;&lt;url&gt;https://www.ncbi.nlm.nih.gov/pmc/articles/PMC5831012/pdf/main.pdf&lt;/url&gt;&lt;/related-urls&gt;&lt;/urls&gt;&lt;isbn&gt;2213-6711&lt;/isbn&gt;&lt;titles&gt;&lt;title&gt;Generation of a Motor Nerve Organoid with Human Stem Cell-Derived Neurons&lt;/title&gt;&lt;secondary-title&gt;Stem Cell Reports&lt;/secondary-title&gt;&lt;short-title&gt;Generation of a Motor Nerve Organoid with Human Stem Cell-Derived Neurons&lt;/short-title&gt;&lt;/titles&gt;&lt;pages&gt;1441-1449&lt;/pages&gt;&lt;number&gt;5&lt;/number&gt;&lt;contributors&gt;&lt;authors&gt;&lt;author&gt;Kawada, Jiro&lt;/author&gt;&lt;author&gt;Kaneda, Shohei&lt;/author&gt;&lt;author&gt;Kirihara, Takaaki&lt;/author&gt;&lt;author&gt;Maroof, Asif&lt;/author&gt;&lt;author&gt;Levi, Timothée&lt;/author&gt;&lt;author&gt;Eggan, Kevin&lt;/author&gt;&lt;author&gt;Fujii, Teruo&lt;/author&gt;&lt;author&gt;Ikeuchi, Yoshiho&lt;/author&gt;&lt;/authors&gt;&lt;/contributors&gt;&lt;added-date format="utc"&gt;1590734763&lt;/added-date&gt;&lt;ref-type name="Journal Article"&gt;17&lt;/ref-type&gt;&lt;rec-number&gt;696&lt;/rec-number&gt;&lt;last-updated-date format="utc"&gt;1590734763&lt;/last-updated-date&gt;&lt;electronic-resource-num&gt;https://doi.org/10.1016/j.stemcr.2017.09.021&lt;/electronic-resource-num&gt;&lt;volume&gt;9&lt;/volume&gt;&lt;/record&gt;&lt;/Cite&gt;&lt;/EndNote&gt;</w:instrText>
      </w:r>
      <w:r w:rsidR="00150ECF" w:rsidRPr="001978CA">
        <w:rPr>
          <w:color w:val="auto"/>
        </w:rPr>
        <w:fldChar w:fldCharType="separate"/>
      </w:r>
      <w:r w:rsidR="00150ECF" w:rsidRPr="001978CA">
        <w:rPr>
          <w:noProof/>
          <w:color w:val="auto"/>
          <w:vertAlign w:val="superscript"/>
        </w:rPr>
        <w:t>8</w:t>
      </w:r>
      <w:r w:rsidR="00150ECF" w:rsidRPr="001978CA">
        <w:rPr>
          <w:color w:val="auto"/>
        </w:rPr>
        <w:fldChar w:fldCharType="end"/>
      </w:r>
      <w:r w:rsidRPr="001978CA">
        <w:rPr>
          <w:color w:val="auto"/>
        </w:rPr>
        <w:t>, and named the tissue a</w:t>
      </w:r>
      <w:r w:rsidR="00865344">
        <w:rPr>
          <w:color w:val="auto"/>
        </w:rPr>
        <w:t>s</w:t>
      </w:r>
      <w:r w:rsidRPr="001978CA">
        <w:rPr>
          <w:color w:val="auto"/>
        </w:rPr>
        <w:t xml:space="preserve"> motor nerve organoid (MNO). The MNO consists of cell bodies located in a </w:t>
      </w:r>
      <w:r w:rsidR="00865344" w:rsidRPr="001978CA">
        <w:rPr>
          <w:color w:val="auto"/>
        </w:rPr>
        <w:t>motor neuron spheroid</w:t>
      </w:r>
      <w:r w:rsidRPr="001978CA">
        <w:rPr>
          <w:color w:val="auto"/>
        </w:rPr>
        <w:t xml:space="preserve"> </w:t>
      </w:r>
      <w:r w:rsidR="00D84AA2" w:rsidRPr="001978CA">
        <w:rPr>
          <w:color w:val="auto"/>
        </w:rPr>
        <w:t>(MNS)</w:t>
      </w:r>
      <w:r w:rsidRPr="001978CA">
        <w:rPr>
          <w:color w:val="auto"/>
        </w:rPr>
        <w:t xml:space="preserve"> and an axonal fascicle extended out from the spheroid. The axons in the fascicle are unidirectionally oriented, which resembles axons in developing motor nerves. Hence, MNOs uniquely provide a physiological axonal microenvironment, which was not done by any other previously developed neuronal culture methods.</w:t>
      </w:r>
    </w:p>
    <w:p w14:paraId="6A7361E5" w14:textId="77777777" w:rsidR="009404A3" w:rsidRPr="001978CA" w:rsidRDefault="009404A3" w:rsidP="004E0D22">
      <w:pPr>
        <w:rPr>
          <w:color w:val="auto"/>
        </w:rPr>
      </w:pPr>
    </w:p>
    <w:p w14:paraId="33B6D029" w14:textId="7D36535E" w:rsidR="002901A4" w:rsidRPr="001978CA" w:rsidRDefault="00D600A8" w:rsidP="004E0D22">
      <w:pPr>
        <w:rPr>
          <w:color w:val="auto"/>
        </w:rPr>
      </w:pPr>
      <w:r w:rsidRPr="001978CA">
        <w:rPr>
          <w:color w:val="auto"/>
        </w:rPr>
        <w:t>In this protocol, we describe methods for tissue culture chips fabrication, rapid motor neuron differentiation, and motor nerve organoid formation in developed chips. Our tissue culture chip is very simple</w:t>
      </w:r>
      <w:r w:rsidR="001978CA">
        <w:rPr>
          <w:color w:val="auto"/>
        </w:rPr>
        <w:t>,</w:t>
      </w:r>
      <w:r w:rsidRPr="001978CA">
        <w:rPr>
          <w:color w:val="auto"/>
        </w:rPr>
        <w:t xml:space="preserve"> and it only contains a compartment for accepting a spheroid, a microchannel for forming an axon bundle, and a compartment for housing axon terminals. The device does not contain complex structures including microgrooves or micropore filters that are often used to separate axons and cell bodies by </w:t>
      </w:r>
      <w:r w:rsidR="004D6205" w:rsidRPr="001978CA">
        <w:rPr>
          <w:color w:val="auto"/>
        </w:rPr>
        <w:t>size</w:t>
      </w:r>
      <w:r w:rsidR="00150ECF" w:rsidRPr="001978CA">
        <w:rPr>
          <w:color w:val="auto"/>
          <w:vertAlign w:val="superscript"/>
        </w:rPr>
        <w:fldChar w:fldCharType="begin">
          <w:fldData xml:space="preserve">PEVuZE5vdGU+PENpdGU+PEF1dGhvcj5OYWdlbmRyYW48L0F1dGhvcj48WWVhcj4yMDE4PC9ZZWFy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</w:fldData>
        </w:fldChar>
      </w:r>
      <w:r w:rsidR="00150ECF" w:rsidRPr="001978CA">
        <w:rPr>
          <w:color w:val="auto"/>
          <w:vertAlign w:val="superscript"/>
        </w:rPr>
        <w:instrText xml:space="preserve"> ADDIN EN.CITE </w:instrText>
      </w:r>
      <w:r w:rsidR="00150ECF" w:rsidRPr="001978CA">
        <w:rPr>
          <w:color w:val="auto"/>
          <w:vertAlign w:val="superscript"/>
        </w:rPr>
        <w:fldChar w:fldCharType="begin">
          <w:fldData xml:space="preserve">PEVuZE5vdGU+PENpdGU+PEF1dGhvcj5OYWdlbmRyYW48L0F1dGhvcj48WWVhcj4yMDE4PC9ZZWFy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</w:fldData>
        </w:fldChar>
      </w:r>
      <w:r w:rsidR="00150ECF" w:rsidRPr="001978CA">
        <w:rPr>
          <w:color w:val="auto"/>
          <w:vertAlign w:val="superscript"/>
        </w:rPr>
        <w:instrText xml:space="preserve"> ADDIN EN.CITE.DATA </w:instrText>
      </w:r>
      <w:r w:rsidR="00150ECF" w:rsidRPr="001978CA">
        <w:rPr>
          <w:color w:val="auto"/>
          <w:vertAlign w:val="superscript"/>
        </w:rPr>
      </w:r>
      <w:r w:rsidR="00150ECF" w:rsidRPr="001978CA">
        <w:rPr>
          <w:color w:val="auto"/>
          <w:vertAlign w:val="superscript"/>
        </w:rPr>
        <w:fldChar w:fldCharType="end"/>
      </w:r>
      <w:r w:rsidR="00150ECF" w:rsidRPr="001978CA">
        <w:rPr>
          <w:color w:val="auto"/>
          <w:vertAlign w:val="superscript"/>
        </w:rPr>
      </w:r>
      <w:r w:rsidR="00150ECF" w:rsidRPr="001978CA">
        <w:rPr>
          <w:color w:val="auto"/>
          <w:vertAlign w:val="superscript"/>
        </w:rPr>
        <w:fldChar w:fldCharType="separate"/>
      </w:r>
      <w:r w:rsidR="00150ECF" w:rsidRPr="001978CA">
        <w:rPr>
          <w:noProof/>
          <w:color w:val="auto"/>
          <w:vertAlign w:val="superscript"/>
        </w:rPr>
        <w:t>9,10</w:t>
      </w:r>
      <w:r w:rsidR="00150ECF" w:rsidRPr="001978CA">
        <w:rPr>
          <w:color w:val="auto"/>
          <w:vertAlign w:val="superscript"/>
        </w:rPr>
        <w:fldChar w:fldCharType="end"/>
      </w:r>
      <w:r w:rsidRPr="001978CA">
        <w:rPr>
          <w:color w:val="auto"/>
        </w:rPr>
        <w:t xml:space="preserve">. Hence our devices can be easily fabricated by following the steps described in this protocol if a photolithography setup is available. </w:t>
      </w:r>
    </w:p>
    <w:p w14:paraId="23474D36" w14:textId="77777777" w:rsidR="009404A3" w:rsidRPr="001978CA" w:rsidRDefault="009404A3" w:rsidP="004E0D22">
      <w:pPr>
        <w:rPr>
          <w:color w:val="auto"/>
        </w:rPr>
      </w:pPr>
    </w:p>
    <w:p w14:paraId="01FF94F3" w14:textId="6A0C8C1C" w:rsidR="0074779C" w:rsidRPr="001978CA" w:rsidRDefault="00D600A8" w:rsidP="004E0D22">
      <w:pPr>
        <w:rPr>
          <w:color w:val="auto"/>
        </w:rPr>
      </w:pPr>
      <w:r w:rsidRPr="001978CA">
        <w:rPr>
          <w:color w:val="auto"/>
        </w:rPr>
        <w:t xml:space="preserve">Rapid differentiation of human </w:t>
      </w:r>
      <w:proofErr w:type="spellStart"/>
      <w:r w:rsidRPr="001978CA">
        <w:rPr>
          <w:color w:val="auto"/>
        </w:rPr>
        <w:t>iPS</w:t>
      </w:r>
      <w:proofErr w:type="spellEnd"/>
      <w:r w:rsidRPr="001978CA">
        <w:rPr>
          <w:color w:val="auto"/>
        </w:rPr>
        <w:t xml:space="preserve"> cells is achieved with an optimized combination of inducing and patterning factors </w:t>
      </w:r>
      <w:r w:rsidR="00686872" w:rsidRPr="001978CA">
        <w:rPr>
          <w:color w:val="auto"/>
        </w:rPr>
        <w:t>(</w:t>
      </w:r>
      <w:r w:rsidRPr="001978CA">
        <w:rPr>
          <w:color w:val="auto"/>
        </w:rPr>
        <w:t>SB431542, LDN-193189, retinoic acid (RA), and smoothened agonist (SAG)</w:t>
      </w:r>
      <w:r w:rsidR="00686872" w:rsidRPr="001978CA">
        <w:rPr>
          <w:color w:val="auto"/>
        </w:rPr>
        <w:t>)</w:t>
      </w:r>
      <w:r w:rsidRPr="001978CA">
        <w:rPr>
          <w:color w:val="auto"/>
        </w:rPr>
        <w:t xml:space="preserve"> and acceleration factors </w:t>
      </w:r>
      <w:r w:rsidR="00686872" w:rsidRPr="001978CA">
        <w:rPr>
          <w:color w:val="auto"/>
        </w:rPr>
        <w:t>(</w:t>
      </w:r>
      <w:r w:rsidRPr="001978CA">
        <w:rPr>
          <w:color w:val="auto"/>
        </w:rPr>
        <w:t>SU5402</w:t>
      </w:r>
      <w:r w:rsidR="00686872" w:rsidRPr="001978CA">
        <w:rPr>
          <w:color w:val="auto"/>
        </w:rPr>
        <w:t xml:space="preserve"> </w:t>
      </w:r>
      <w:r w:rsidRPr="001978CA">
        <w:rPr>
          <w:color w:val="auto"/>
        </w:rPr>
        <w:t>and DAPT</w:t>
      </w:r>
      <w:r w:rsidR="00686872" w:rsidRPr="001978CA">
        <w:rPr>
          <w:color w:val="auto"/>
        </w:rPr>
        <w:t>)</w:t>
      </w:r>
      <w:r w:rsidRPr="001978CA">
        <w:rPr>
          <w:color w:val="auto"/>
        </w:rPr>
        <w:t xml:space="preserve">. It has been reported that the combination of SU5402 and DAPT accelerates </w:t>
      </w:r>
      <w:r w:rsidR="009D0DD9" w:rsidRPr="001978CA">
        <w:rPr>
          <w:color w:val="auto"/>
        </w:rPr>
        <w:t xml:space="preserve">the </w:t>
      </w:r>
      <w:r w:rsidR="006E07FE" w:rsidRPr="001978CA">
        <w:rPr>
          <w:color w:val="auto"/>
        </w:rPr>
        <w:t xml:space="preserve">differentiation of </w:t>
      </w:r>
      <w:r w:rsidR="009D0DD9" w:rsidRPr="001978CA">
        <w:rPr>
          <w:color w:val="auto"/>
        </w:rPr>
        <w:t>peripheral neurons</w:t>
      </w:r>
      <w:r w:rsidR="006E07FE" w:rsidRPr="001978CA">
        <w:rPr>
          <w:color w:val="auto"/>
        </w:rPr>
        <w:t xml:space="preserve"> and neural crest cells</w:t>
      </w:r>
      <w:r w:rsidR="00150ECF" w:rsidRPr="001978CA">
        <w:rPr>
          <w:color w:val="auto"/>
          <w:vertAlign w:val="superscript"/>
        </w:rPr>
        <w:fldChar w:fldCharType="begin"/>
      </w:r>
      <w:r w:rsidR="00150ECF" w:rsidRPr="001978CA">
        <w:rPr>
          <w:color w:val="auto"/>
          <w:vertAlign w:val="superscript"/>
        </w:rPr>
        <w:instrText xml:space="preserve"> ADDIN EN.CITE &lt;EndNote&gt;&lt;Cite&gt;&lt;Author&gt;Chambers&lt;/Author&gt;&lt;Year&gt;2012&lt;/Year&gt;&lt;IDText&gt;Combined small-molecule inhibition accelerates developmental timing and converts human pluripotent stem cells into nociceptors&lt;/IDText&gt;&lt;DisplayText&gt;&lt;style face="superscript"&gt;11&lt;/style&gt;&lt;/DisplayText&gt;&lt;record&gt;&lt;dates&gt;&lt;pub-dates&gt;&lt;date&gt;2012/07/01&lt;/date&gt;&lt;/pub-dates&gt;&lt;year&gt;2012&lt;/year&gt;&lt;/dates&gt;&lt;urls&gt;&lt;related-urls&gt;&lt;url&gt;https://doi.org/10.1038/nbt.2249&lt;/url&gt;&lt;/related-urls&gt;&lt;/urls&gt;&lt;isbn&gt;1546-1696&lt;/isbn&gt;&lt;titles&gt;&lt;title&gt;Combined small-molecule inhibition accelerates developmental timing and converts human pluripotent stem cells into nociceptors&lt;/title&gt;&lt;secondary-title&gt;Nature Biotechnology&lt;/secondary-title&gt;&lt;short-title&gt;Combined small-molecule inhibition accelerates developmental timing and converts human pluripotent stem cells into nociceptors&lt;/short-title&gt;&lt;/titles&gt;&lt;pages&gt;715-720&lt;/pages&gt;&lt;number&gt;7&lt;/number&gt;&lt;contributors&gt;&lt;authors&gt;&lt;author&gt;Chambers, Stuart M.&lt;/author&gt;&lt;author&gt;Qi, Yuchen&lt;/author&gt;&lt;author&gt;Mica, Yvonne&lt;/author&gt;&lt;author&gt;Lee, Gabsang&lt;/author&gt;&lt;author&gt;Zhang, Xin-Jun&lt;/author&gt;&lt;author&gt;Niu, Lei&lt;/author&gt;&lt;author&gt;Bilsland, James&lt;/author&gt;&lt;author&gt;Cao, Lishuang&lt;/author&gt;&lt;author&gt;Stevens, Edward&lt;/author&gt;&lt;author&gt;Whiting, Paul&lt;/author&gt;&lt;author&gt;Shi, Song-Hai&lt;/author&gt;&lt;author&gt;Studer, Lorenz&lt;/author&gt;&lt;/authors&gt;&lt;/contributors&gt;&lt;added-date format="utc"&gt;1590734762&lt;/added-date&gt;&lt;ref-type name="Journal Article"&gt;17&lt;/ref-type&gt;&lt;rec-number&gt;690&lt;/rec-number&gt;&lt;last-updated-date format="utc"&gt;1590734762&lt;/last-updated-date&gt;&lt;electronic-resource-num&gt;10.1038/nbt.2249&lt;/electronic-resource-num&gt;&lt;volume&gt;30&lt;/volume&gt;&lt;/record&gt;&lt;/Cite&gt;&lt;/EndNote&gt;</w:instrText>
      </w:r>
      <w:r w:rsidR="00150ECF" w:rsidRPr="001978CA">
        <w:rPr>
          <w:color w:val="auto"/>
          <w:vertAlign w:val="superscript"/>
        </w:rPr>
        <w:fldChar w:fldCharType="separate"/>
      </w:r>
      <w:r w:rsidR="00150ECF" w:rsidRPr="001978CA">
        <w:rPr>
          <w:noProof/>
          <w:color w:val="auto"/>
          <w:vertAlign w:val="superscript"/>
        </w:rPr>
        <w:t>11</w:t>
      </w:r>
      <w:r w:rsidR="00150ECF" w:rsidRPr="001978CA">
        <w:rPr>
          <w:color w:val="auto"/>
          <w:vertAlign w:val="superscript"/>
        </w:rPr>
        <w:fldChar w:fldCharType="end"/>
      </w:r>
      <w:r w:rsidRPr="001978CA">
        <w:rPr>
          <w:color w:val="auto"/>
        </w:rPr>
        <w:t xml:space="preserve">. </w:t>
      </w:r>
      <w:r w:rsidR="00A21A9A" w:rsidRPr="001978CA">
        <w:rPr>
          <w:color w:val="auto"/>
        </w:rPr>
        <w:t>In this protocol, we offer three different methods to generate MNO</w:t>
      </w:r>
      <w:r w:rsidR="001747C5" w:rsidRPr="001978CA">
        <w:rPr>
          <w:color w:val="auto"/>
        </w:rPr>
        <w:t>s</w:t>
      </w:r>
      <w:r w:rsidR="00A21A9A" w:rsidRPr="001978CA">
        <w:rPr>
          <w:color w:val="auto"/>
        </w:rPr>
        <w:t xml:space="preserve">, </w:t>
      </w:r>
      <w:r w:rsidR="00C82F10" w:rsidRPr="001978CA">
        <w:rPr>
          <w:color w:val="auto"/>
        </w:rPr>
        <w:t>so that readers can decide on a method most suited to their needs</w:t>
      </w:r>
      <w:r w:rsidR="00A21A9A" w:rsidRPr="001978CA">
        <w:rPr>
          <w:color w:val="auto"/>
        </w:rPr>
        <w:t xml:space="preserve">. </w:t>
      </w:r>
      <w:r w:rsidRPr="001978CA">
        <w:rPr>
          <w:color w:val="auto"/>
        </w:rPr>
        <w:t xml:space="preserve">We recommend performing differentiation of human </w:t>
      </w:r>
      <w:proofErr w:type="spellStart"/>
      <w:r w:rsidRPr="001978CA">
        <w:rPr>
          <w:color w:val="auto"/>
        </w:rPr>
        <w:t>iPS</w:t>
      </w:r>
      <w:proofErr w:type="spellEnd"/>
      <w:r w:rsidRPr="001978CA">
        <w:rPr>
          <w:color w:val="auto"/>
        </w:rPr>
        <w:t xml:space="preserve"> cells after forming a spheroid</w:t>
      </w:r>
      <w:r w:rsidR="00A21A9A" w:rsidRPr="001978CA">
        <w:rPr>
          <w:color w:val="auto"/>
        </w:rPr>
        <w:t xml:space="preserve"> (the 3D method)</w:t>
      </w:r>
      <w:r w:rsidRPr="001978CA">
        <w:rPr>
          <w:color w:val="auto"/>
        </w:rPr>
        <w:t xml:space="preserve">, since the differentiated </w:t>
      </w:r>
      <w:r w:rsidR="00677B0B" w:rsidRPr="001978CA">
        <w:rPr>
          <w:color w:val="auto"/>
        </w:rPr>
        <w:t xml:space="preserve">MNS </w:t>
      </w:r>
      <w:r w:rsidRPr="001978CA">
        <w:rPr>
          <w:color w:val="auto"/>
        </w:rPr>
        <w:t xml:space="preserve">can be </w:t>
      </w:r>
      <w:r w:rsidRPr="001978CA">
        <w:rPr>
          <w:color w:val="auto"/>
        </w:rPr>
        <w:lastRenderedPageBreak/>
        <w:t xml:space="preserve">transferred directly into a tissue culture chip. Alternatively, human </w:t>
      </w:r>
      <w:proofErr w:type="spellStart"/>
      <w:r w:rsidRPr="001978CA">
        <w:rPr>
          <w:color w:val="auto"/>
        </w:rPr>
        <w:t>iPS</w:t>
      </w:r>
      <w:proofErr w:type="spellEnd"/>
      <w:r w:rsidRPr="001978CA">
        <w:rPr>
          <w:color w:val="auto"/>
        </w:rPr>
        <w:t xml:space="preserve"> cells can be differentiated into motor neurons in monolayer (2D) culture, and then created into three-dimensional motor neuron spheroids as we previously reported</w:t>
      </w:r>
      <w:r w:rsidR="00150ECF" w:rsidRPr="001978CA">
        <w:rPr>
          <w:color w:val="auto"/>
        </w:rPr>
        <w:fldChar w:fldCharType="begin"/>
      </w:r>
      <w:r w:rsidR="00150ECF" w:rsidRPr="001978CA">
        <w:rPr>
          <w:color w:val="auto"/>
        </w:rPr>
        <w:instrText xml:space="preserve"> ADDIN EN.CITE &lt;EndNote&gt;&lt;Cite&gt;&lt;Author&gt;Kawada&lt;/Author&gt;&lt;Year&gt;2017&lt;/Year&gt;&lt;IDText&gt;Generation of a Motor Nerve Organoid with Human Stem Cell-Derived Neurons&lt;/IDText&gt;&lt;DisplayText&gt;&lt;style face="superscript"&gt;8&lt;/style&gt;&lt;/DisplayText&gt;&lt;record&gt;&lt;dates&gt;&lt;pub-dates&gt;&lt;date&gt;2017/11/14/&lt;/date&gt;&lt;/pub-dates&gt;&lt;year&gt;2017&lt;/year&gt;&lt;/dates&gt;&lt;keywords&gt;&lt;keyword&gt;motor nerve&lt;/keyword&gt;&lt;keyword&gt;iPS cells&lt;/keyword&gt;&lt;keyword&gt;axon&lt;/keyword&gt;&lt;keyword&gt;fascicle&lt;/keyword&gt;&lt;keyword&gt;organoid&lt;/keyword&gt;&lt;/keywords&gt;&lt;urls&gt;&lt;related-urls&gt;&lt;url&gt;http://www.sciencedirect.com/science/article/pii/S2213671117304289&lt;/url&gt;&lt;url&gt;https://www.ncbi.nlm.nih.gov/pmc/articles/PMC5831012/pdf/main.pdf&lt;/url&gt;&lt;/related-urls&gt;&lt;/urls&gt;&lt;isbn&gt;2213-6711&lt;/isbn&gt;&lt;titles&gt;&lt;title&gt;Generation of a Motor Nerve Organoid with Human Stem Cell-Derived Neurons&lt;/title&gt;&lt;secondary-title&gt;Stem Cell Reports&lt;/secondary-title&gt;&lt;short-title&gt;Generation of a Motor Nerve Organoid with Human Stem Cell-Derived Neurons&lt;/short-title&gt;&lt;/titles&gt;&lt;pages&gt;1441-1449&lt;/pages&gt;&lt;number&gt;5&lt;/number&gt;&lt;contributors&gt;&lt;authors&gt;&lt;author&gt;Kawada, Jiro&lt;/author&gt;&lt;author&gt;Kaneda, Shohei&lt;/author&gt;&lt;author&gt;Kirihara, Takaaki&lt;/author&gt;&lt;author&gt;Maroof, Asif&lt;/author&gt;&lt;author&gt;Levi, Timothée&lt;/author&gt;&lt;author&gt;Eggan, Kevin&lt;/author&gt;&lt;author&gt;Fujii, Teruo&lt;/author&gt;&lt;author&gt;Ikeuchi, Yoshiho&lt;/author&gt;&lt;/authors&gt;&lt;/contributors&gt;&lt;added-date format="utc"&gt;1590734763&lt;/added-date&gt;&lt;ref-type name="Journal Article"&gt;17&lt;/ref-type&gt;&lt;rec-number&gt;696&lt;/rec-number&gt;&lt;last-updated-date format="utc"&gt;1590734763&lt;/last-updated-date&gt;&lt;electronic-resource-num&gt;https://doi.org/10.1016/j.stemcr.2017.09.021&lt;/electronic-resource-num&gt;&lt;volume&gt;9&lt;/volume&gt;&lt;/record&gt;&lt;/Cite&gt;&lt;/EndNote&gt;</w:instrText>
      </w:r>
      <w:r w:rsidR="00150ECF" w:rsidRPr="001978CA">
        <w:rPr>
          <w:color w:val="auto"/>
        </w:rPr>
        <w:fldChar w:fldCharType="separate"/>
      </w:r>
      <w:r w:rsidR="00150ECF" w:rsidRPr="001978CA">
        <w:rPr>
          <w:noProof/>
          <w:color w:val="auto"/>
          <w:vertAlign w:val="superscript"/>
        </w:rPr>
        <w:t>8</w:t>
      </w:r>
      <w:r w:rsidR="00150ECF" w:rsidRPr="001978CA">
        <w:rPr>
          <w:color w:val="auto"/>
        </w:rPr>
        <w:fldChar w:fldCharType="end"/>
      </w:r>
      <w:r w:rsidRPr="001978CA">
        <w:rPr>
          <w:color w:val="auto"/>
        </w:rPr>
        <w:t>. We have updated the protocol, and with the three-dimensional differentiation method described in this protocol</w:t>
      </w:r>
      <w:r w:rsidR="002901A4" w:rsidRPr="001978CA">
        <w:rPr>
          <w:color w:val="auto"/>
        </w:rPr>
        <w:t xml:space="preserve">, </w:t>
      </w:r>
      <w:r w:rsidRPr="001978CA">
        <w:rPr>
          <w:color w:val="auto"/>
        </w:rPr>
        <w:t>the transition from 2D to 3D can be avoided and MNOs can be obtained with shorter differentiation time, fewer steps, and reduced technical risks without the dissociation step.</w:t>
      </w:r>
      <w:r w:rsidR="00A21A9A" w:rsidRPr="001978CA">
        <w:rPr>
          <w:color w:val="auto"/>
        </w:rPr>
        <w:t xml:space="preserve"> Commercially available neurons can be also used to generate MNS to reduce the time for differentiation.</w:t>
      </w:r>
    </w:p>
    <w:p w14:paraId="4501F05D" w14:textId="77777777" w:rsidR="0074779C" w:rsidRPr="001978CA" w:rsidRDefault="0074779C" w:rsidP="004E0D22">
      <w:pPr>
        <w:rPr>
          <w:color w:val="auto"/>
        </w:rPr>
      </w:pPr>
    </w:p>
    <w:p w14:paraId="1B9C0A18" w14:textId="6DCF3954" w:rsidR="0074779C" w:rsidRPr="001978CA" w:rsidRDefault="00D600A8" w:rsidP="004E0D22">
      <w:pPr>
        <w:rPr>
          <w:color w:val="auto"/>
        </w:rPr>
      </w:pPr>
      <w:r w:rsidRPr="001978CA">
        <w:rPr>
          <w:color w:val="auto"/>
        </w:rPr>
        <w:t>To generate a</w:t>
      </w:r>
      <w:r w:rsidR="001978CA">
        <w:rPr>
          <w:color w:val="auto"/>
        </w:rPr>
        <w:t>n</w:t>
      </w:r>
      <w:r w:rsidRPr="001978CA">
        <w:rPr>
          <w:color w:val="auto"/>
        </w:rPr>
        <w:t xml:space="preserve"> MNO, we cultured a</w:t>
      </w:r>
      <w:r w:rsidR="001978CA">
        <w:rPr>
          <w:color w:val="auto"/>
        </w:rPr>
        <w:t>n</w:t>
      </w:r>
      <w:r w:rsidRPr="001978CA">
        <w:rPr>
          <w:color w:val="auto"/>
        </w:rPr>
        <w:t xml:space="preserve"> </w:t>
      </w:r>
      <w:r w:rsidR="006212AB" w:rsidRPr="001978CA">
        <w:rPr>
          <w:color w:val="auto"/>
        </w:rPr>
        <w:t>MNS</w:t>
      </w:r>
      <w:r w:rsidRPr="001978CA">
        <w:rPr>
          <w:color w:val="auto"/>
        </w:rPr>
        <w:t xml:space="preserve"> in the tissue culture chip. The axons elongate from the spheroid and extend into the microchannel in which axons gather and align unidirectionally. This facilitates axo-axonal interaction and spontaneous formation of a</w:t>
      </w:r>
      <w:r w:rsidR="00A21A9A" w:rsidRPr="001978CA">
        <w:rPr>
          <w:color w:val="auto"/>
        </w:rPr>
        <w:t xml:space="preserve"> </w:t>
      </w:r>
      <w:r w:rsidR="009A59E2" w:rsidRPr="001978CA">
        <w:rPr>
          <w:color w:val="auto"/>
        </w:rPr>
        <w:t xml:space="preserve">tightly assembled </w:t>
      </w:r>
      <w:r w:rsidR="00A21A9A" w:rsidRPr="001978CA">
        <w:rPr>
          <w:color w:val="auto"/>
        </w:rPr>
        <w:t>unidirectional</w:t>
      </w:r>
      <w:r w:rsidRPr="001978CA">
        <w:rPr>
          <w:color w:val="auto"/>
        </w:rPr>
        <w:t xml:space="preserve"> bundle</w:t>
      </w:r>
      <w:r w:rsidR="003A3F58" w:rsidRPr="001978CA">
        <w:rPr>
          <w:color w:val="auto"/>
        </w:rPr>
        <w:t xml:space="preserve"> </w:t>
      </w:r>
      <w:r w:rsidR="009A59E2" w:rsidRPr="001978CA">
        <w:rPr>
          <w:color w:val="auto"/>
        </w:rPr>
        <w:t xml:space="preserve">tissue </w:t>
      </w:r>
      <w:r w:rsidR="003A3F58" w:rsidRPr="001978CA">
        <w:rPr>
          <w:color w:val="auto"/>
        </w:rPr>
        <w:t>of axons</w:t>
      </w:r>
      <w:r w:rsidRPr="001978CA">
        <w:rPr>
          <w:color w:val="auto"/>
        </w:rPr>
        <w:t xml:space="preserve"> in the microchannel</w:t>
      </w:r>
      <w:r w:rsidR="003A3F58" w:rsidRPr="001978CA">
        <w:rPr>
          <w:color w:val="auto"/>
        </w:rPr>
        <w:t>, which</w:t>
      </w:r>
      <w:r w:rsidR="008C1E47" w:rsidRPr="001978CA">
        <w:rPr>
          <w:color w:val="auto"/>
        </w:rPr>
        <w:t xml:space="preserve"> is </w:t>
      </w:r>
      <w:r w:rsidR="003A3F58" w:rsidRPr="001978CA">
        <w:rPr>
          <w:color w:val="auto"/>
        </w:rPr>
        <w:t>uniquely achieved by this protocol, whereas</w:t>
      </w:r>
      <w:r w:rsidR="00A21A9A" w:rsidRPr="001978CA">
        <w:rPr>
          <w:color w:val="auto"/>
        </w:rPr>
        <w:t xml:space="preserve"> </w:t>
      </w:r>
      <w:r w:rsidR="00711292" w:rsidRPr="001978CA">
        <w:rPr>
          <w:color w:val="auto"/>
        </w:rPr>
        <w:t xml:space="preserve">either </w:t>
      </w:r>
      <w:r w:rsidR="009A59E2" w:rsidRPr="001978CA">
        <w:rPr>
          <w:color w:val="auto"/>
        </w:rPr>
        <w:t xml:space="preserve">spontaneous </w:t>
      </w:r>
      <w:r w:rsidR="003A3F58" w:rsidRPr="001978CA">
        <w:rPr>
          <w:color w:val="auto"/>
        </w:rPr>
        <w:t xml:space="preserve">bundle formation or </w:t>
      </w:r>
      <w:r w:rsidR="009A59E2" w:rsidRPr="001978CA">
        <w:rPr>
          <w:color w:val="auto"/>
        </w:rPr>
        <w:t xml:space="preserve">guided axonal orientation </w:t>
      </w:r>
      <w:r w:rsidR="003A3F58" w:rsidRPr="001978CA">
        <w:rPr>
          <w:color w:val="auto"/>
        </w:rPr>
        <w:t>alone can be achieved</w:t>
      </w:r>
      <w:r w:rsidR="00E02CD0" w:rsidRPr="001978CA">
        <w:rPr>
          <w:color w:val="auto"/>
        </w:rPr>
        <w:t xml:space="preserve"> by other protocols</w:t>
      </w:r>
      <w:r w:rsidR="00820914" w:rsidRPr="001978CA">
        <w:rPr>
          <w:color w:val="auto"/>
        </w:rPr>
        <w:fldChar w:fldCharType="begin">
          <w:fldData xml:space="preserve">PEVuZE5vdGU+PENpdGU+PEF1dGhvcj5SaW1pbmd0b248L0F1dGhvcj48WWVhcj4yMDIwPC9ZZWFy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</w:fldData>
        </w:fldChar>
      </w:r>
      <w:r w:rsidR="009A59E2" w:rsidRPr="001978CA">
        <w:rPr>
          <w:color w:val="auto"/>
        </w:rPr>
        <w:instrText xml:space="preserve"> ADDIN EN.CITE </w:instrText>
      </w:r>
      <w:r w:rsidR="009A59E2" w:rsidRPr="001978CA">
        <w:rPr>
          <w:color w:val="auto"/>
        </w:rPr>
        <w:fldChar w:fldCharType="begin">
          <w:fldData xml:space="preserve">PEVuZE5vdGU+PENpdGU+PEF1dGhvcj5SaW1pbmd0b248L0F1dGhvcj48WWVhcj4yMDIwPC9ZZWFy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</w:fldData>
        </w:fldChar>
      </w:r>
      <w:r w:rsidR="009A59E2" w:rsidRPr="001978CA">
        <w:rPr>
          <w:color w:val="auto"/>
        </w:rPr>
        <w:instrText xml:space="preserve"> ADDIN EN.CITE.DATA </w:instrText>
      </w:r>
      <w:r w:rsidR="009A59E2" w:rsidRPr="001978CA">
        <w:rPr>
          <w:color w:val="auto"/>
        </w:rPr>
      </w:r>
      <w:r w:rsidR="009A59E2" w:rsidRPr="001978CA">
        <w:rPr>
          <w:color w:val="auto"/>
        </w:rPr>
        <w:fldChar w:fldCharType="end"/>
      </w:r>
      <w:r w:rsidR="00820914" w:rsidRPr="001978CA">
        <w:rPr>
          <w:color w:val="auto"/>
        </w:rPr>
      </w:r>
      <w:r w:rsidR="00820914" w:rsidRPr="001978CA">
        <w:rPr>
          <w:color w:val="auto"/>
        </w:rPr>
        <w:fldChar w:fldCharType="separate"/>
      </w:r>
      <w:r w:rsidR="009A59E2" w:rsidRPr="001978CA">
        <w:rPr>
          <w:noProof/>
          <w:color w:val="auto"/>
          <w:vertAlign w:val="superscript"/>
        </w:rPr>
        <w:t>12-14</w:t>
      </w:r>
      <w:r w:rsidR="00820914" w:rsidRPr="001978CA">
        <w:rPr>
          <w:color w:val="auto"/>
        </w:rPr>
        <w:fldChar w:fldCharType="end"/>
      </w:r>
      <w:r w:rsidR="003A3F58" w:rsidRPr="001978CA">
        <w:rPr>
          <w:color w:val="auto"/>
        </w:rPr>
        <w:t xml:space="preserve">. </w:t>
      </w:r>
      <w:r w:rsidRPr="001978CA">
        <w:rPr>
          <w:color w:val="auto"/>
        </w:rPr>
        <w:t>In a typical experiment, few cells migrate out from spheroids to the microchannel and most cells stay nearby spheroids.</w:t>
      </w:r>
      <w:r w:rsidR="00BD0D91">
        <w:rPr>
          <w:color w:val="auto"/>
        </w:rPr>
        <w:t xml:space="preserve"> </w:t>
      </w:r>
      <w:r w:rsidRPr="001978CA">
        <w:rPr>
          <w:color w:val="auto"/>
        </w:rPr>
        <w:t>This method allows axons to be spontaneously separated out from the spheroids without using size-dependent physical barriers (e.g.</w:t>
      </w:r>
      <w:r w:rsidR="001978CA">
        <w:rPr>
          <w:color w:val="auto"/>
        </w:rPr>
        <w:t>,</w:t>
      </w:r>
      <w:r w:rsidRPr="001978CA">
        <w:rPr>
          <w:color w:val="auto"/>
        </w:rPr>
        <w:t xml:space="preserve"> microgrooves or micropore filters) to separate axons from cell bodies.</w:t>
      </w:r>
    </w:p>
    <w:p w14:paraId="539A071C" w14:textId="77777777" w:rsidR="009404A3" w:rsidRPr="001978CA" w:rsidRDefault="009404A3" w:rsidP="004E0D22">
      <w:pPr>
        <w:rPr>
          <w:color w:val="auto"/>
        </w:rPr>
      </w:pPr>
    </w:p>
    <w:p w14:paraId="4C3BFC48" w14:textId="1107FC4B" w:rsidR="0074779C" w:rsidRPr="001978CA" w:rsidRDefault="00D600A8" w:rsidP="004E0D22">
      <w:pPr>
        <w:rPr>
          <w:b/>
          <w:color w:val="auto"/>
        </w:rPr>
      </w:pPr>
      <w:r w:rsidRPr="001978CA">
        <w:rPr>
          <w:color w:val="auto"/>
        </w:rPr>
        <w:t>The resultant MNO can be subjected to various examinations, including morphological, biochemical, and physical analyses. The cell body and extended axon bundle can be physically isolated by cutting</w:t>
      </w:r>
      <w:r w:rsidR="00E74B24" w:rsidRPr="001978CA">
        <w:rPr>
          <w:color w:val="auto"/>
        </w:rPr>
        <w:t xml:space="preserve"> and </w:t>
      </w:r>
      <w:r w:rsidR="0044655E">
        <w:rPr>
          <w:color w:val="auto"/>
        </w:rPr>
        <w:t xml:space="preserve">can be </w:t>
      </w:r>
      <w:r w:rsidRPr="001978CA">
        <w:rPr>
          <w:color w:val="auto"/>
        </w:rPr>
        <w:t>separately analyzed for downstream experiments</w:t>
      </w:r>
      <w:r w:rsidR="008C1E47" w:rsidRPr="001978CA">
        <w:rPr>
          <w:color w:val="auto"/>
        </w:rPr>
        <w:t xml:space="preserve">, </w:t>
      </w:r>
      <w:r w:rsidRPr="001978CA">
        <w:rPr>
          <w:color w:val="auto"/>
        </w:rPr>
        <w:t>e.g.</w:t>
      </w:r>
      <w:r w:rsidR="0044655E">
        <w:rPr>
          <w:color w:val="auto"/>
        </w:rPr>
        <w:t>,</w:t>
      </w:r>
      <w:r w:rsidRPr="001978CA">
        <w:rPr>
          <w:color w:val="auto"/>
        </w:rPr>
        <w:t xml:space="preserve"> biochemical assays. Biological materials including RNA and protein can be isolated from just a few axon bundles for regular biochemical assays including RT-PCR and </w:t>
      </w:r>
      <w:r w:rsidR="00C400C9" w:rsidRPr="001978CA">
        <w:rPr>
          <w:color w:val="auto"/>
        </w:rPr>
        <w:t>w</w:t>
      </w:r>
      <w:r w:rsidRPr="001978CA">
        <w:rPr>
          <w:color w:val="auto"/>
        </w:rPr>
        <w:t xml:space="preserve">estern </w:t>
      </w:r>
      <w:r w:rsidR="00BD0D91">
        <w:rPr>
          <w:color w:val="auto"/>
        </w:rPr>
        <w:t>b</w:t>
      </w:r>
      <w:r w:rsidRPr="001978CA">
        <w:rPr>
          <w:color w:val="auto"/>
        </w:rPr>
        <w:t xml:space="preserve">lotting. Here, we describe a protocol for generating motor nerve organoid from </w:t>
      </w:r>
      <w:proofErr w:type="spellStart"/>
      <w:r w:rsidRPr="001978CA">
        <w:rPr>
          <w:color w:val="auto"/>
        </w:rPr>
        <w:t>iPS</w:t>
      </w:r>
      <w:proofErr w:type="spellEnd"/>
      <w:r w:rsidRPr="001978CA">
        <w:rPr>
          <w:color w:val="auto"/>
        </w:rPr>
        <w:t xml:space="preserve"> cells, which offers an attractive physiological and pathological model to study the mechanism underlying development and disease of axon fascicles.</w:t>
      </w:r>
    </w:p>
    <w:p w14:paraId="3CB0D8B3" w14:textId="77777777" w:rsidR="0074779C" w:rsidRPr="001978CA" w:rsidRDefault="0074779C" w:rsidP="004E0D22">
      <w:pPr>
        <w:rPr>
          <w:b/>
          <w:color w:val="auto"/>
        </w:rPr>
      </w:pPr>
      <w:bookmarkStart w:id="5" w:name="_Hlk43886411"/>
    </w:p>
    <w:p w14:paraId="67760CE3" w14:textId="16D03E26" w:rsidR="0074779C" w:rsidRPr="001978CA" w:rsidRDefault="00D600A8" w:rsidP="004E0D22">
      <w:pPr>
        <w:rPr>
          <w:color w:val="auto"/>
        </w:rPr>
      </w:pPr>
      <w:bookmarkStart w:id="6" w:name="_Hlk43103628"/>
      <w:r w:rsidRPr="001978CA">
        <w:rPr>
          <w:b/>
          <w:color w:val="auto"/>
        </w:rPr>
        <w:t>PROTOCOL:</w:t>
      </w:r>
      <w:r w:rsidRPr="001978CA">
        <w:rPr>
          <w:color w:val="auto"/>
        </w:rPr>
        <w:t xml:space="preserve"> </w:t>
      </w:r>
    </w:p>
    <w:p w14:paraId="36D953B5" w14:textId="77777777" w:rsidR="0074779C" w:rsidRPr="001978CA" w:rsidRDefault="0074779C" w:rsidP="004E0D22">
      <w:pPr>
        <w:rPr>
          <w:color w:val="auto"/>
        </w:rPr>
      </w:pPr>
    </w:p>
    <w:p w14:paraId="4A6D082A" w14:textId="1F0FD165" w:rsidR="0074779C" w:rsidRDefault="00BD0D91" w:rsidP="004E0D22">
      <w:pPr>
        <w:numPr>
          <w:ilvl w:val="0"/>
          <w:numId w:val="4"/>
        </w:numPr>
        <w:pBdr>
          <w:top w:val="nil"/>
          <w:left w:val="nil"/>
          <w:bottom w:val="nil"/>
          <w:right w:val="nil"/>
          <w:between w:val="nil"/>
        </w:pBdr>
        <w:ind w:left="0" w:firstLine="0"/>
        <w:rPr>
          <w:b/>
          <w:color w:val="auto"/>
          <w:highlight w:val="yellow"/>
        </w:rPr>
      </w:pPr>
      <w:r w:rsidRPr="00E16B37">
        <w:rPr>
          <w:b/>
          <w:color w:val="auto"/>
          <w:highlight w:val="yellow"/>
        </w:rPr>
        <w:t xml:space="preserve"> </w:t>
      </w:r>
      <w:r w:rsidR="00D600A8" w:rsidRPr="00E16B37">
        <w:rPr>
          <w:b/>
          <w:color w:val="auto"/>
          <w:highlight w:val="yellow"/>
        </w:rPr>
        <w:t>SU-8 mold fabrication by photolithography</w:t>
      </w:r>
    </w:p>
    <w:p w14:paraId="3CE0D3E0" w14:textId="7ADD0CBA" w:rsidR="00A75B2E" w:rsidRDefault="00A75B2E" w:rsidP="004E0D22">
      <w:pPr>
        <w:pBdr>
          <w:top w:val="nil"/>
          <w:left w:val="nil"/>
          <w:bottom w:val="nil"/>
          <w:right w:val="nil"/>
          <w:between w:val="nil"/>
        </w:pBdr>
        <w:rPr>
          <w:b/>
          <w:color w:val="auto"/>
          <w:highlight w:val="yellow"/>
        </w:rPr>
      </w:pPr>
    </w:p>
    <w:p w14:paraId="0D3E229A" w14:textId="47AE0142" w:rsidR="00A75B2E" w:rsidRPr="00A42ADB" w:rsidRDefault="00A75B2E" w:rsidP="004E0D22">
      <w:pPr>
        <w:pBdr>
          <w:top w:val="nil"/>
          <w:left w:val="nil"/>
          <w:bottom w:val="nil"/>
          <w:right w:val="nil"/>
          <w:between w:val="nil"/>
        </w:pBdr>
        <w:rPr>
          <w:bCs/>
          <w:color w:val="auto"/>
          <w:highlight w:val="yellow"/>
        </w:rPr>
      </w:pPr>
      <w:r w:rsidRPr="00A42ADB">
        <w:rPr>
          <w:bCs/>
          <w:color w:val="auto"/>
        </w:rPr>
        <w:t xml:space="preserve">NOTE: This procedure </w:t>
      </w:r>
      <w:r>
        <w:rPr>
          <w:bCs/>
          <w:color w:val="auto"/>
        </w:rPr>
        <w:t>involves hazardous chemicals. Use fume hood and PPE throughout.</w:t>
      </w:r>
    </w:p>
    <w:p w14:paraId="146E94A7" w14:textId="77777777" w:rsidR="0044655E" w:rsidRPr="00E16B37" w:rsidRDefault="0044655E" w:rsidP="004E0D22">
      <w:pPr>
        <w:pBdr>
          <w:top w:val="nil"/>
          <w:left w:val="nil"/>
          <w:bottom w:val="nil"/>
          <w:right w:val="nil"/>
          <w:between w:val="nil"/>
        </w:pBdr>
        <w:rPr>
          <w:b/>
          <w:color w:val="auto"/>
          <w:highlight w:val="yellow"/>
        </w:rPr>
      </w:pPr>
    </w:p>
    <w:p w14:paraId="325083DD" w14:textId="48A096C5" w:rsidR="0074779C" w:rsidRPr="00A42ADB" w:rsidRDefault="00BD0D91" w:rsidP="004E0D22">
      <w:pPr>
        <w:widowControl/>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Clean the silicon wafer (4-inch in diameter</w:t>
      </w:r>
      <w:r w:rsidR="00F82D2E" w:rsidRPr="00A42ADB">
        <w:rPr>
          <w:color w:val="auto"/>
        </w:rPr>
        <w:t>, 1-mm thickness, polished</w:t>
      </w:r>
      <w:r w:rsidR="00D600A8" w:rsidRPr="00A42ADB">
        <w:rPr>
          <w:color w:val="auto"/>
        </w:rPr>
        <w:t>) with acetone and blow with nitrogen gas</w:t>
      </w:r>
      <w:r w:rsidRPr="00A42ADB">
        <w:rPr>
          <w:color w:val="auto"/>
        </w:rPr>
        <w:t>.</w:t>
      </w:r>
      <w:r w:rsidR="00D600A8" w:rsidRPr="00A42ADB">
        <w:rPr>
          <w:color w:val="auto"/>
        </w:rPr>
        <w:t xml:space="preserve"> </w:t>
      </w:r>
      <w:r w:rsidRPr="00A42ADB">
        <w:rPr>
          <w:color w:val="auto"/>
        </w:rPr>
        <w:t>T</w:t>
      </w:r>
      <w:r w:rsidR="00D600A8" w:rsidRPr="00A42ADB">
        <w:rPr>
          <w:color w:val="auto"/>
        </w:rPr>
        <w:t>hen bake at 180</w:t>
      </w:r>
      <w:r w:rsidRPr="00A42ADB">
        <w:rPr>
          <w:color w:val="auto"/>
        </w:rPr>
        <w:t xml:space="preserve"> </w:t>
      </w:r>
      <w:r w:rsidR="00D600A8" w:rsidRPr="00A42ADB">
        <w:rPr>
          <w:color w:val="auto"/>
        </w:rPr>
        <w:t>°C for 3 min to dry.</w:t>
      </w:r>
    </w:p>
    <w:p w14:paraId="40E3533F" w14:textId="77777777" w:rsidR="0044655E" w:rsidRPr="00E16B37" w:rsidRDefault="0044655E" w:rsidP="004E0D22">
      <w:pPr>
        <w:pBdr>
          <w:top w:val="nil"/>
          <w:left w:val="nil"/>
          <w:bottom w:val="nil"/>
          <w:right w:val="nil"/>
          <w:between w:val="nil"/>
        </w:pBdr>
        <w:rPr>
          <w:color w:val="auto"/>
          <w:highlight w:val="yellow"/>
        </w:rPr>
      </w:pPr>
    </w:p>
    <w:p w14:paraId="4506ED9D" w14:textId="4A1254A6" w:rsidR="00E74B24" w:rsidRPr="00E16B37" w:rsidRDefault="00BD0D91" w:rsidP="004E0D22">
      <w:pPr>
        <w:numPr>
          <w:ilvl w:val="1"/>
          <w:numId w:val="4"/>
        </w:numPr>
        <w:pBdr>
          <w:top w:val="nil"/>
          <w:left w:val="nil"/>
          <w:bottom w:val="nil"/>
          <w:right w:val="nil"/>
          <w:between w:val="nil"/>
        </w:pBdr>
        <w:ind w:left="0" w:firstLine="0"/>
        <w:rPr>
          <w:color w:val="auto"/>
          <w:highlight w:val="yellow"/>
        </w:rPr>
      </w:pPr>
      <w:r w:rsidRPr="00E16B37">
        <w:rPr>
          <w:color w:val="auto"/>
          <w:highlight w:val="yellow"/>
        </w:rPr>
        <w:t xml:space="preserve"> </w:t>
      </w:r>
      <w:r w:rsidR="00E74B24" w:rsidRPr="00E16B37">
        <w:rPr>
          <w:color w:val="auto"/>
          <w:highlight w:val="yellow"/>
        </w:rPr>
        <w:t>Dispense 3 m</w:t>
      </w:r>
      <w:r w:rsidRPr="00E16B37">
        <w:rPr>
          <w:color w:val="auto"/>
          <w:highlight w:val="yellow"/>
        </w:rPr>
        <w:t>L</w:t>
      </w:r>
      <w:r w:rsidR="00E74B24" w:rsidRPr="00E16B37">
        <w:rPr>
          <w:color w:val="auto"/>
          <w:highlight w:val="yellow"/>
        </w:rPr>
        <w:t xml:space="preserve"> of SU-8 2100 on to a cleaned wafer.</w:t>
      </w:r>
    </w:p>
    <w:p w14:paraId="6EAC1429" w14:textId="77777777" w:rsidR="0044655E" w:rsidRPr="00E16B37" w:rsidRDefault="0044655E" w:rsidP="004E0D22">
      <w:pPr>
        <w:pBdr>
          <w:top w:val="nil"/>
          <w:left w:val="nil"/>
          <w:bottom w:val="nil"/>
          <w:right w:val="nil"/>
          <w:between w:val="nil"/>
        </w:pBdr>
        <w:rPr>
          <w:color w:val="auto"/>
          <w:highlight w:val="yellow"/>
        </w:rPr>
      </w:pPr>
    </w:p>
    <w:p w14:paraId="0A2842BC" w14:textId="58E2AD1D" w:rsidR="00BD0D91" w:rsidRPr="00E16B37" w:rsidRDefault="00BD0D91" w:rsidP="004E0D22">
      <w:pPr>
        <w:numPr>
          <w:ilvl w:val="1"/>
          <w:numId w:val="4"/>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Coat the SU-8 uniformly on the wafer using a spin coater at 500 rpm for 10 s and then, sequentially spin at 1500 rpm for 30 s with an acceleration of 300 rpm/s to obtain a 150 µm</w:t>
      </w:r>
      <w:r w:rsidR="00BB70D2">
        <w:rPr>
          <w:color w:val="auto"/>
          <w:highlight w:val="yellow"/>
        </w:rPr>
        <w:t xml:space="preserve"> </w:t>
      </w:r>
      <w:r w:rsidR="00D600A8" w:rsidRPr="00E16B37">
        <w:rPr>
          <w:color w:val="auto"/>
          <w:highlight w:val="yellow"/>
        </w:rPr>
        <w:t xml:space="preserve">thick layer of SU-8. </w:t>
      </w:r>
    </w:p>
    <w:p w14:paraId="62A43C9A" w14:textId="77777777" w:rsidR="00BD0D91" w:rsidRPr="00BD0D91" w:rsidRDefault="00BD0D91" w:rsidP="004E0D22">
      <w:pPr>
        <w:pStyle w:val="ListParagraph"/>
        <w:ind w:left="0"/>
        <w:rPr>
          <w:color w:val="auto"/>
        </w:rPr>
      </w:pPr>
    </w:p>
    <w:p w14:paraId="55DF7C77" w14:textId="05062549" w:rsidR="0074779C" w:rsidRPr="00BD0D91" w:rsidRDefault="00BD0D91" w:rsidP="004E0D22">
      <w:pPr>
        <w:pBdr>
          <w:top w:val="nil"/>
          <w:left w:val="nil"/>
          <w:bottom w:val="nil"/>
          <w:right w:val="nil"/>
          <w:between w:val="nil"/>
        </w:pBdr>
        <w:rPr>
          <w:color w:val="auto"/>
        </w:rPr>
      </w:pPr>
      <w:r w:rsidRPr="00BD0D91">
        <w:rPr>
          <w:color w:val="auto"/>
        </w:rPr>
        <w:t>NOTE:</w:t>
      </w:r>
      <w:r w:rsidR="00D600A8" w:rsidRPr="00BD0D91">
        <w:rPr>
          <w:color w:val="auto"/>
        </w:rPr>
        <w:t xml:space="preserve"> </w:t>
      </w:r>
      <w:r w:rsidR="00BB70D2">
        <w:rPr>
          <w:color w:val="auto"/>
        </w:rPr>
        <w:t>M</w:t>
      </w:r>
      <w:r w:rsidR="00D600A8" w:rsidRPr="00BD0D91">
        <w:rPr>
          <w:color w:val="auto"/>
        </w:rPr>
        <w:t>ake sure th</w:t>
      </w:r>
      <w:r w:rsidR="00BB70D2">
        <w:rPr>
          <w:color w:val="auto"/>
        </w:rPr>
        <w:t>at the</w:t>
      </w:r>
      <w:r w:rsidR="00D600A8" w:rsidRPr="00BD0D91">
        <w:rPr>
          <w:color w:val="auto"/>
        </w:rPr>
        <w:t xml:space="preserve"> silicon wafer is positioned </w:t>
      </w:r>
      <w:r w:rsidR="00080E03" w:rsidRPr="00BD0D91">
        <w:rPr>
          <w:color w:val="auto"/>
        </w:rPr>
        <w:t>at</w:t>
      </w:r>
      <w:r w:rsidR="00D600A8" w:rsidRPr="00BD0D91">
        <w:rPr>
          <w:color w:val="auto"/>
        </w:rPr>
        <w:t xml:space="preserve"> the center of the spin coater and correctly fixed by vacuum.</w:t>
      </w:r>
    </w:p>
    <w:p w14:paraId="20FABD6A" w14:textId="77777777" w:rsidR="0044655E" w:rsidRPr="00A42ADB" w:rsidRDefault="0044655E" w:rsidP="004E0D22">
      <w:pPr>
        <w:pBdr>
          <w:top w:val="nil"/>
          <w:left w:val="nil"/>
          <w:bottom w:val="nil"/>
          <w:right w:val="nil"/>
          <w:between w:val="nil"/>
        </w:pBdr>
        <w:rPr>
          <w:color w:val="auto"/>
        </w:rPr>
      </w:pPr>
    </w:p>
    <w:p w14:paraId="79B6D07F" w14:textId="44098ECF" w:rsidR="0074779C" w:rsidRPr="00A42ADB" w:rsidRDefault="00BD0D91"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Soft bake the wafer on the hot plate at 50</w:t>
      </w:r>
      <w:r w:rsidRPr="00A42ADB">
        <w:rPr>
          <w:color w:val="auto"/>
        </w:rPr>
        <w:t xml:space="preserve"> </w:t>
      </w:r>
      <w:r w:rsidR="00D600A8" w:rsidRPr="00A42ADB">
        <w:rPr>
          <w:color w:val="auto"/>
        </w:rPr>
        <w:t>°C for 10 min, at 65</w:t>
      </w:r>
      <w:r w:rsidRPr="00A42ADB">
        <w:rPr>
          <w:color w:val="auto"/>
        </w:rPr>
        <w:t xml:space="preserve"> </w:t>
      </w:r>
      <w:r w:rsidR="00D600A8" w:rsidRPr="00A42ADB">
        <w:rPr>
          <w:color w:val="auto"/>
        </w:rPr>
        <w:t>°C for 7 min, and at 95</w:t>
      </w:r>
      <w:r w:rsidRPr="00A42ADB">
        <w:rPr>
          <w:color w:val="auto"/>
        </w:rPr>
        <w:t xml:space="preserve"> </w:t>
      </w:r>
      <w:r w:rsidR="00D600A8" w:rsidRPr="00A42ADB">
        <w:rPr>
          <w:color w:val="auto"/>
        </w:rPr>
        <w:t>°C for 45 min.</w:t>
      </w:r>
    </w:p>
    <w:p w14:paraId="2A07588B" w14:textId="77777777" w:rsidR="0044655E" w:rsidRPr="00E16B37" w:rsidRDefault="0044655E" w:rsidP="004E0D22">
      <w:pPr>
        <w:pBdr>
          <w:top w:val="nil"/>
          <w:left w:val="nil"/>
          <w:bottom w:val="nil"/>
          <w:right w:val="nil"/>
          <w:between w:val="nil"/>
        </w:pBdr>
        <w:rPr>
          <w:color w:val="auto"/>
          <w:highlight w:val="yellow"/>
        </w:rPr>
      </w:pPr>
    </w:p>
    <w:p w14:paraId="5C595905" w14:textId="6FFB3EB2" w:rsidR="00BD0D91" w:rsidRPr="00E16B37" w:rsidRDefault="00BD0D91" w:rsidP="004E0D22">
      <w:pPr>
        <w:numPr>
          <w:ilvl w:val="1"/>
          <w:numId w:val="4"/>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Set the photomask (</w:t>
      </w:r>
      <w:r w:rsidR="00D600A8" w:rsidRPr="00E16B37">
        <w:rPr>
          <w:b/>
          <w:bCs/>
          <w:color w:val="auto"/>
          <w:highlight w:val="yellow"/>
        </w:rPr>
        <w:t>Figure 1</w:t>
      </w:r>
      <w:r w:rsidR="00D600A8" w:rsidRPr="00E16B37">
        <w:rPr>
          <w:color w:val="auto"/>
          <w:highlight w:val="yellow"/>
        </w:rPr>
        <w:t>) to the mask aligner and expose UV light</w:t>
      </w:r>
      <w:r w:rsidR="003C332C" w:rsidRPr="00E16B37">
        <w:rPr>
          <w:color w:val="auto"/>
          <w:highlight w:val="yellow"/>
        </w:rPr>
        <w:t xml:space="preserve"> (365 nm)</w:t>
      </w:r>
      <w:r w:rsidR="00D600A8" w:rsidRPr="00E16B37">
        <w:rPr>
          <w:color w:val="auto"/>
          <w:highlight w:val="yellow"/>
        </w:rPr>
        <w:t xml:space="preserve"> for 60 s. </w:t>
      </w:r>
    </w:p>
    <w:p w14:paraId="43386B37" w14:textId="77777777" w:rsidR="00BD0D91" w:rsidRPr="00BD0D91" w:rsidRDefault="00BD0D91" w:rsidP="004E0D22">
      <w:pPr>
        <w:pStyle w:val="ListParagraph"/>
        <w:ind w:left="0"/>
        <w:rPr>
          <w:color w:val="auto"/>
        </w:rPr>
      </w:pPr>
    </w:p>
    <w:p w14:paraId="75698E39" w14:textId="1831B20F" w:rsidR="0074779C" w:rsidRPr="00BD0D91" w:rsidRDefault="00BD0D91" w:rsidP="004E0D22">
      <w:pPr>
        <w:pBdr>
          <w:top w:val="nil"/>
          <w:left w:val="nil"/>
          <w:bottom w:val="nil"/>
          <w:right w:val="nil"/>
          <w:between w:val="nil"/>
        </w:pBdr>
        <w:rPr>
          <w:color w:val="auto"/>
        </w:rPr>
      </w:pPr>
      <w:r w:rsidRPr="00BD0D91">
        <w:rPr>
          <w:color w:val="auto"/>
        </w:rPr>
        <w:t xml:space="preserve">NOTE: </w:t>
      </w:r>
      <w:r w:rsidR="00D600A8" w:rsidRPr="00BD0D91">
        <w:rPr>
          <w:color w:val="auto"/>
        </w:rPr>
        <w:t xml:space="preserve">Exposure time needs to be optimized by an appropriate dose of UV light. </w:t>
      </w:r>
    </w:p>
    <w:p w14:paraId="17C3AB31" w14:textId="77777777" w:rsidR="0044655E" w:rsidRPr="00E16B37" w:rsidRDefault="0044655E" w:rsidP="004E0D22">
      <w:pPr>
        <w:pBdr>
          <w:top w:val="nil"/>
          <w:left w:val="nil"/>
          <w:bottom w:val="nil"/>
          <w:right w:val="nil"/>
          <w:between w:val="nil"/>
        </w:pBdr>
        <w:rPr>
          <w:color w:val="auto"/>
          <w:highlight w:val="yellow"/>
        </w:rPr>
      </w:pPr>
    </w:p>
    <w:p w14:paraId="6D8204BC" w14:textId="18D1303F" w:rsidR="0074779C" w:rsidRPr="00A42ADB" w:rsidRDefault="00BD0D91"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After exposure, bake the wafer at 65</w:t>
      </w:r>
      <w:r w:rsidRPr="00A42ADB">
        <w:rPr>
          <w:color w:val="auto"/>
        </w:rPr>
        <w:t xml:space="preserve"> </w:t>
      </w:r>
      <w:r w:rsidR="00D600A8" w:rsidRPr="00A42ADB">
        <w:rPr>
          <w:color w:val="auto"/>
        </w:rPr>
        <w:t>°C for 6 min, and at 95</w:t>
      </w:r>
      <w:r w:rsidRPr="00A42ADB">
        <w:rPr>
          <w:color w:val="auto"/>
        </w:rPr>
        <w:t xml:space="preserve"> </w:t>
      </w:r>
      <w:r w:rsidR="00D600A8" w:rsidRPr="00A42ADB">
        <w:rPr>
          <w:color w:val="auto"/>
        </w:rPr>
        <w:t>°C for 13 min on the hot plate.</w:t>
      </w:r>
    </w:p>
    <w:p w14:paraId="66ED822A" w14:textId="77777777" w:rsidR="0044655E" w:rsidRPr="00E16B37" w:rsidRDefault="0044655E" w:rsidP="004E0D22">
      <w:pPr>
        <w:pBdr>
          <w:top w:val="nil"/>
          <w:left w:val="nil"/>
          <w:bottom w:val="nil"/>
          <w:right w:val="nil"/>
          <w:between w:val="nil"/>
        </w:pBdr>
        <w:rPr>
          <w:color w:val="auto"/>
          <w:highlight w:val="yellow"/>
        </w:rPr>
      </w:pPr>
    </w:p>
    <w:p w14:paraId="1945FCE2" w14:textId="77777777" w:rsidR="00BD0D91" w:rsidRPr="00E16B37" w:rsidRDefault="00BD0D91" w:rsidP="004E0D22">
      <w:pPr>
        <w:numPr>
          <w:ilvl w:val="1"/>
          <w:numId w:val="4"/>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Develop the wafer for 10-20 min in SU-8 developer with agitation using an orbital shaker,</w:t>
      </w:r>
      <w:r w:rsidR="00E079DB" w:rsidRPr="00E16B37">
        <w:rPr>
          <w:color w:val="auto"/>
          <w:highlight w:val="yellow"/>
        </w:rPr>
        <w:t xml:space="preserve"> </w:t>
      </w:r>
      <w:r w:rsidR="00D600A8" w:rsidRPr="00E16B37">
        <w:rPr>
          <w:color w:val="auto"/>
          <w:highlight w:val="yellow"/>
        </w:rPr>
        <w:t xml:space="preserve">changing the developing solution once during the process. </w:t>
      </w:r>
    </w:p>
    <w:p w14:paraId="18ED4974" w14:textId="77777777" w:rsidR="00BD0D91" w:rsidRDefault="00BD0D91" w:rsidP="004E0D22">
      <w:pPr>
        <w:pStyle w:val="ListParagraph"/>
        <w:ind w:left="0"/>
        <w:rPr>
          <w:color w:val="auto"/>
          <w:highlight w:val="lightGray"/>
        </w:rPr>
      </w:pPr>
    </w:p>
    <w:p w14:paraId="2FFC8D05" w14:textId="2D7BE42E" w:rsidR="0074779C" w:rsidRPr="00E16B37" w:rsidRDefault="00BD0D91" w:rsidP="004E0D22">
      <w:pPr>
        <w:pBdr>
          <w:top w:val="nil"/>
          <w:left w:val="nil"/>
          <w:bottom w:val="nil"/>
          <w:right w:val="nil"/>
          <w:between w:val="nil"/>
        </w:pBdr>
        <w:rPr>
          <w:color w:val="auto"/>
        </w:rPr>
      </w:pPr>
      <w:r w:rsidRPr="00E16B37">
        <w:rPr>
          <w:color w:val="auto"/>
        </w:rPr>
        <w:t>NOTE:</w:t>
      </w:r>
      <w:r w:rsidR="00D600A8" w:rsidRPr="00E16B37">
        <w:rPr>
          <w:color w:val="auto"/>
        </w:rPr>
        <w:t xml:space="preserve"> </w:t>
      </w:r>
      <w:r w:rsidRPr="00E16B37">
        <w:rPr>
          <w:color w:val="auto"/>
        </w:rPr>
        <w:t>E</w:t>
      </w:r>
      <w:r w:rsidR="00D600A8" w:rsidRPr="00E16B37">
        <w:rPr>
          <w:color w:val="auto"/>
        </w:rPr>
        <w:t>xtend the developing time when the debris of SU-8 remains.</w:t>
      </w:r>
    </w:p>
    <w:p w14:paraId="711ED730" w14:textId="77777777" w:rsidR="0044655E" w:rsidRPr="00A42ADB" w:rsidRDefault="0044655E" w:rsidP="004E0D22">
      <w:pPr>
        <w:pBdr>
          <w:top w:val="nil"/>
          <w:left w:val="nil"/>
          <w:bottom w:val="nil"/>
          <w:right w:val="nil"/>
          <w:between w:val="nil"/>
        </w:pBdr>
        <w:rPr>
          <w:color w:val="auto"/>
        </w:rPr>
      </w:pPr>
    </w:p>
    <w:p w14:paraId="06BAC1E0" w14:textId="4C2AC571" w:rsidR="0074779C" w:rsidRPr="00A42ADB" w:rsidRDefault="00BD0D91"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Ri</w:t>
      </w:r>
      <w:r w:rsidR="00E079DB" w:rsidRPr="00A42ADB">
        <w:rPr>
          <w:color w:val="auto"/>
        </w:rPr>
        <w:t>n</w:t>
      </w:r>
      <w:r w:rsidR="00D600A8" w:rsidRPr="00A42ADB">
        <w:rPr>
          <w:color w:val="auto"/>
        </w:rPr>
        <w:t>se the wafer in isopropanol and gently dry the wafer with nitrogen gas.</w:t>
      </w:r>
    </w:p>
    <w:p w14:paraId="1B9772BD" w14:textId="77777777" w:rsidR="0044655E" w:rsidRPr="00A42ADB" w:rsidRDefault="0044655E" w:rsidP="004E0D22">
      <w:pPr>
        <w:pBdr>
          <w:top w:val="nil"/>
          <w:left w:val="nil"/>
          <w:bottom w:val="nil"/>
          <w:right w:val="nil"/>
          <w:between w:val="nil"/>
        </w:pBdr>
        <w:rPr>
          <w:color w:val="auto"/>
        </w:rPr>
      </w:pPr>
    </w:p>
    <w:p w14:paraId="45AC65AC" w14:textId="7FFA2888" w:rsidR="0074779C" w:rsidRPr="00A42ADB" w:rsidRDefault="00BD0D91"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Measure the height of the deposited SU-8 by a measuring microscope and make sure it is approximately 150</w:t>
      </w:r>
      <w:r w:rsidRPr="00A42ADB">
        <w:rPr>
          <w:color w:val="auto"/>
        </w:rPr>
        <w:t xml:space="preserve"> </w:t>
      </w:r>
      <w:r w:rsidR="00D600A8" w:rsidRPr="00A42ADB">
        <w:rPr>
          <w:color w:val="auto"/>
        </w:rPr>
        <w:t xml:space="preserve">µm thick. </w:t>
      </w:r>
      <w:r w:rsidR="00376F20" w:rsidRPr="00A42ADB">
        <w:rPr>
          <w:color w:val="auto"/>
        </w:rPr>
        <w:t xml:space="preserve">It </w:t>
      </w:r>
      <w:r w:rsidR="00D600A8" w:rsidRPr="00A42ADB">
        <w:rPr>
          <w:color w:val="auto"/>
        </w:rPr>
        <w:t>can be stored indefinitely at room temperature.</w:t>
      </w:r>
    </w:p>
    <w:p w14:paraId="65DF6F33" w14:textId="17A56014" w:rsidR="0074779C" w:rsidRPr="00E16B37" w:rsidRDefault="0074779C" w:rsidP="004E0D22">
      <w:pPr>
        <w:pBdr>
          <w:top w:val="nil"/>
          <w:left w:val="nil"/>
          <w:bottom w:val="nil"/>
          <w:right w:val="nil"/>
          <w:between w:val="nil"/>
        </w:pBdr>
        <w:rPr>
          <w:b/>
          <w:color w:val="auto"/>
          <w:highlight w:val="yellow"/>
        </w:rPr>
      </w:pPr>
    </w:p>
    <w:p w14:paraId="092629E3" w14:textId="40161D9D" w:rsidR="0074779C" w:rsidRPr="00E16B37" w:rsidRDefault="00BD0D91" w:rsidP="004E0D22">
      <w:pPr>
        <w:numPr>
          <w:ilvl w:val="0"/>
          <w:numId w:val="4"/>
        </w:numPr>
        <w:pBdr>
          <w:top w:val="nil"/>
          <w:left w:val="nil"/>
          <w:bottom w:val="nil"/>
          <w:right w:val="nil"/>
          <w:between w:val="nil"/>
        </w:pBdr>
        <w:ind w:left="0" w:firstLine="0"/>
        <w:rPr>
          <w:color w:val="auto"/>
          <w:highlight w:val="yellow"/>
        </w:rPr>
      </w:pPr>
      <w:r w:rsidRPr="00E16B37">
        <w:rPr>
          <w:b/>
          <w:color w:val="auto"/>
          <w:highlight w:val="yellow"/>
        </w:rPr>
        <w:t xml:space="preserve"> </w:t>
      </w:r>
      <w:r w:rsidR="00D600A8" w:rsidRPr="00E16B37">
        <w:rPr>
          <w:b/>
          <w:color w:val="auto"/>
          <w:highlight w:val="yellow"/>
        </w:rPr>
        <w:t>PDMS microfluidic-based tissue culture chip fabrication</w:t>
      </w:r>
    </w:p>
    <w:p w14:paraId="11DFF369" w14:textId="77777777" w:rsidR="0044655E" w:rsidRPr="00E16B37" w:rsidRDefault="0044655E" w:rsidP="004E0D22">
      <w:pPr>
        <w:pBdr>
          <w:top w:val="nil"/>
          <w:left w:val="nil"/>
          <w:bottom w:val="nil"/>
          <w:right w:val="nil"/>
          <w:between w:val="nil"/>
        </w:pBdr>
        <w:rPr>
          <w:color w:val="auto"/>
          <w:highlight w:val="yellow"/>
        </w:rPr>
      </w:pPr>
    </w:p>
    <w:p w14:paraId="7CAE9E3F" w14:textId="7C753DF3" w:rsidR="00E74B24" w:rsidRPr="00A42ADB" w:rsidRDefault="00BD0D91"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E74B24" w:rsidRPr="00A42ADB">
        <w:rPr>
          <w:color w:val="auto"/>
        </w:rPr>
        <w:t>Fix the SU-8</w:t>
      </w:r>
      <w:r w:rsidR="001747C5" w:rsidRPr="00A42ADB">
        <w:rPr>
          <w:color w:val="auto"/>
        </w:rPr>
        <w:t xml:space="preserve">-deposited </w:t>
      </w:r>
      <w:r w:rsidR="006212AB" w:rsidRPr="00A42ADB">
        <w:rPr>
          <w:color w:val="auto"/>
        </w:rPr>
        <w:t>wafer</w:t>
      </w:r>
      <w:r w:rsidR="00E74B24" w:rsidRPr="00A42ADB">
        <w:rPr>
          <w:color w:val="auto"/>
        </w:rPr>
        <w:t xml:space="preserve"> to a container (e.g.</w:t>
      </w:r>
      <w:r w:rsidR="0044655E" w:rsidRPr="00A42ADB">
        <w:rPr>
          <w:color w:val="auto"/>
        </w:rPr>
        <w:t>,</w:t>
      </w:r>
      <w:r w:rsidR="00E74B24" w:rsidRPr="00A42ADB">
        <w:rPr>
          <w:color w:val="auto"/>
        </w:rPr>
        <w:t xml:space="preserve"> 15 cm plastic </w:t>
      </w:r>
      <w:r w:rsidR="00BB70D2">
        <w:rPr>
          <w:color w:val="auto"/>
        </w:rPr>
        <w:t>P</w:t>
      </w:r>
      <w:r w:rsidR="00E74B24" w:rsidRPr="00A42ADB">
        <w:rPr>
          <w:color w:val="auto"/>
        </w:rPr>
        <w:t>etri dish) by double side tape.</w:t>
      </w:r>
    </w:p>
    <w:p w14:paraId="323DEA36" w14:textId="77777777" w:rsidR="0044655E" w:rsidRPr="00A42ADB" w:rsidRDefault="0044655E" w:rsidP="004E0D22">
      <w:pPr>
        <w:pBdr>
          <w:top w:val="nil"/>
          <w:left w:val="nil"/>
          <w:bottom w:val="nil"/>
          <w:right w:val="nil"/>
          <w:between w:val="nil"/>
        </w:pBdr>
        <w:rPr>
          <w:color w:val="auto"/>
        </w:rPr>
      </w:pPr>
    </w:p>
    <w:p w14:paraId="75424731" w14:textId="334C3C8F" w:rsidR="00E74B24" w:rsidRPr="00A42ADB" w:rsidRDefault="00BD0D91"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E74B24" w:rsidRPr="00A42ADB">
        <w:rPr>
          <w:color w:val="auto"/>
        </w:rPr>
        <w:t>Blow the dust off the wafer using nitrogen gas.</w:t>
      </w:r>
    </w:p>
    <w:p w14:paraId="0128E4D6" w14:textId="77777777" w:rsidR="0044655E" w:rsidRPr="00A42ADB" w:rsidRDefault="0044655E" w:rsidP="004E0D22">
      <w:pPr>
        <w:pBdr>
          <w:top w:val="nil"/>
          <w:left w:val="nil"/>
          <w:bottom w:val="nil"/>
          <w:right w:val="nil"/>
          <w:between w:val="nil"/>
        </w:pBdr>
        <w:rPr>
          <w:color w:val="auto"/>
        </w:rPr>
      </w:pPr>
    </w:p>
    <w:p w14:paraId="18219381" w14:textId="038985A3" w:rsidR="0074779C" w:rsidRPr="00A42ADB" w:rsidRDefault="00BD0D91"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 xml:space="preserve">To </w:t>
      </w:r>
      <w:proofErr w:type="spellStart"/>
      <w:r w:rsidR="00D600A8" w:rsidRPr="00A42ADB">
        <w:rPr>
          <w:color w:val="auto"/>
        </w:rPr>
        <w:t>silanize</w:t>
      </w:r>
      <w:proofErr w:type="spellEnd"/>
      <w:r w:rsidR="00A75B2E">
        <w:rPr>
          <w:color w:val="auto"/>
        </w:rPr>
        <w:t>, put</w:t>
      </w:r>
      <w:r w:rsidR="00D600A8" w:rsidRPr="00A42ADB">
        <w:rPr>
          <w:color w:val="auto"/>
        </w:rPr>
        <w:t xml:space="preserve"> the SU-8</w:t>
      </w:r>
      <w:r w:rsidR="001E17B1" w:rsidRPr="00A42ADB">
        <w:rPr>
          <w:color w:val="auto"/>
        </w:rPr>
        <w:t xml:space="preserve">-deposited </w:t>
      </w:r>
      <w:r w:rsidR="00D600A8" w:rsidRPr="00A42ADB">
        <w:rPr>
          <w:color w:val="auto"/>
        </w:rPr>
        <w:t>wafer</w:t>
      </w:r>
      <w:r w:rsidR="00A75B2E" w:rsidRPr="00A42ADB">
        <w:rPr>
          <w:color w:val="auto"/>
        </w:rPr>
        <w:t xml:space="preserve"> </w:t>
      </w:r>
      <w:r w:rsidR="00A75B2E">
        <w:rPr>
          <w:color w:val="auto"/>
        </w:rPr>
        <w:t>in</w:t>
      </w:r>
      <w:r w:rsidR="00A75B2E" w:rsidRPr="00A42ADB">
        <w:rPr>
          <w:color w:val="auto"/>
        </w:rPr>
        <w:t xml:space="preserve"> </w:t>
      </w:r>
      <w:r w:rsidR="00D600A8" w:rsidRPr="00A42ADB">
        <w:rPr>
          <w:color w:val="auto"/>
        </w:rPr>
        <w:t xml:space="preserve">a vacuum chamber </w:t>
      </w:r>
      <w:r w:rsidR="00A75B2E">
        <w:rPr>
          <w:color w:val="auto"/>
        </w:rPr>
        <w:t>together with</w:t>
      </w:r>
      <w:r w:rsidR="00D600A8" w:rsidRPr="00A42ADB">
        <w:rPr>
          <w:color w:val="auto"/>
        </w:rPr>
        <w:t xml:space="preserve"> a small container (e.g.</w:t>
      </w:r>
      <w:r w:rsidR="0044655E" w:rsidRPr="00A42ADB">
        <w:rPr>
          <w:color w:val="auto"/>
        </w:rPr>
        <w:t>,</w:t>
      </w:r>
      <w:r w:rsidR="00D600A8" w:rsidRPr="00A42ADB">
        <w:rPr>
          <w:color w:val="auto"/>
        </w:rPr>
        <w:t xml:space="preserve"> 35 mm dish)</w:t>
      </w:r>
      <w:r w:rsidR="00872ABF" w:rsidRPr="00A42ADB">
        <w:rPr>
          <w:color w:val="auto"/>
        </w:rPr>
        <w:t>. D</w:t>
      </w:r>
      <w:r w:rsidR="00D600A8" w:rsidRPr="00A42ADB">
        <w:rPr>
          <w:color w:val="auto"/>
        </w:rPr>
        <w:t>rop 10 µ</w:t>
      </w:r>
      <w:r w:rsidR="00872ABF" w:rsidRPr="00A42ADB">
        <w:rPr>
          <w:color w:val="auto"/>
        </w:rPr>
        <w:t>L</w:t>
      </w:r>
      <w:r w:rsidR="00D600A8" w:rsidRPr="00A42ADB">
        <w:rPr>
          <w:color w:val="auto"/>
        </w:rPr>
        <w:t xml:space="preserve"> of (tridecafluoro-1,1,2,2-tetrahydrooctyl)-1-trichlorosilane into the</w:t>
      </w:r>
      <w:r w:rsidR="00A75B2E">
        <w:rPr>
          <w:color w:val="auto"/>
        </w:rPr>
        <w:t xml:space="preserve"> small</w:t>
      </w:r>
      <w:r w:rsidR="00D600A8" w:rsidRPr="00A42ADB">
        <w:rPr>
          <w:color w:val="auto"/>
        </w:rPr>
        <w:t xml:space="preserve"> container.</w:t>
      </w:r>
      <w:r w:rsidR="007302B2" w:rsidRPr="007302B2">
        <w:rPr>
          <w:color w:val="auto"/>
        </w:rPr>
        <w:t xml:space="preserve"> </w:t>
      </w:r>
      <w:r w:rsidR="007302B2" w:rsidRPr="00BD56BA">
        <w:rPr>
          <w:color w:val="auto"/>
        </w:rPr>
        <w:t>Do not directly apply the (tridecafluoro-1,1,2,2-tetrahydrooctyl)-1-trichlorosilane to SU-8 wafer.</w:t>
      </w:r>
    </w:p>
    <w:p w14:paraId="5853BA64" w14:textId="77777777" w:rsidR="0044655E" w:rsidRPr="00A42ADB" w:rsidRDefault="0044655E" w:rsidP="004E0D22">
      <w:pPr>
        <w:pBdr>
          <w:top w:val="nil"/>
          <w:left w:val="nil"/>
          <w:bottom w:val="nil"/>
          <w:right w:val="nil"/>
          <w:between w:val="nil"/>
        </w:pBdr>
        <w:rPr>
          <w:color w:val="auto"/>
        </w:rPr>
      </w:pPr>
    </w:p>
    <w:p w14:paraId="5B246B84" w14:textId="51496446" w:rsidR="0074779C" w:rsidRPr="00A42ADB" w:rsidRDefault="00872ABF"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A75B2E">
        <w:rPr>
          <w:color w:val="auto"/>
        </w:rPr>
        <w:t>Close the vacuum chamber tightly and t</w:t>
      </w:r>
      <w:r w:rsidR="008B0A61" w:rsidRPr="00A42ADB">
        <w:rPr>
          <w:color w:val="auto"/>
        </w:rPr>
        <w:t xml:space="preserve">urn </w:t>
      </w:r>
      <w:r w:rsidR="00A75B2E">
        <w:rPr>
          <w:color w:val="auto"/>
        </w:rPr>
        <w:t xml:space="preserve">on </w:t>
      </w:r>
      <w:r w:rsidR="008B0A61" w:rsidRPr="00A42ADB">
        <w:rPr>
          <w:color w:val="auto"/>
        </w:rPr>
        <w:t xml:space="preserve">a vacuum pump </w:t>
      </w:r>
      <w:r w:rsidR="00D600A8" w:rsidRPr="00A42ADB">
        <w:rPr>
          <w:color w:val="auto"/>
        </w:rPr>
        <w:t xml:space="preserve">for at least 2 h. </w:t>
      </w:r>
    </w:p>
    <w:p w14:paraId="40458B05" w14:textId="5D029AD9" w:rsidR="0044655E" w:rsidRPr="00A42ADB" w:rsidRDefault="0044655E" w:rsidP="004E0D22">
      <w:pPr>
        <w:pBdr>
          <w:top w:val="nil"/>
          <w:left w:val="nil"/>
          <w:bottom w:val="nil"/>
          <w:right w:val="nil"/>
          <w:between w:val="nil"/>
        </w:pBdr>
        <w:rPr>
          <w:color w:val="auto"/>
        </w:rPr>
      </w:pPr>
    </w:p>
    <w:p w14:paraId="1F3D94E0" w14:textId="0AFC47B2" w:rsidR="0074779C" w:rsidRPr="00A42ADB" w:rsidRDefault="00872ABF"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Take a plastic cup and pour</w:t>
      </w:r>
      <w:r w:rsidRPr="00A42ADB">
        <w:rPr>
          <w:color w:val="auto"/>
        </w:rPr>
        <w:t xml:space="preserve"> the silicone elastomer (e.g.,</w:t>
      </w:r>
      <w:r w:rsidR="00D600A8" w:rsidRPr="00A42ADB">
        <w:rPr>
          <w:color w:val="auto"/>
        </w:rPr>
        <w:t xml:space="preserve"> </w:t>
      </w:r>
      <w:proofErr w:type="spellStart"/>
      <w:r w:rsidR="00D600A8" w:rsidRPr="00A42ADB">
        <w:rPr>
          <w:color w:val="auto"/>
        </w:rPr>
        <w:t>Silpot</w:t>
      </w:r>
      <w:proofErr w:type="spellEnd"/>
      <w:r w:rsidR="00D600A8" w:rsidRPr="00A42ADB">
        <w:rPr>
          <w:color w:val="auto"/>
        </w:rPr>
        <w:t xml:space="preserve"> 184 or equivalently </w:t>
      </w:r>
      <w:proofErr w:type="spellStart"/>
      <w:r w:rsidR="00D600A8" w:rsidRPr="00A42ADB">
        <w:rPr>
          <w:color w:val="auto"/>
        </w:rPr>
        <w:t>Sylgard</w:t>
      </w:r>
      <w:proofErr w:type="spellEnd"/>
      <w:r w:rsidR="00D600A8" w:rsidRPr="00A42ADB">
        <w:rPr>
          <w:color w:val="auto"/>
        </w:rPr>
        <w:t xml:space="preserve"> 184) and the curing agent at a 10:1 weight ratio. Then, mix well using a spatula and degas in the vacuum chamber until bubbles are removed entirely.</w:t>
      </w:r>
    </w:p>
    <w:p w14:paraId="4B5B08CF" w14:textId="77777777" w:rsidR="0044655E" w:rsidRPr="00E16B37" w:rsidRDefault="0044655E" w:rsidP="004E0D22">
      <w:pPr>
        <w:pBdr>
          <w:top w:val="nil"/>
          <w:left w:val="nil"/>
          <w:bottom w:val="nil"/>
          <w:right w:val="nil"/>
          <w:between w:val="nil"/>
        </w:pBdr>
        <w:rPr>
          <w:color w:val="auto"/>
          <w:highlight w:val="yellow"/>
        </w:rPr>
      </w:pPr>
    </w:p>
    <w:p w14:paraId="18851AC3" w14:textId="2E76191A" w:rsidR="0074779C" w:rsidRPr="00E16B37" w:rsidRDefault="00872ABF" w:rsidP="004E0D22">
      <w:pPr>
        <w:numPr>
          <w:ilvl w:val="1"/>
          <w:numId w:val="4"/>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Pour the PDMS mixture into the container with the SU-8 wafer to the desired thickness (3-4 mm) and degas again to remove bubbles.</w:t>
      </w:r>
    </w:p>
    <w:p w14:paraId="199A0BB8" w14:textId="77777777" w:rsidR="0044655E" w:rsidRPr="00E16B37" w:rsidRDefault="0044655E" w:rsidP="004E0D22">
      <w:pPr>
        <w:pBdr>
          <w:top w:val="nil"/>
          <w:left w:val="nil"/>
          <w:bottom w:val="nil"/>
          <w:right w:val="nil"/>
          <w:between w:val="nil"/>
        </w:pBdr>
        <w:rPr>
          <w:color w:val="auto"/>
          <w:highlight w:val="yellow"/>
        </w:rPr>
      </w:pPr>
    </w:p>
    <w:p w14:paraId="456065F5" w14:textId="336A77B0" w:rsidR="0074779C" w:rsidRPr="00E16B37" w:rsidRDefault="00872ABF" w:rsidP="004E0D22">
      <w:pPr>
        <w:numPr>
          <w:ilvl w:val="1"/>
          <w:numId w:val="4"/>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Bake the PDMS in an oven at 60</w:t>
      </w:r>
      <w:r w:rsidRPr="00E16B37">
        <w:rPr>
          <w:color w:val="auto"/>
          <w:highlight w:val="yellow"/>
        </w:rPr>
        <w:t xml:space="preserve"> </w:t>
      </w:r>
      <w:r w:rsidR="00D600A8" w:rsidRPr="00E16B37">
        <w:rPr>
          <w:color w:val="auto"/>
          <w:highlight w:val="yellow"/>
        </w:rPr>
        <w:t>°C for at least 3 h to fully cure the PDMS.</w:t>
      </w:r>
    </w:p>
    <w:p w14:paraId="3D751F83" w14:textId="77777777" w:rsidR="0044655E" w:rsidRPr="00E16B37" w:rsidRDefault="0044655E" w:rsidP="004E0D22">
      <w:pPr>
        <w:pBdr>
          <w:top w:val="nil"/>
          <w:left w:val="nil"/>
          <w:bottom w:val="nil"/>
          <w:right w:val="nil"/>
          <w:between w:val="nil"/>
        </w:pBdr>
        <w:rPr>
          <w:color w:val="auto"/>
          <w:highlight w:val="yellow"/>
        </w:rPr>
      </w:pPr>
    </w:p>
    <w:p w14:paraId="1E344DE9" w14:textId="3E512AB8" w:rsidR="0074779C" w:rsidRPr="00E16B37" w:rsidRDefault="00872ABF" w:rsidP="004E0D22">
      <w:pPr>
        <w:numPr>
          <w:ilvl w:val="1"/>
          <w:numId w:val="4"/>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 xml:space="preserve">After cooling, cut off the cured PDMS from the wafer by using a scalpel </w:t>
      </w:r>
      <w:r w:rsidR="007302B2">
        <w:rPr>
          <w:color w:val="auto"/>
          <w:highlight w:val="yellow"/>
        </w:rPr>
        <w:t>or a</w:t>
      </w:r>
      <w:r w:rsidR="00D600A8" w:rsidRPr="00E16B37">
        <w:rPr>
          <w:color w:val="auto"/>
          <w:highlight w:val="yellow"/>
        </w:rPr>
        <w:t xml:space="preserve"> razor blade.</w:t>
      </w:r>
    </w:p>
    <w:p w14:paraId="4366D57E" w14:textId="77777777" w:rsidR="0044655E" w:rsidRPr="007302B2" w:rsidRDefault="0044655E" w:rsidP="004E0D22">
      <w:pPr>
        <w:pBdr>
          <w:top w:val="nil"/>
          <w:left w:val="nil"/>
          <w:bottom w:val="nil"/>
          <w:right w:val="nil"/>
          <w:between w:val="nil"/>
        </w:pBdr>
        <w:rPr>
          <w:color w:val="auto"/>
          <w:highlight w:val="yellow"/>
        </w:rPr>
      </w:pPr>
    </w:p>
    <w:p w14:paraId="579D9851" w14:textId="4149EE0F" w:rsidR="0074779C" w:rsidRPr="00A42ADB" w:rsidRDefault="00872ABF"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9D3BDE" w:rsidRPr="00A42ADB">
        <w:rPr>
          <w:color w:val="auto"/>
        </w:rPr>
        <w:t xml:space="preserve">To create the </w:t>
      </w:r>
      <w:r w:rsidR="004D6205" w:rsidRPr="00A42ADB">
        <w:rPr>
          <w:color w:val="auto"/>
        </w:rPr>
        <w:t>two chambers</w:t>
      </w:r>
      <w:r w:rsidR="009D3BDE" w:rsidRPr="00A42ADB">
        <w:rPr>
          <w:color w:val="auto"/>
        </w:rPr>
        <w:t xml:space="preserve"> of the tissue culture chip, p</w:t>
      </w:r>
      <w:r w:rsidR="00D600A8" w:rsidRPr="00A42ADB">
        <w:rPr>
          <w:color w:val="auto"/>
        </w:rPr>
        <w:t xml:space="preserve">unch two holes where the two compartments are located </w:t>
      </w:r>
      <w:r w:rsidR="009D3BDE" w:rsidRPr="00A42ADB">
        <w:rPr>
          <w:color w:val="auto"/>
        </w:rPr>
        <w:t xml:space="preserve">by </w:t>
      </w:r>
      <w:r w:rsidR="00D600A8" w:rsidRPr="00A42ADB">
        <w:rPr>
          <w:color w:val="auto"/>
        </w:rPr>
        <w:t>using a 1.5</w:t>
      </w:r>
      <w:r w:rsidRPr="00A42ADB">
        <w:rPr>
          <w:color w:val="auto"/>
        </w:rPr>
        <w:t xml:space="preserve"> </w:t>
      </w:r>
      <w:r w:rsidR="00D600A8" w:rsidRPr="00A42ADB">
        <w:rPr>
          <w:color w:val="auto"/>
        </w:rPr>
        <w:t>mm diameter biopsy punch</w:t>
      </w:r>
      <w:r w:rsidR="009D3BDE" w:rsidRPr="00A42ADB">
        <w:rPr>
          <w:color w:val="auto"/>
        </w:rPr>
        <w:t>.</w:t>
      </w:r>
    </w:p>
    <w:p w14:paraId="4318B287" w14:textId="77777777" w:rsidR="0044655E" w:rsidRPr="00A42ADB" w:rsidRDefault="0044655E" w:rsidP="004E0D22">
      <w:pPr>
        <w:pBdr>
          <w:top w:val="nil"/>
          <w:left w:val="nil"/>
          <w:bottom w:val="nil"/>
          <w:right w:val="nil"/>
          <w:between w:val="nil"/>
        </w:pBdr>
        <w:rPr>
          <w:color w:val="auto"/>
        </w:rPr>
      </w:pPr>
    </w:p>
    <w:p w14:paraId="53E94FDD" w14:textId="6B150EB6" w:rsidR="0074779C" w:rsidRPr="00A42ADB" w:rsidRDefault="00872ABF"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 xml:space="preserve">To create a medium reservoir, prepare another PDMS mixture (silicone elastomer and the curing agent at a 10:1 weight ratio) and pour it </w:t>
      </w:r>
      <w:r w:rsidR="00D119C1" w:rsidRPr="00A42ADB">
        <w:rPr>
          <w:color w:val="auto"/>
        </w:rPr>
        <w:t>into</w:t>
      </w:r>
      <w:r w:rsidR="009D3BDE" w:rsidRPr="00A42ADB">
        <w:rPr>
          <w:color w:val="auto"/>
        </w:rPr>
        <w:t xml:space="preserve"> a new </w:t>
      </w:r>
      <w:r w:rsidR="00D600A8" w:rsidRPr="00A42ADB">
        <w:rPr>
          <w:color w:val="auto"/>
        </w:rPr>
        <w:t xml:space="preserve">10 cm </w:t>
      </w:r>
      <w:r w:rsidRPr="00A42ADB">
        <w:rPr>
          <w:color w:val="auto"/>
        </w:rPr>
        <w:t>P</w:t>
      </w:r>
      <w:r w:rsidR="00D600A8" w:rsidRPr="00A42ADB">
        <w:rPr>
          <w:color w:val="auto"/>
        </w:rPr>
        <w:t xml:space="preserve">etri dish. </w:t>
      </w:r>
      <w:r w:rsidRPr="00A42ADB">
        <w:rPr>
          <w:color w:val="auto"/>
        </w:rPr>
        <w:t>A</w:t>
      </w:r>
      <w:r w:rsidR="00D600A8" w:rsidRPr="00A42ADB">
        <w:rPr>
          <w:color w:val="auto"/>
        </w:rPr>
        <w:t>djust</w:t>
      </w:r>
      <w:r w:rsidR="00BB70D2">
        <w:rPr>
          <w:color w:val="auto"/>
        </w:rPr>
        <w:t xml:space="preserve"> the</w:t>
      </w:r>
      <w:r w:rsidR="00D600A8" w:rsidRPr="00A42ADB">
        <w:rPr>
          <w:color w:val="auto"/>
        </w:rPr>
        <w:t xml:space="preserve"> pouring volume to 5 mm of thickness of PDMS.</w:t>
      </w:r>
    </w:p>
    <w:p w14:paraId="3424CB1F" w14:textId="77777777" w:rsidR="0044655E" w:rsidRPr="00A42ADB" w:rsidRDefault="0044655E" w:rsidP="004E0D22">
      <w:pPr>
        <w:pBdr>
          <w:top w:val="nil"/>
          <w:left w:val="nil"/>
          <w:bottom w:val="nil"/>
          <w:right w:val="nil"/>
          <w:between w:val="nil"/>
        </w:pBdr>
        <w:rPr>
          <w:color w:val="auto"/>
        </w:rPr>
      </w:pPr>
    </w:p>
    <w:p w14:paraId="38A9B577" w14:textId="2A22DBA1" w:rsidR="0074779C" w:rsidRPr="00A42ADB" w:rsidRDefault="00872ABF"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Bake the PDMS in an oven at 60</w:t>
      </w:r>
      <w:r w:rsidRPr="00A42ADB">
        <w:rPr>
          <w:color w:val="auto"/>
        </w:rPr>
        <w:t xml:space="preserve"> </w:t>
      </w:r>
      <w:r w:rsidR="00D600A8" w:rsidRPr="00A42ADB">
        <w:rPr>
          <w:color w:val="auto"/>
        </w:rPr>
        <w:t>°C for at least 3 h to fully cure the PDMS.</w:t>
      </w:r>
    </w:p>
    <w:p w14:paraId="194A3E7E" w14:textId="77777777" w:rsidR="0044655E" w:rsidRPr="00A42ADB" w:rsidRDefault="0044655E" w:rsidP="004E0D22">
      <w:pPr>
        <w:pBdr>
          <w:top w:val="nil"/>
          <w:left w:val="nil"/>
          <w:bottom w:val="nil"/>
          <w:right w:val="nil"/>
          <w:between w:val="nil"/>
        </w:pBdr>
        <w:rPr>
          <w:color w:val="auto"/>
        </w:rPr>
      </w:pPr>
    </w:p>
    <w:p w14:paraId="61A36A73" w14:textId="6533FBD8" w:rsidR="0074779C" w:rsidRPr="00A42ADB" w:rsidRDefault="00872ABF" w:rsidP="004E0D22">
      <w:pPr>
        <w:numPr>
          <w:ilvl w:val="1"/>
          <w:numId w:val="4"/>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 xml:space="preserve">After cooling the wafer and PDMS, cut off the cured PDMS </w:t>
      </w:r>
      <w:r w:rsidR="00D119C1" w:rsidRPr="00A42ADB">
        <w:rPr>
          <w:color w:val="auto"/>
        </w:rPr>
        <w:t>with a</w:t>
      </w:r>
      <w:r w:rsidR="00D600A8" w:rsidRPr="00A42ADB">
        <w:rPr>
          <w:color w:val="auto"/>
        </w:rPr>
        <w:t xml:space="preserve"> scalpel to get a rectangular ring.</w:t>
      </w:r>
    </w:p>
    <w:p w14:paraId="70CF79A2" w14:textId="77777777" w:rsidR="0044655E" w:rsidRPr="00E16B37" w:rsidRDefault="0044655E" w:rsidP="004E0D22">
      <w:pPr>
        <w:pBdr>
          <w:top w:val="nil"/>
          <w:left w:val="nil"/>
          <w:bottom w:val="nil"/>
          <w:right w:val="nil"/>
          <w:between w:val="nil"/>
        </w:pBdr>
        <w:rPr>
          <w:color w:val="auto"/>
          <w:highlight w:val="yellow"/>
        </w:rPr>
      </w:pPr>
    </w:p>
    <w:p w14:paraId="55379DE9" w14:textId="68A333D2" w:rsidR="0074779C" w:rsidRPr="00E16B37" w:rsidRDefault="00872ABF" w:rsidP="004E0D22">
      <w:pPr>
        <w:numPr>
          <w:ilvl w:val="1"/>
          <w:numId w:val="4"/>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 xml:space="preserve">Bond the bottom layer </w:t>
      </w:r>
      <w:r w:rsidR="00456F24" w:rsidRPr="00E16B37">
        <w:rPr>
          <w:color w:val="auto"/>
          <w:highlight w:val="yellow"/>
        </w:rPr>
        <w:t xml:space="preserve">with </w:t>
      </w:r>
      <w:r w:rsidR="00D600A8" w:rsidRPr="00E16B37">
        <w:rPr>
          <w:color w:val="auto"/>
          <w:highlight w:val="yellow"/>
        </w:rPr>
        <w:t xml:space="preserve">the </w:t>
      </w:r>
      <w:r w:rsidR="009D3BDE" w:rsidRPr="00E16B37">
        <w:rPr>
          <w:color w:val="auto"/>
          <w:highlight w:val="yellow"/>
        </w:rPr>
        <w:t>medium reservoir</w:t>
      </w:r>
      <w:r w:rsidR="004D6205" w:rsidRPr="00E16B37">
        <w:rPr>
          <w:color w:val="auto"/>
          <w:highlight w:val="yellow"/>
        </w:rPr>
        <w:t xml:space="preserve"> </w:t>
      </w:r>
      <w:r w:rsidR="00D600A8" w:rsidRPr="00E16B37">
        <w:rPr>
          <w:color w:val="auto"/>
          <w:highlight w:val="yellow"/>
        </w:rPr>
        <w:t xml:space="preserve">by </w:t>
      </w:r>
      <w:r w:rsidR="007302B2">
        <w:rPr>
          <w:color w:val="auto"/>
          <w:highlight w:val="yellow"/>
        </w:rPr>
        <w:t>applying</w:t>
      </w:r>
      <w:r w:rsidR="007302B2" w:rsidRPr="00E16B37">
        <w:rPr>
          <w:color w:val="auto"/>
          <w:highlight w:val="yellow"/>
        </w:rPr>
        <w:t xml:space="preserve"> </w:t>
      </w:r>
      <w:r w:rsidR="00D600A8" w:rsidRPr="00E16B37">
        <w:rPr>
          <w:color w:val="auto"/>
          <w:highlight w:val="yellow"/>
        </w:rPr>
        <w:t>uncured PDMS</w:t>
      </w:r>
      <w:r w:rsidR="007302B2">
        <w:rPr>
          <w:color w:val="auto"/>
          <w:highlight w:val="yellow"/>
        </w:rPr>
        <w:t xml:space="preserve"> between them and baking the assembled PDMS layers</w:t>
      </w:r>
      <w:r w:rsidR="00D600A8" w:rsidRPr="00E16B37">
        <w:rPr>
          <w:color w:val="auto"/>
          <w:highlight w:val="yellow"/>
        </w:rPr>
        <w:t>.</w:t>
      </w:r>
      <w:r w:rsidRPr="00E16B37">
        <w:rPr>
          <w:color w:val="auto"/>
          <w:highlight w:val="yellow"/>
        </w:rPr>
        <w:t xml:space="preserve"> </w:t>
      </w:r>
      <w:r w:rsidR="009D3BDE" w:rsidRPr="00E16B37">
        <w:rPr>
          <w:color w:val="auto"/>
          <w:highlight w:val="yellow"/>
        </w:rPr>
        <w:t xml:space="preserve">This </w:t>
      </w:r>
      <w:r w:rsidR="00D119C1" w:rsidRPr="00E16B37">
        <w:rPr>
          <w:color w:val="auto"/>
          <w:highlight w:val="yellow"/>
        </w:rPr>
        <w:t xml:space="preserve">bonded structure </w:t>
      </w:r>
      <w:r w:rsidR="009D3BDE" w:rsidRPr="00E16B37">
        <w:rPr>
          <w:color w:val="auto"/>
          <w:highlight w:val="yellow"/>
        </w:rPr>
        <w:t>results in the PDMS tissue culture chip.</w:t>
      </w:r>
    </w:p>
    <w:p w14:paraId="4C5CFF39" w14:textId="77777777" w:rsidR="0044655E" w:rsidRDefault="0044655E" w:rsidP="004E0D22">
      <w:pPr>
        <w:pBdr>
          <w:top w:val="nil"/>
          <w:left w:val="nil"/>
          <w:bottom w:val="nil"/>
          <w:right w:val="nil"/>
          <w:between w:val="nil"/>
        </w:pBdr>
        <w:rPr>
          <w:color w:val="auto"/>
        </w:rPr>
      </w:pPr>
    </w:p>
    <w:p w14:paraId="51B1CF35" w14:textId="403970B4" w:rsidR="0074779C" w:rsidRPr="001978CA" w:rsidRDefault="00872ABF" w:rsidP="004E0D22">
      <w:pPr>
        <w:numPr>
          <w:ilvl w:val="1"/>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Clean the PDMS tissue culture chip by a scotch tape to remove dust and small particles from the surface. PDMS tissue culture chips can be stored at room temperature if protected from dust and UV.</w:t>
      </w:r>
    </w:p>
    <w:p w14:paraId="021D4E6C" w14:textId="77777777" w:rsidR="0074779C" w:rsidRPr="001978CA" w:rsidRDefault="0074779C" w:rsidP="004E0D22">
      <w:pPr>
        <w:pBdr>
          <w:top w:val="nil"/>
          <w:left w:val="nil"/>
          <w:bottom w:val="nil"/>
          <w:right w:val="nil"/>
          <w:between w:val="nil"/>
        </w:pBdr>
        <w:rPr>
          <w:b/>
          <w:color w:val="auto"/>
        </w:rPr>
      </w:pPr>
    </w:p>
    <w:p w14:paraId="395643A6" w14:textId="7886ECFC" w:rsidR="0074779C" w:rsidRPr="001978CA" w:rsidRDefault="00872ABF" w:rsidP="004E0D22">
      <w:pPr>
        <w:numPr>
          <w:ilvl w:val="0"/>
          <w:numId w:val="4"/>
        </w:numPr>
        <w:pBdr>
          <w:top w:val="nil"/>
          <w:left w:val="nil"/>
          <w:bottom w:val="nil"/>
          <w:right w:val="nil"/>
          <w:between w:val="nil"/>
        </w:pBdr>
        <w:ind w:left="0" w:firstLine="0"/>
        <w:rPr>
          <w:b/>
          <w:color w:val="auto"/>
        </w:rPr>
      </w:pPr>
      <w:r>
        <w:rPr>
          <w:b/>
          <w:color w:val="auto"/>
        </w:rPr>
        <w:t xml:space="preserve"> </w:t>
      </w:r>
      <w:r w:rsidR="00D600A8" w:rsidRPr="001978CA">
        <w:rPr>
          <w:b/>
          <w:color w:val="auto"/>
        </w:rPr>
        <w:t>Preparation of culture</w:t>
      </w:r>
    </w:p>
    <w:p w14:paraId="4DBE5373" w14:textId="77777777" w:rsidR="0044655E" w:rsidRDefault="0044655E" w:rsidP="004E0D22">
      <w:pPr>
        <w:pBdr>
          <w:top w:val="nil"/>
          <w:left w:val="nil"/>
          <w:bottom w:val="nil"/>
          <w:right w:val="nil"/>
          <w:between w:val="nil"/>
        </w:pBdr>
        <w:rPr>
          <w:color w:val="auto"/>
        </w:rPr>
      </w:pPr>
    </w:p>
    <w:p w14:paraId="3D6E1CE9" w14:textId="7FD4B67D" w:rsidR="0074779C" w:rsidRPr="001978CA" w:rsidRDefault="00872ABF" w:rsidP="004E0D22">
      <w:pPr>
        <w:numPr>
          <w:ilvl w:val="1"/>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Culture medium</w:t>
      </w:r>
    </w:p>
    <w:p w14:paraId="21F3FF85" w14:textId="77777777" w:rsidR="0044655E" w:rsidRDefault="0044655E" w:rsidP="004E0D22">
      <w:pPr>
        <w:pBdr>
          <w:top w:val="nil"/>
          <w:left w:val="nil"/>
          <w:bottom w:val="nil"/>
          <w:right w:val="nil"/>
          <w:between w:val="nil"/>
        </w:pBdr>
        <w:rPr>
          <w:color w:val="auto"/>
        </w:rPr>
      </w:pPr>
    </w:p>
    <w:p w14:paraId="4457ECD0" w14:textId="45FCBA81" w:rsidR="0074779C" w:rsidRPr="001978CA" w:rsidRDefault="00872ABF" w:rsidP="004E0D22">
      <w:pPr>
        <w:pBdr>
          <w:top w:val="nil"/>
          <w:left w:val="nil"/>
          <w:bottom w:val="nil"/>
          <w:right w:val="nil"/>
          <w:between w:val="nil"/>
        </w:pBdr>
        <w:rPr>
          <w:color w:val="auto"/>
        </w:rPr>
      </w:pPr>
      <w:r w:rsidRPr="001978CA">
        <w:rPr>
          <w:color w:val="auto"/>
        </w:rPr>
        <w:t>NOTE:</w:t>
      </w:r>
      <w:r w:rsidR="00D600A8" w:rsidRPr="001978CA">
        <w:rPr>
          <w:color w:val="auto"/>
        </w:rPr>
        <w:t xml:space="preserve"> All media listed below should be filtered for sterilization unless otherwise stated. Prepared media may be stored at 4</w:t>
      </w:r>
      <w:r>
        <w:rPr>
          <w:color w:val="auto"/>
        </w:rPr>
        <w:t xml:space="preserve"> </w:t>
      </w:r>
      <w:r w:rsidR="00D600A8" w:rsidRPr="001978CA">
        <w:rPr>
          <w:color w:val="auto"/>
        </w:rPr>
        <w:t>°C and used within a month.</w:t>
      </w:r>
    </w:p>
    <w:p w14:paraId="6F57E3BE" w14:textId="77777777" w:rsidR="0044655E" w:rsidRDefault="0044655E" w:rsidP="004E0D22">
      <w:pPr>
        <w:pBdr>
          <w:top w:val="nil"/>
          <w:left w:val="nil"/>
          <w:bottom w:val="nil"/>
          <w:right w:val="nil"/>
          <w:between w:val="nil"/>
        </w:pBdr>
        <w:rPr>
          <w:color w:val="auto"/>
        </w:rPr>
      </w:pPr>
    </w:p>
    <w:p w14:paraId="7C24BD0D" w14:textId="04BE8FC3" w:rsidR="0074779C" w:rsidRPr="001978CA" w:rsidRDefault="00872ABF" w:rsidP="004E0D22">
      <w:pPr>
        <w:numPr>
          <w:ilvl w:val="2"/>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To prepare </w:t>
      </w:r>
      <w:proofErr w:type="spellStart"/>
      <w:r w:rsidR="00D600A8" w:rsidRPr="001978CA">
        <w:rPr>
          <w:color w:val="auto"/>
        </w:rPr>
        <w:t>mTeSR</w:t>
      </w:r>
      <w:proofErr w:type="spellEnd"/>
      <w:r w:rsidR="00D600A8" w:rsidRPr="001978CA">
        <w:rPr>
          <w:color w:val="auto"/>
        </w:rPr>
        <w:t xml:space="preserve"> Plus medium: combine one bottle of 100 m</w:t>
      </w:r>
      <w:r>
        <w:rPr>
          <w:color w:val="auto"/>
        </w:rPr>
        <w:t>L</w:t>
      </w:r>
      <w:r w:rsidR="00D600A8" w:rsidRPr="001978CA">
        <w:rPr>
          <w:color w:val="auto"/>
        </w:rPr>
        <w:t xml:space="preserve"> </w:t>
      </w:r>
      <w:proofErr w:type="spellStart"/>
      <w:r w:rsidR="00D600A8" w:rsidRPr="001978CA">
        <w:rPr>
          <w:color w:val="auto"/>
        </w:rPr>
        <w:t>mTeSR</w:t>
      </w:r>
      <w:proofErr w:type="spellEnd"/>
      <w:r w:rsidR="00D600A8" w:rsidRPr="001978CA">
        <w:rPr>
          <w:color w:val="auto"/>
        </w:rPr>
        <w:t xml:space="preserve"> Plus 5x </w:t>
      </w:r>
      <w:r>
        <w:rPr>
          <w:color w:val="auto"/>
        </w:rPr>
        <w:t>s</w:t>
      </w:r>
      <w:r w:rsidR="00D600A8" w:rsidRPr="001978CA">
        <w:rPr>
          <w:color w:val="auto"/>
        </w:rPr>
        <w:t>upplement with one bottle of 400 m</w:t>
      </w:r>
      <w:r>
        <w:rPr>
          <w:color w:val="auto"/>
        </w:rPr>
        <w:t xml:space="preserve">L of </w:t>
      </w:r>
      <w:proofErr w:type="spellStart"/>
      <w:r w:rsidR="00D600A8" w:rsidRPr="001978CA">
        <w:rPr>
          <w:color w:val="auto"/>
        </w:rPr>
        <w:t>mTeSR</w:t>
      </w:r>
      <w:proofErr w:type="spellEnd"/>
      <w:r w:rsidR="00D600A8" w:rsidRPr="001978CA">
        <w:rPr>
          <w:color w:val="auto"/>
        </w:rPr>
        <w:t xml:space="preserve"> Plus Basal Medium.  </w:t>
      </w:r>
    </w:p>
    <w:p w14:paraId="5EBC8ACC" w14:textId="77777777" w:rsidR="0044655E" w:rsidRDefault="0044655E" w:rsidP="004E0D22">
      <w:pPr>
        <w:pBdr>
          <w:top w:val="nil"/>
          <w:left w:val="nil"/>
          <w:bottom w:val="nil"/>
          <w:right w:val="nil"/>
          <w:between w:val="nil"/>
        </w:pBdr>
        <w:rPr>
          <w:color w:val="auto"/>
        </w:rPr>
      </w:pPr>
    </w:p>
    <w:p w14:paraId="2875A598" w14:textId="2771EE49" w:rsidR="0074779C" w:rsidRPr="001978CA" w:rsidRDefault="00872ABF" w:rsidP="004E0D22">
      <w:pPr>
        <w:numPr>
          <w:ilvl w:val="2"/>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To prepare 100 m</w:t>
      </w:r>
      <w:r>
        <w:rPr>
          <w:color w:val="auto"/>
        </w:rPr>
        <w:t>L</w:t>
      </w:r>
      <w:r w:rsidR="00D600A8" w:rsidRPr="001978CA">
        <w:rPr>
          <w:color w:val="auto"/>
        </w:rPr>
        <w:t xml:space="preserve"> of KSR medium: In 85 mL of DMEM/F12, add 15 m</w:t>
      </w:r>
      <w:r>
        <w:rPr>
          <w:color w:val="auto"/>
        </w:rPr>
        <w:t>L</w:t>
      </w:r>
      <w:r w:rsidR="00D600A8" w:rsidRPr="001978CA">
        <w:rPr>
          <w:color w:val="auto"/>
        </w:rPr>
        <w:t xml:space="preserve"> of Knockout serum replacement (KSR, 15%), 1 m</w:t>
      </w:r>
      <w:r>
        <w:rPr>
          <w:color w:val="auto"/>
        </w:rPr>
        <w:t>L</w:t>
      </w:r>
      <w:r w:rsidR="00D600A8" w:rsidRPr="001978CA">
        <w:rPr>
          <w:color w:val="auto"/>
        </w:rPr>
        <w:t xml:space="preserve"> of </w:t>
      </w:r>
      <w:r>
        <w:rPr>
          <w:color w:val="auto"/>
        </w:rPr>
        <w:t>commercial glutamine supplement</w:t>
      </w:r>
      <w:r w:rsidR="00D600A8" w:rsidRPr="001978CA">
        <w:rPr>
          <w:color w:val="auto"/>
        </w:rPr>
        <w:t xml:space="preserve"> (1%) and 1 m</w:t>
      </w:r>
      <w:r>
        <w:rPr>
          <w:color w:val="auto"/>
        </w:rPr>
        <w:t>L</w:t>
      </w:r>
      <w:r w:rsidR="00D600A8" w:rsidRPr="001978CA">
        <w:rPr>
          <w:color w:val="auto"/>
        </w:rPr>
        <w:t xml:space="preserve"> of non-essential amino acid (NEAA, 1%).</w:t>
      </w:r>
    </w:p>
    <w:p w14:paraId="095E5630" w14:textId="77777777" w:rsidR="0044655E" w:rsidRDefault="0044655E" w:rsidP="004E0D22">
      <w:pPr>
        <w:pBdr>
          <w:top w:val="nil"/>
          <w:left w:val="nil"/>
          <w:bottom w:val="nil"/>
          <w:right w:val="nil"/>
          <w:between w:val="nil"/>
        </w:pBdr>
        <w:rPr>
          <w:color w:val="auto"/>
        </w:rPr>
      </w:pPr>
    </w:p>
    <w:p w14:paraId="445E7416" w14:textId="3B90B96F" w:rsidR="0074779C" w:rsidRPr="001978CA" w:rsidRDefault="00872ABF" w:rsidP="004E0D22">
      <w:pPr>
        <w:numPr>
          <w:ilvl w:val="2"/>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To prepare 100 </w:t>
      </w:r>
      <w:proofErr w:type="spellStart"/>
      <w:r w:rsidR="00D600A8" w:rsidRPr="001978CA">
        <w:rPr>
          <w:color w:val="auto"/>
        </w:rPr>
        <w:t>m</w:t>
      </w:r>
      <w:r>
        <w:rPr>
          <w:color w:val="auto"/>
        </w:rPr>
        <w:t>K</w:t>
      </w:r>
      <w:proofErr w:type="spellEnd"/>
      <w:r w:rsidR="00D600A8" w:rsidRPr="001978CA">
        <w:rPr>
          <w:color w:val="auto"/>
        </w:rPr>
        <w:t xml:space="preserve"> of N2 medium: In 100 mL of Neurobasal medium, add 1 m</w:t>
      </w:r>
      <w:r>
        <w:rPr>
          <w:color w:val="auto"/>
        </w:rPr>
        <w:t>L</w:t>
      </w:r>
      <w:r w:rsidR="00D600A8" w:rsidRPr="001978CA">
        <w:rPr>
          <w:color w:val="auto"/>
        </w:rPr>
        <w:t xml:space="preserve"> of N2 (100x), 1 m</w:t>
      </w:r>
      <w:r>
        <w:rPr>
          <w:color w:val="auto"/>
        </w:rPr>
        <w:t>L</w:t>
      </w:r>
      <w:r w:rsidR="00D600A8" w:rsidRPr="001978CA">
        <w:rPr>
          <w:color w:val="auto"/>
        </w:rPr>
        <w:t xml:space="preserve"> of </w:t>
      </w:r>
      <w:r>
        <w:rPr>
          <w:color w:val="auto"/>
        </w:rPr>
        <w:t>commercial glutamine supplement</w:t>
      </w:r>
      <w:r w:rsidR="00D600A8" w:rsidRPr="001978CA">
        <w:rPr>
          <w:color w:val="auto"/>
        </w:rPr>
        <w:t>, and 1 mL of NEAA.</w:t>
      </w:r>
    </w:p>
    <w:p w14:paraId="015EAB21" w14:textId="77777777" w:rsidR="0044655E" w:rsidRDefault="0044655E" w:rsidP="004E0D22">
      <w:pPr>
        <w:pBdr>
          <w:top w:val="nil"/>
          <w:left w:val="nil"/>
          <w:bottom w:val="nil"/>
          <w:right w:val="nil"/>
          <w:between w:val="nil"/>
        </w:pBdr>
        <w:rPr>
          <w:color w:val="auto"/>
        </w:rPr>
      </w:pPr>
    </w:p>
    <w:p w14:paraId="76984ED9" w14:textId="70340254" w:rsidR="0074779C" w:rsidRPr="001978CA" w:rsidRDefault="00872ABF" w:rsidP="004E0D22">
      <w:pPr>
        <w:numPr>
          <w:ilvl w:val="2"/>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To prepare 250 m</w:t>
      </w:r>
      <w:r>
        <w:rPr>
          <w:color w:val="auto"/>
        </w:rPr>
        <w:t>L</w:t>
      </w:r>
      <w:r w:rsidR="00D600A8" w:rsidRPr="001978CA">
        <w:rPr>
          <w:color w:val="auto"/>
        </w:rPr>
        <w:t xml:space="preserve"> of </w:t>
      </w:r>
      <w:r w:rsidR="00BB7F17" w:rsidRPr="001978CA">
        <w:rPr>
          <w:color w:val="auto"/>
        </w:rPr>
        <w:t>M</w:t>
      </w:r>
      <w:r w:rsidR="00D600A8" w:rsidRPr="001978CA">
        <w:rPr>
          <w:color w:val="auto"/>
        </w:rPr>
        <w:t>aturation medium: In 250 m</w:t>
      </w:r>
      <w:r>
        <w:rPr>
          <w:color w:val="auto"/>
        </w:rPr>
        <w:t>L</w:t>
      </w:r>
      <w:r w:rsidR="00D600A8" w:rsidRPr="001978CA">
        <w:rPr>
          <w:color w:val="auto"/>
        </w:rPr>
        <w:t xml:space="preserve"> of Neurobasal medium, add 5 m</w:t>
      </w:r>
      <w:r>
        <w:rPr>
          <w:color w:val="auto"/>
        </w:rPr>
        <w:t>L</w:t>
      </w:r>
      <w:r w:rsidR="00D600A8" w:rsidRPr="001978CA">
        <w:rPr>
          <w:color w:val="auto"/>
        </w:rPr>
        <w:t xml:space="preserve"> of B27 (2%), 2.5 m</w:t>
      </w:r>
      <w:r>
        <w:rPr>
          <w:color w:val="auto"/>
        </w:rPr>
        <w:t>L</w:t>
      </w:r>
      <w:r w:rsidR="00D600A8" w:rsidRPr="001978CA">
        <w:rPr>
          <w:color w:val="auto"/>
        </w:rPr>
        <w:t xml:space="preserve"> of </w:t>
      </w:r>
      <w:r>
        <w:rPr>
          <w:color w:val="auto"/>
        </w:rPr>
        <w:t xml:space="preserve">commercial glutamine supplement </w:t>
      </w:r>
      <w:r w:rsidR="00D600A8" w:rsidRPr="001978CA">
        <w:rPr>
          <w:color w:val="auto"/>
        </w:rPr>
        <w:t>(1%), and 2.5 m</w:t>
      </w:r>
      <w:r>
        <w:rPr>
          <w:color w:val="auto"/>
        </w:rPr>
        <w:t>L</w:t>
      </w:r>
      <w:r w:rsidR="00D600A8" w:rsidRPr="001978CA">
        <w:rPr>
          <w:color w:val="auto"/>
        </w:rPr>
        <w:t xml:space="preserve"> of Penicillin/</w:t>
      </w:r>
      <w:r w:rsidR="003A2ADC" w:rsidRPr="001978CA">
        <w:rPr>
          <w:color w:val="auto"/>
        </w:rPr>
        <w:t>S</w:t>
      </w:r>
      <w:r w:rsidR="00D600A8" w:rsidRPr="001978CA">
        <w:rPr>
          <w:color w:val="auto"/>
        </w:rPr>
        <w:t>treptomycin (1%).</w:t>
      </w:r>
    </w:p>
    <w:p w14:paraId="48386CF5" w14:textId="77777777" w:rsidR="0044655E" w:rsidRDefault="0044655E" w:rsidP="004E0D22">
      <w:pPr>
        <w:pBdr>
          <w:top w:val="nil"/>
          <w:left w:val="nil"/>
          <w:bottom w:val="nil"/>
          <w:right w:val="nil"/>
          <w:between w:val="nil"/>
        </w:pBdr>
        <w:rPr>
          <w:color w:val="auto"/>
        </w:rPr>
      </w:pPr>
    </w:p>
    <w:p w14:paraId="4C15D963" w14:textId="2887C954" w:rsidR="0074779C" w:rsidRPr="001978CA" w:rsidRDefault="00872ABF" w:rsidP="004E0D22">
      <w:pPr>
        <w:numPr>
          <w:ilvl w:val="2"/>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Resuspend the compounds (retinoic acid (RA), SB431542, LDN-193189, SU5402, DAPT, SAG, Y-27632) in cell-culture-grade DMSO to the desired concentration. Prepare aliquots and </w:t>
      </w:r>
      <w:r w:rsidR="00D600A8" w:rsidRPr="001978CA">
        <w:rPr>
          <w:color w:val="auto"/>
        </w:rPr>
        <w:lastRenderedPageBreak/>
        <w:t>store them at -20</w:t>
      </w:r>
      <w:r>
        <w:rPr>
          <w:color w:val="auto"/>
        </w:rPr>
        <w:t xml:space="preserve"> </w:t>
      </w:r>
      <w:r w:rsidR="00D600A8" w:rsidRPr="001978CA">
        <w:rPr>
          <w:color w:val="auto"/>
        </w:rPr>
        <w:t xml:space="preserve">°C for up to 6 </w:t>
      </w:r>
      <w:r w:rsidR="0098015E" w:rsidRPr="001978CA">
        <w:rPr>
          <w:color w:val="auto"/>
        </w:rPr>
        <w:t>months</w:t>
      </w:r>
      <w:r w:rsidR="00D600A8" w:rsidRPr="001978CA">
        <w:rPr>
          <w:color w:val="auto"/>
        </w:rPr>
        <w:t xml:space="preserve">. The following stock solutions are used: 1 mM RA, 10 mM SB431542, 100 </w:t>
      </w:r>
      <w:proofErr w:type="spellStart"/>
      <w:r w:rsidR="00D600A8" w:rsidRPr="001978CA">
        <w:rPr>
          <w:rFonts w:ascii="Times New Roman" w:eastAsia="Times New Roman" w:hAnsi="Times New Roman" w:cs="Times New Roman"/>
          <w:color w:val="auto"/>
        </w:rPr>
        <w:t>μ</w:t>
      </w:r>
      <w:r w:rsidR="00D600A8" w:rsidRPr="001978CA">
        <w:rPr>
          <w:color w:val="auto"/>
        </w:rPr>
        <w:t>M</w:t>
      </w:r>
      <w:proofErr w:type="spellEnd"/>
      <w:r w:rsidR="00F41F87" w:rsidRPr="001978CA">
        <w:rPr>
          <w:rFonts w:hint="eastAsia"/>
          <w:color w:val="auto"/>
        </w:rPr>
        <w:t xml:space="preserve"> </w:t>
      </w:r>
      <w:r w:rsidR="00D600A8" w:rsidRPr="001978CA">
        <w:rPr>
          <w:color w:val="auto"/>
        </w:rPr>
        <w:t>LDN-193189, 10 mM</w:t>
      </w:r>
      <w:r w:rsidR="00F41F87" w:rsidRPr="001978CA">
        <w:rPr>
          <w:rFonts w:hint="eastAsia"/>
          <w:color w:val="auto"/>
        </w:rPr>
        <w:t xml:space="preserve"> </w:t>
      </w:r>
      <w:r w:rsidR="00D600A8" w:rsidRPr="001978CA">
        <w:rPr>
          <w:color w:val="auto"/>
        </w:rPr>
        <w:t xml:space="preserve">SU5402, 10 mM DAPT, 1 mM SAG, 10 mM Y-27632.  </w:t>
      </w:r>
    </w:p>
    <w:p w14:paraId="7D417CDC" w14:textId="77777777" w:rsidR="0074779C" w:rsidRPr="001978CA" w:rsidRDefault="0074779C" w:rsidP="004E0D22">
      <w:pPr>
        <w:pBdr>
          <w:top w:val="nil"/>
          <w:left w:val="nil"/>
          <w:bottom w:val="nil"/>
          <w:right w:val="nil"/>
          <w:between w:val="nil"/>
        </w:pBdr>
        <w:rPr>
          <w:color w:val="auto"/>
          <w:highlight w:val="lightGray"/>
        </w:rPr>
      </w:pPr>
    </w:p>
    <w:p w14:paraId="545FF237" w14:textId="4426BFD5" w:rsidR="0074779C" w:rsidRPr="001978CA" w:rsidRDefault="00872ABF" w:rsidP="004E0D22">
      <w:pPr>
        <w:numPr>
          <w:ilvl w:val="1"/>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Coating</w:t>
      </w:r>
    </w:p>
    <w:p w14:paraId="5CBFD982" w14:textId="77777777" w:rsidR="0044655E" w:rsidRDefault="0044655E" w:rsidP="004E0D22">
      <w:pPr>
        <w:pBdr>
          <w:top w:val="nil"/>
          <w:left w:val="nil"/>
          <w:bottom w:val="nil"/>
          <w:right w:val="nil"/>
          <w:between w:val="nil"/>
        </w:pBdr>
        <w:rPr>
          <w:color w:val="auto"/>
        </w:rPr>
      </w:pPr>
    </w:p>
    <w:p w14:paraId="7FDC1034" w14:textId="01B92714" w:rsidR="0074779C" w:rsidRPr="001978CA" w:rsidRDefault="00872ABF" w:rsidP="004E0D22">
      <w:pPr>
        <w:pBdr>
          <w:top w:val="nil"/>
          <w:left w:val="nil"/>
          <w:bottom w:val="nil"/>
          <w:right w:val="nil"/>
          <w:between w:val="nil"/>
        </w:pBdr>
        <w:rPr>
          <w:color w:val="auto"/>
        </w:rPr>
      </w:pPr>
      <w:r w:rsidRPr="001978CA">
        <w:rPr>
          <w:color w:val="auto"/>
        </w:rPr>
        <w:t xml:space="preserve">NOTE: </w:t>
      </w:r>
      <w:r w:rsidR="00D600A8" w:rsidRPr="001978CA">
        <w:rPr>
          <w:color w:val="auto"/>
        </w:rPr>
        <w:t xml:space="preserve">To prevent polymerization of </w:t>
      </w:r>
      <w:r w:rsidR="00952CFF" w:rsidRPr="001978CA">
        <w:rPr>
          <w:color w:val="auto"/>
        </w:rPr>
        <w:t>basement membrane matrix</w:t>
      </w:r>
      <w:r w:rsidR="00D600A8" w:rsidRPr="001978CA">
        <w:rPr>
          <w:color w:val="auto"/>
        </w:rPr>
        <w:t xml:space="preserve"> by heat, avoid repetitive freeze-thaw cycles. Handle all coating procedures with pre-cooled pipette tips and tubes if possible. The </w:t>
      </w:r>
      <w:r w:rsidR="00952CFF" w:rsidRPr="001978CA">
        <w:rPr>
          <w:color w:val="auto"/>
        </w:rPr>
        <w:t xml:space="preserve">basement membrane matrix </w:t>
      </w:r>
      <w:r w:rsidR="00D600A8" w:rsidRPr="001978CA">
        <w:rPr>
          <w:color w:val="auto"/>
        </w:rPr>
        <w:t>should be thawed overnight at 4</w:t>
      </w:r>
      <w:r>
        <w:rPr>
          <w:color w:val="auto"/>
        </w:rPr>
        <w:t xml:space="preserve"> </w:t>
      </w:r>
      <w:r w:rsidR="00D600A8" w:rsidRPr="001978CA">
        <w:rPr>
          <w:color w:val="auto"/>
        </w:rPr>
        <w:t>°C and aliquoted using pre-chilled pipette tips and tubes. The aliquots can be frozen at -20</w:t>
      </w:r>
      <w:r>
        <w:rPr>
          <w:color w:val="auto"/>
        </w:rPr>
        <w:t xml:space="preserve"> </w:t>
      </w:r>
      <w:r w:rsidR="00D600A8" w:rsidRPr="001978CA">
        <w:rPr>
          <w:color w:val="auto"/>
        </w:rPr>
        <w:t>°C or -80</w:t>
      </w:r>
      <w:r>
        <w:rPr>
          <w:color w:val="auto"/>
        </w:rPr>
        <w:t xml:space="preserve"> </w:t>
      </w:r>
      <w:r w:rsidR="00D600A8" w:rsidRPr="001978CA">
        <w:rPr>
          <w:color w:val="auto"/>
        </w:rPr>
        <w:t>°C.</w:t>
      </w:r>
    </w:p>
    <w:p w14:paraId="38668E22" w14:textId="77777777" w:rsidR="0074779C" w:rsidRPr="001978CA" w:rsidRDefault="0074779C" w:rsidP="004E0D22">
      <w:pPr>
        <w:pBdr>
          <w:top w:val="nil"/>
          <w:left w:val="nil"/>
          <w:bottom w:val="nil"/>
          <w:right w:val="nil"/>
          <w:between w:val="nil"/>
        </w:pBdr>
        <w:rPr>
          <w:color w:val="auto"/>
        </w:rPr>
      </w:pPr>
    </w:p>
    <w:p w14:paraId="51676FEA" w14:textId="26D174A8" w:rsidR="0074779C" w:rsidRPr="001978CA" w:rsidRDefault="00AF6D3B" w:rsidP="004E0D22">
      <w:pPr>
        <w:numPr>
          <w:ilvl w:val="2"/>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Thaw </w:t>
      </w:r>
      <w:r>
        <w:rPr>
          <w:color w:val="auto"/>
        </w:rPr>
        <w:t xml:space="preserve">the </w:t>
      </w:r>
      <w:r w:rsidR="00D600A8" w:rsidRPr="001978CA">
        <w:rPr>
          <w:color w:val="auto"/>
        </w:rPr>
        <w:t xml:space="preserve">frozen aliquot at 4°C on ice. The aliquot should be kept cold during the coating procedure. Using a pre-cooled pipette tip, dilute the </w:t>
      </w:r>
      <w:r w:rsidR="00952CFF" w:rsidRPr="001978CA">
        <w:rPr>
          <w:color w:val="auto"/>
        </w:rPr>
        <w:t xml:space="preserve">basement membrane matrix </w:t>
      </w:r>
      <w:r w:rsidR="00D600A8" w:rsidRPr="001978CA">
        <w:rPr>
          <w:color w:val="auto"/>
        </w:rPr>
        <w:t xml:space="preserve">with ice-cold DMEM/F12 at a ratio of 1:40. Unused diluted </w:t>
      </w:r>
      <w:r w:rsidR="00952CFF" w:rsidRPr="001978CA">
        <w:rPr>
          <w:color w:val="auto"/>
        </w:rPr>
        <w:t>basement membrane matrix</w:t>
      </w:r>
      <w:r w:rsidR="00D600A8" w:rsidRPr="001978CA">
        <w:rPr>
          <w:color w:val="auto"/>
        </w:rPr>
        <w:t xml:space="preserve"> can be stored at 4</w:t>
      </w:r>
      <w:r>
        <w:rPr>
          <w:color w:val="auto"/>
        </w:rPr>
        <w:t xml:space="preserve"> </w:t>
      </w:r>
      <w:r w:rsidR="00D600A8" w:rsidRPr="001978CA">
        <w:rPr>
          <w:color w:val="auto"/>
        </w:rPr>
        <w:t xml:space="preserve">°C for 2-3 days given that no polymerization occurred. </w:t>
      </w:r>
    </w:p>
    <w:p w14:paraId="19257633" w14:textId="77777777" w:rsidR="0044655E" w:rsidRDefault="0044655E" w:rsidP="004E0D22">
      <w:pPr>
        <w:pBdr>
          <w:top w:val="nil"/>
          <w:left w:val="nil"/>
          <w:bottom w:val="nil"/>
          <w:right w:val="nil"/>
          <w:between w:val="nil"/>
        </w:pBdr>
        <w:rPr>
          <w:color w:val="auto"/>
        </w:rPr>
      </w:pPr>
    </w:p>
    <w:p w14:paraId="3A45D5A1" w14:textId="0E0A7DF0" w:rsidR="0044655E" w:rsidRDefault="00AF6D3B" w:rsidP="004E0D22">
      <w:pPr>
        <w:numPr>
          <w:ilvl w:val="2"/>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Add 1 m</w:t>
      </w:r>
      <w:r>
        <w:rPr>
          <w:color w:val="auto"/>
        </w:rPr>
        <w:t>L</w:t>
      </w:r>
      <w:r w:rsidR="00D600A8" w:rsidRPr="001978CA">
        <w:rPr>
          <w:color w:val="auto"/>
        </w:rPr>
        <w:t xml:space="preserve"> of the </w:t>
      </w:r>
      <w:r w:rsidR="00952CFF" w:rsidRPr="001978CA">
        <w:rPr>
          <w:color w:val="auto"/>
        </w:rPr>
        <w:t>basement membrane matrix</w:t>
      </w:r>
      <w:r w:rsidR="00D600A8" w:rsidRPr="001978CA">
        <w:rPr>
          <w:color w:val="auto"/>
        </w:rPr>
        <w:t>/DMEM-F12 solution to coat one well of the 6</w:t>
      </w:r>
      <w:r>
        <w:rPr>
          <w:color w:val="auto"/>
        </w:rPr>
        <w:t xml:space="preserve"> </w:t>
      </w:r>
      <w:r w:rsidR="00D600A8" w:rsidRPr="001978CA">
        <w:rPr>
          <w:color w:val="auto"/>
        </w:rPr>
        <w:t>well plate.</w:t>
      </w:r>
    </w:p>
    <w:p w14:paraId="083D3B61" w14:textId="7F6E01BE" w:rsidR="0074779C" w:rsidRPr="001978CA" w:rsidRDefault="00D600A8" w:rsidP="004E0D22">
      <w:pPr>
        <w:pBdr>
          <w:top w:val="nil"/>
          <w:left w:val="nil"/>
          <w:bottom w:val="nil"/>
          <w:right w:val="nil"/>
          <w:between w:val="nil"/>
        </w:pBdr>
        <w:rPr>
          <w:color w:val="auto"/>
        </w:rPr>
      </w:pPr>
      <w:r w:rsidRPr="001978CA">
        <w:rPr>
          <w:color w:val="auto"/>
        </w:rPr>
        <w:t xml:space="preserve"> </w:t>
      </w:r>
    </w:p>
    <w:p w14:paraId="301BA3C6" w14:textId="1434132D" w:rsidR="0074779C" w:rsidRPr="001978CA" w:rsidRDefault="00AF6D3B" w:rsidP="004E0D22">
      <w:pPr>
        <w:numPr>
          <w:ilvl w:val="2"/>
          <w:numId w:val="4"/>
        </w:numPr>
        <w:pBdr>
          <w:top w:val="nil"/>
          <w:left w:val="nil"/>
          <w:bottom w:val="nil"/>
          <w:right w:val="nil"/>
          <w:between w:val="nil"/>
        </w:pBdr>
        <w:ind w:left="0" w:firstLine="0"/>
        <w:rPr>
          <w:color w:val="auto"/>
        </w:rPr>
      </w:pPr>
      <w:r>
        <w:rPr>
          <w:color w:val="auto"/>
        </w:rPr>
        <w:t xml:space="preserve"> </w:t>
      </w:r>
      <w:r w:rsidR="00D600A8" w:rsidRPr="001978CA">
        <w:rPr>
          <w:color w:val="auto"/>
        </w:rPr>
        <w:t>Incubate the plate at room temperature for at least an hour, or 4</w:t>
      </w:r>
      <w:r>
        <w:rPr>
          <w:color w:val="auto"/>
        </w:rPr>
        <w:t xml:space="preserve"> </w:t>
      </w:r>
      <w:r w:rsidR="00D600A8" w:rsidRPr="001978CA">
        <w:rPr>
          <w:color w:val="auto"/>
        </w:rPr>
        <w:t>°C overnight. Coated plates can be stored at 4</w:t>
      </w:r>
      <w:r>
        <w:rPr>
          <w:color w:val="auto"/>
        </w:rPr>
        <w:t xml:space="preserve"> </w:t>
      </w:r>
      <w:r w:rsidR="00D600A8" w:rsidRPr="001978CA">
        <w:rPr>
          <w:color w:val="auto"/>
        </w:rPr>
        <w:t xml:space="preserve">°C for a maximum of one week. </w:t>
      </w:r>
    </w:p>
    <w:p w14:paraId="2F66AADD" w14:textId="77777777" w:rsidR="0074779C" w:rsidRPr="001978CA" w:rsidRDefault="0074779C" w:rsidP="004E0D22">
      <w:pPr>
        <w:pBdr>
          <w:top w:val="nil"/>
          <w:left w:val="nil"/>
          <w:bottom w:val="nil"/>
          <w:right w:val="nil"/>
          <w:between w:val="nil"/>
        </w:pBdr>
        <w:rPr>
          <w:b/>
          <w:color w:val="auto"/>
        </w:rPr>
      </w:pPr>
    </w:p>
    <w:p w14:paraId="10B5A226" w14:textId="14785CC2" w:rsidR="0074779C" w:rsidRPr="001978CA" w:rsidRDefault="00AF6D3B" w:rsidP="004E0D22">
      <w:pPr>
        <w:numPr>
          <w:ilvl w:val="0"/>
          <w:numId w:val="1"/>
        </w:numPr>
        <w:pBdr>
          <w:top w:val="nil"/>
          <w:left w:val="nil"/>
          <w:bottom w:val="nil"/>
          <w:right w:val="nil"/>
          <w:between w:val="nil"/>
        </w:pBdr>
        <w:ind w:left="0" w:firstLine="0"/>
        <w:rPr>
          <w:b/>
          <w:color w:val="auto"/>
        </w:rPr>
      </w:pPr>
      <w:r>
        <w:rPr>
          <w:b/>
          <w:color w:val="auto"/>
        </w:rPr>
        <w:t xml:space="preserve"> </w:t>
      </w:r>
      <w:r w:rsidR="00D600A8" w:rsidRPr="001978CA">
        <w:rPr>
          <w:b/>
          <w:color w:val="auto"/>
        </w:rPr>
        <w:t xml:space="preserve">Maintenance of </w:t>
      </w:r>
      <w:proofErr w:type="spellStart"/>
      <w:r w:rsidR="00D600A8" w:rsidRPr="001978CA">
        <w:rPr>
          <w:b/>
          <w:color w:val="auto"/>
        </w:rPr>
        <w:t>iPS</w:t>
      </w:r>
      <w:proofErr w:type="spellEnd"/>
      <w:r w:rsidR="00D600A8" w:rsidRPr="001978CA">
        <w:rPr>
          <w:b/>
          <w:color w:val="auto"/>
        </w:rPr>
        <w:t xml:space="preserve"> cell</w:t>
      </w:r>
      <w:r w:rsidR="001239C1" w:rsidRPr="001978CA">
        <w:rPr>
          <w:rFonts w:hint="eastAsia"/>
          <w:b/>
          <w:color w:val="auto"/>
          <w:lang w:eastAsia="ja-JP"/>
        </w:rPr>
        <w:t>s</w:t>
      </w:r>
    </w:p>
    <w:p w14:paraId="01F87DEA" w14:textId="77777777" w:rsidR="0044655E" w:rsidRDefault="0044655E" w:rsidP="004E0D22">
      <w:pPr>
        <w:pBdr>
          <w:top w:val="nil"/>
          <w:left w:val="nil"/>
          <w:bottom w:val="nil"/>
          <w:right w:val="nil"/>
          <w:between w:val="nil"/>
        </w:pBdr>
        <w:rPr>
          <w:color w:val="auto"/>
        </w:rPr>
      </w:pPr>
    </w:p>
    <w:p w14:paraId="231A58AF" w14:textId="15B7FF15" w:rsidR="0074779C" w:rsidRPr="001978CA" w:rsidRDefault="00AF6D3B" w:rsidP="004E0D22">
      <w:pPr>
        <w:pBdr>
          <w:top w:val="nil"/>
          <w:left w:val="nil"/>
          <w:bottom w:val="nil"/>
          <w:right w:val="nil"/>
          <w:between w:val="nil"/>
        </w:pBdr>
        <w:rPr>
          <w:color w:val="auto"/>
        </w:rPr>
      </w:pPr>
      <w:r w:rsidRPr="001978CA">
        <w:rPr>
          <w:color w:val="auto"/>
        </w:rPr>
        <w:t>NOTE:</w:t>
      </w:r>
      <w:r w:rsidR="00D600A8" w:rsidRPr="001978CA">
        <w:rPr>
          <w:color w:val="auto"/>
        </w:rPr>
        <w:t xml:space="preserve"> Undifferentiated </w:t>
      </w:r>
      <w:proofErr w:type="spellStart"/>
      <w:r w:rsidR="00D600A8" w:rsidRPr="001978CA">
        <w:rPr>
          <w:color w:val="auto"/>
        </w:rPr>
        <w:t>iPS</w:t>
      </w:r>
      <w:proofErr w:type="spellEnd"/>
      <w:r w:rsidR="00D600A8" w:rsidRPr="001978CA">
        <w:rPr>
          <w:color w:val="auto"/>
        </w:rPr>
        <w:t xml:space="preserve"> cells are maintained in </w:t>
      </w:r>
      <w:proofErr w:type="spellStart"/>
      <w:r w:rsidR="00D600A8" w:rsidRPr="001978CA">
        <w:rPr>
          <w:color w:val="auto"/>
        </w:rPr>
        <w:t>mTeSR</w:t>
      </w:r>
      <w:proofErr w:type="spellEnd"/>
      <w:r w:rsidR="00D600A8" w:rsidRPr="001978CA">
        <w:rPr>
          <w:color w:val="auto"/>
        </w:rPr>
        <w:t xml:space="preserve"> Plus medi</w:t>
      </w:r>
      <w:r w:rsidR="008B08AA" w:rsidRPr="001978CA">
        <w:rPr>
          <w:color w:val="auto"/>
        </w:rPr>
        <w:t>um</w:t>
      </w:r>
      <w:r w:rsidR="00D600A8" w:rsidRPr="001978CA">
        <w:rPr>
          <w:color w:val="auto"/>
        </w:rPr>
        <w:t xml:space="preserve"> and sub-cultured when confluency of </w:t>
      </w:r>
      <w:r w:rsidR="00D600A8" w:rsidRPr="001978CA">
        <w:rPr>
          <w:rFonts w:ascii="Noto Sans Symbols" w:eastAsia="Noto Sans Symbols" w:hAnsi="Noto Sans Symbols" w:cs="Noto Sans Symbols"/>
          <w:color w:val="auto"/>
        </w:rPr>
        <w:t>≥</w:t>
      </w:r>
      <w:r w:rsidR="00D600A8" w:rsidRPr="001978CA">
        <w:rPr>
          <w:color w:val="auto"/>
        </w:rPr>
        <w:t xml:space="preserve"> 90% is observed in a 6</w:t>
      </w:r>
      <w:r>
        <w:rPr>
          <w:color w:val="auto"/>
        </w:rPr>
        <w:t xml:space="preserve"> </w:t>
      </w:r>
      <w:r w:rsidR="00D600A8" w:rsidRPr="001978CA">
        <w:rPr>
          <w:color w:val="auto"/>
        </w:rPr>
        <w:t>well plate</w:t>
      </w:r>
      <w:r w:rsidR="00EB3B62" w:rsidRPr="001978CA">
        <w:rPr>
          <w:color w:val="auto"/>
        </w:rPr>
        <w:t xml:space="preserve"> in this protocol</w:t>
      </w:r>
      <w:r w:rsidR="00D600A8" w:rsidRPr="001978CA">
        <w:rPr>
          <w:color w:val="auto"/>
        </w:rPr>
        <w:t>.</w:t>
      </w:r>
      <w:r w:rsidR="00EB3B62" w:rsidRPr="001978CA">
        <w:rPr>
          <w:color w:val="auto"/>
        </w:rPr>
        <w:t xml:space="preserve"> Minor adjustments may be required for </w:t>
      </w:r>
      <w:proofErr w:type="spellStart"/>
      <w:r w:rsidR="00EB3B62" w:rsidRPr="001978CA">
        <w:rPr>
          <w:color w:val="auto"/>
        </w:rPr>
        <w:t>iPS</w:t>
      </w:r>
      <w:proofErr w:type="spellEnd"/>
      <w:r w:rsidR="00EB3B62" w:rsidRPr="001978CA">
        <w:rPr>
          <w:color w:val="auto"/>
        </w:rPr>
        <w:t xml:space="preserve"> cells cultured in other media.</w:t>
      </w:r>
      <w:r w:rsidR="00D600A8" w:rsidRPr="001978CA">
        <w:rPr>
          <w:color w:val="auto"/>
        </w:rPr>
        <w:t xml:space="preserve"> </w:t>
      </w:r>
    </w:p>
    <w:p w14:paraId="44C8F2FD" w14:textId="77777777" w:rsidR="0074779C" w:rsidRPr="001978CA" w:rsidRDefault="0074779C" w:rsidP="004E0D22">
      <w:pPr>
        <w:pBdr>
          <w:top w:val="nil"/>
          <w:left w:val="nil"/>
          <w:bottom w:val="nil"/>
          <w:right w:val="nil"/>
          <w:between w:val="nil"/>
        </w:pBdr>
        <w:rPr>
          <w:color w:val="auto"/>
        </w:rPr>
      </w:pPr>
    </w:p>
    <w:p w14:paraId="6C1E9D56" w14:textId="59A4F725" w:rsidR="0074779C" w:rsidRPr="001978CA" w:rsidRDefault="00AF6D3B"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 xml:space="preserve">Prepare </w:t>
      </w:r>
      <w:r w:rsidR="00952CFF" w:rsidRPr="001978CA">
        <w:rPr>
          <w:color w:val="auto"/>
        </w:rPr>
        <w:t>basement membrane matrix</w:t>
      </w:r>
      <w:r w:rsidR="00D600A8" w:rsidRPr="001978CA">
        <w:rPr>
          <w:color w:val="auto"/>
        </w:rPr>
        <w:t>-coated dishes as previously mentioned in step 3.2.</w:t>
      </w:r>
    </w:p>
    <w:p w14:paraId="33F190C7" w14:textId="77777777" w:rsidR="0044655E" w:rsidRDefault="0044655E" w:rsidP="004E0D22">
      <w:pPr>
        <w:pBdr>
          <w:top w:val="nil"/>
          <w:left w:val="nil"/>
          <w:bottom w:val="nil"/>
          <w:right w:val="nil"/>
          <w:between w:val="nil"/>
        </w:pBdr>
        <w:rPr>
          <w:color w:val="auto"/>
        </w:rPr>
      </w:pPr>
    </w:p>
    <w:p w14:paraId="6D86ECBE" w14:textId="0E0C7DF6" w:rsidR="0074779C" w:rsidRPr="001978CA" w:rsidRDefault="00AF6D3B"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 xml:space="preserve">Fully aspirate the </w:t>
      </w:r>
      <w:proofErr w:type="spellStart"/>
      <w:r w:rsidR="00D600A8" w:rsidRPr="001978CA">
        <w:rPr>
          <w:color w:val="auto"/>
        </w:rPr>
        <w:t>mTeSR</w:t>
      </w:r>
      <w:proofErr w:type="spellEnd"/>
      <w:r w:rsidR="00D600A8" w:rsidRPr="001978CA">
        <w:rPr>
          <w:color w:val="auto"/>
        </w:rPr>
        <w:t xml:space="preserve"> Plus medi</w:t>
      </w:r>
      <w:r w:rsidR="00BB7F17" w:rsidRPr="001978CA">
        <w:rPr>
          <w:color w:val="auto"/>
        </w:rPr>
        <w:t>um</w:t>
      </w:r>
      <w:r w:rsidR="00D600A8" w:rsidRPr="001978CA">
        <w:rPr>
          <w:color w:val="auto"/>
        </w:rPr>
        <w:t>.</w:t>
      </w:r>
      <w:r w:rsidR="00FC1C20" w:rsidRPr="001978CA">
        <w:rPr>
          <w:color w:val="auto"/>
        </w:rPr>
        <w:t xml:space="preserve"> Wash the well once with PBS and</w:t>
      </w:r>
      <w:r w:rsidR="00D600A8" w:rsidRPr="001978CA">
        <w:rPr>
          <w:color w:val="auto"/>
        </w:rPr>
        <w:t xml:space="preserve"> </w:t>
      </w:r>
      <w:r w:rsidR="00FC1C20" w:rsidRPr="001978CA">
        <w:rPr>
          <w:color w:val="auto"/>
        </w:rPr>
        <w:t>a</w:t>
      </w:r>
      <w:r w:rsidR="00D600A8" w:rsidRPr="001978CA">
        <w:rPr>
          <w:color w:val="auto"/>
        </w:rPr>
        <w:t>dd 0.5 m</w:t>
      </w:r>
      <w:r>
        <w:rPr>
          <w:color w:val="auto"/>
        </w:rPr>
        <w:t>L</w:t>
      </w:r>
      <w:r w:rsidR="00D600A8" w:rsidRPr="001978CA">
        <w:rPr>
          <w:color w:val="auto"/>
        </w:rPr>
        <w:t xml:space="preserve"> of </w:t>
      </w:r>
      <w:r>
        <w:rPr>
          <w:color w:val="auto"/>
        </w:rPr>
        <w:t xml:space="preserve">passaging reagent (see </w:t>
      </w:r>
      <w:r w:rsidRPr="00AF6D3B">
        <w:rPr>
          <w:b/>
          <w:bCs/>
          <w:color w:val="auto"/>
        </w:rPr>
        <w:t>Table of Materials</w:t>
      </w:r>
      <w:r>
        <w:rPr>
          <w:color w:val="auto"/>
        </w:rPr>
        <w:t>)</w:t>
      </w:r>
      <w:r w:rsidR="00D600A8" w:rsidRPr="001978CA">
        <w:rPr>
          <w:color w:val="auto"/>
        </w:rPr>
        <w:t xml:space="preserve">. Wait a few seconds and aspirate the solution. </w:t>
      </w:r>
    </w:p>
    <w:p w14:paraId="40AC5229" w14:textId="77777777" w:rsidR="0044655E" w:rsidRDefault="0044655E" w:rsidP="004E0D22">
      <w:pPr>
        <w:pBdr>
          <w:top w:val="nil"/>
          <w:left w:val="nil"/>
          <w:bottom w:val="nil"/>
          <w:right w:val="nil"/>
          <w:between w:val="nil"/>
        </w:pBdr>
        <w:rPr>
          <w:color w:val="auto"/>
        </w:rPr>
      </w:pPr>
    </w:p>
    <w:p w14:paraId="4B8681E0" w14:textId="77777777" w:rsidR="00AF6D3B" w:rsidRDefault="00AF6D3B"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Incubate the plate at 37</w:t>
      </w:r>
      <w:r>
        <w:rPr>
          <w:color w:val="auto"/>
        </w:rPr>
        <w:t xml:space="preserve"> </w:t>
      </w:r>
      <w:r w:rsidR="00D600A8" w:rsidRPr="001978CA">
        <w:rPr>
          <w:color w:val="auto"/>
        </w:rPr>
        <w:t xml:space="preserve">°C in the incubator for 5 min or until cells become round. </w:t>
      </w:r>
    </w:p>
    <w:p w14:paraId="02143D29" w14:textId="77777777" w:rsidR="00AF6D3B" w:rsidRDefault="00AF6D3B" w:rsidP="004E0D22">
      <w:pPr>
        <w:pStyle w:val="ListParagraph"/>
        <w:ind w:left="0"/>
        <w:rPr>
          <w:color w:val="auto"/>
        </w:rPr>
      </w:pPr>
    </w:p>
    <w:p w14:paraId="6C3522A4" w14:textId="14D68FED" w:rsidR="0074779C" w:rsidRDefault="00AF6D3B" w:rsidP="004E0D22">
      <w:pPr>
        <w:pBdr>
          <w:top w:val="nil"/>
          <w:left w:val="nil"/>
          <w:bottom w:val="nil"/>
          <w:right w:val="nil"/>
          <w:between w:val="nil"/>
        </w:pBdr>
        <w:rPr>
          <w:color w:val="auto"/>
        </w:rPr>
      </w:pPr>
      <w:r w:rsidRPr="001978CA">
        <w:rPr>
          <w:color w:val="auto"/>
        </w:rPr>
        <w:t>NOTE:</w:t>
      </w:r>
      <w:r w:rsidR="00D600A8" w:rsidRPr="001978CA">
        <w:rPr>
          <w:color w:val="auto"/>
        </w:rPr>
        <w:t xml:space="preserve"> Incubation time might vary between different </w:t>
      </w:r>
      <w:proofErr w:type="spellStart"/>
      <w:r w:rsidR="00D600A8" w:rsidRPr="001978CA">
        <w:rPr>
          <w:color w:val="auto"/>
        </w:rPr>
        <w:t>iPS</w:t>
      </w:r>
      <w:proofErr w:type="spellEnd"/>
      <w:r w:rsidR="00D600A8" w:rsidRPr="001978CA">
        <w:rPr>
          <w:color w:val="auto"/>
        </w:rPr>
        <w:t xml:space="preserve"> cell lines and the confluency. Please check periodically under the microscope to determine the dissociation time during the incubation. </w:t>
      </w:r>
    </w:p>
    <w:p w14:paraId="3E0018DD" w14:textId="77777777" w:rsidR="00AF6D3B" w:rsidRPr="001978CA" w:rsidRDefault="00AF6D3B" w:rsidP="004E0D22">
      <w:pPr>
        <w:pBdr>
          <w:top w:val="nil"/>
          <w:left w:val="nil"/>
          <w:bottom w:val="nil"/>
          <w:right w:val="nil"/>
          <w:between w:val="nil"/>
        </w:pBdr>
        <w:rPr>
          <w:color w:val="auto"/>
        </w:rPr>
      </w:pPr>
    </w:p>
    <w:p w14:paraId="174A7064" w14:textId="6721D8B9" w:rsidR="00D358F2" w:rsidRPr="001978CA" w:rsidRDefault="00AF6D3B"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 xml:space="preserve">Add 1 mL of </w:t>
      </w:r>
      <w:proofErr w:type="spellStart"/>
      <w:r w:rsidR="00D600A8" w:rsidRPr="001978CA">
        <w:rPr>
          <w:color w:val="auto"/>
        </w:rPr>
        <w:t>mTeSR</w:t>
      </w:r>
      <w:proofErr w:type="spellEnd"/>
      <w:r w:rsidR="00D600A8" w:rsidRPr="001978CA">
        <w:rPr>
          <w:color w:val="auto"/>
        </w:rPr>
        <w:t xml:space="preserve"> Plus medium and tap the plate for 30-60 s to detach the colonies. </w:t>
      </w:r>
    </w:p>
    <w:p w14:paraId="59C20CF0" w14:textId="77777777" w:rsidR="00AF6D3B" w:rsidRDefault="00AF6D3B" w:rsidP="004E0D22">
      <w:pPr>
        <w:pBdr>
          <w:top w:val="nil"/>
          <w:left w:val="nil"/>
          <w:bottom w:val="nil"/>
          <w:right w:val="nil"/>
          <w:between w:val="nil"/>
        </w:pBdr>
        <w:rPr>
          <w:color w:val="auto"/>
        </w:rPr>
      </w:pPr>
    </w:p>
    <w:p w14:paraId="17F9747A" w14:textId="1996C211" w:rsidR="0074779C" w:rsidRPr="001978CA" w:rsidRDefault="00AF6D3B"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Gently mix 1 m</w:t>
      </w:r>
      <w:r w:rsidRPr="007302B2">
        <w:rPr>
          <w:color w:val="auto"/>
        </w:rPr>
        <w:t>L</w:t>
      </w:r>
      <w:r w:rsidR="00D600A8" w:rsidRPr="001978CA">
        <w:rPr>
          <w:color w:val="auto"/>
        </w:rPr>
        <w:t xml:space="preserve"> of </w:t>
      </w:r>
      <w:r>
        <w:rPr>
          <w:color w:val="auto"/>
        </w:rPr>
        <w:t xml:space="preserve">the </w:t>
      </w:r>
      <w:r w:rsidR="00D600A8" w:rsidRPr="001978CA">
        <w:rPr>
          <w:color w:val="auto"/>
        </w:rPr>
        <w:t>cell suspension solution with 7 m</w:t>
      </w:r>
      <w:r>
        <w:rPr>
          <w:color w:val="auto"/>
        </w:rPr>
        <w:t xml:space="preserve">L </w:t>
      </w:r>
      <w:r w:rsidR="00D600A8" w:rsidRPr="001978CA">
        <w:rPr>
          <w:color w:val="auto"/>
        </w:rPr>
        <w:t xml:space="preserve">of fresh </w:t>
      </w:r>
      <w:proofErr w:type="spellStart"/>
      <w:r w:rsidR="00D600A8" w:rsidRPr="001978CA">
        <w:rPr>
          <w:color w:val="auto"/>
        </w:rPr>
        <w:t>mTeSR</w:t>
      </w:r>
      <w:proofErr w:type="spellEnd"/>
      <w:r w:rsidR="00D600A8" w:rsidRPr="001978CA">
        <w:rPr>
          <w:color w:val="auto"/>
        </w:rPr>
        <w:t xml:space="preserve"> plus medium. Do not pipette more than 5 times.</w:t>
      </w:r>
    </w:p>
    <w:p w14:paraId="08E3946E" w14:textId="77777777" w:rsidR="00AF6D3B" w:rsidRDefault="00AF6D3B" w:rsidP="004E0D22">
      <w:pPr>
        <w:pBdr>
          <w:top w:val="nil"/>
          <w:left w:val="nil"/>
          <w:bottom w:val="nil"/>
          <w:right w:val="nil"/>
          <w:between w:val="nil"/>
        </w:pBdr>
        <w:rPr>
          <w:color w:val="auto"/>
        </w:rPr>
      </w:pPr>
    </w:p>
    <w:p w14:paraId="57F62D35" w14:textId="4A3DF68D" w:rsidR="0074779C" w:rsidRPr="001978CA" w:rsidRDefault="00AF6D3B"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Plate at a ratio of 1:8. Typically add 1 m</w:t>
      </w:r>
      <w:r>
        <w:rPr>
          <w:color w:val="auto"/>
        </w:rPr>
        <w:t>L</w:t>
      </w:r>
      <w:r w:rsidR="00D600A8" w:rsidRPr="001978CA">
        <w:rPr>
          <w:color w:val="auto"/>
        </w:rPr>
        <w:t xml:space="preserve"> of</w:t>
      </w:r>
      <w:r>
        <w:rPr>
          <w:color w:val="auto"/>
        </w:rPr>
        <w:t xml:space="preserve"> the</w:t>
      </w:r>
      <w:r w:rsidR="00D600A8" w:rsidRPr="001978CA">
        <w:rPr>
          <w:color w:val="auto"/>
        </w:rPr>
        <w:t xml:space="preserve"> suspension from step 4.5 and add 1 m</w:t>
      </w:r>
      <w:r>
        <w:rPr>
          <w:color w:val="auto"/>
        </w:rPr>
        <w:t>L</w:t>
      </w:r>
      <w:r w:rsidR="00D600A8" w:rsidRPr="001978CA">
        <w:rPr>
          <w:color w:val="auto"/>
        </w:rPr>
        <w:t xml:space="preserve"> of </w:t>
      </w:r>
      <w:proofErr w:type="spellStart"/>
      <w:r w:rsidR="00D600A8" w:rsidRPr="001978CA">
        <w:rPr>
          <w:color w:val="auto"/>
        </w:rPr>
        <w:lastRenderedPageBreak/>
        <w:t>mTeSR</w:t>
      </w:r>
      <w:proofErr w:type="spellEnd"/>
      <w:r w:rsidR="00D600A8" w:rsidRPr="001978CA">
        <w:rPr>
          <w:color w:val="auto"/>
        </w:rPr>
        <w:t xml:space="preserve"> plus media supplemented with 5-10 </w:t>
      </w:r>
      <w:proofErr w:type="spellStart"/>
      <w:r w:rsidR="00D600A8" w:rsidRPr="001978CA">
        <w:rPr>
          <w:rFonts w:ascii="Times New Roman" w:eastAsia="Times New Roman" w:hAnsi="Times New Roman" w:cs="Times New Roman"/>
          <w:color w:val="auto"/>
        </w:rPr>
        <w:t>μ</w:t>
      </w:r>
      <w:r w:rsidR="00D600A8" w:rsidRPr="001978CA">
        <w:rPr>
          <w:color w:val="auto"/>
        </w:rPr>
        <w:t>M</w:t>
      </w:r>
      <w:proofErr w:type="spellEnd"/>
      <w:r w:rsidR="00D600A8" w:rsidRPr="001978CA">
        <w:rPr>
          <w:color w:val="auto"/>
        </w:rPr>
        <w:t xml:space="preserve"> of Y-27632</w:t>
      </w:r>
      <w:r w:rsidR="00FC1C20" w:rsidRPr="001978CA">
        <w:rPr>
          <w:color w:val="auto"/>
        </w:rPr>
        <w:t xml:space="preserve"> (ROCK inhibitor)</w:t>
      </w:r>
      <w:r w:rsidR="00D600A8" w:rsidRPr="001978CA">
        <w:rPr>
          <w:color w:val="auto"/>
        </w:rPr>
        <w:t xml:space="preserve">. </w:t>
      </w:r>
      <w:r>
        <w:rPr>
          <w:color w:val="auto"/>
        </w:rPr>
        <w:t>P</w:t>
      </w:r>
      <w:r w:rsidR="00816421" w:rsidRPr="001978CA">
        <w:rPr>
          <w:color w:val="auto"/>
        </w:rPr>
        <w:t xml:space="preserve">assage dilution </w:t>
      </w:r>
      <w:r w:rsidR="001747C5" w:rsidRPr="001978CA">
        <w:rPr>
          <w:color w:val="auto"/>
        </w:rPr>
        <w:t>ra</w:t>
      </w:r>
      <w:r w:rsidR="00A2231F" w:rsidRPr="001978CA">
        <w:rPr>
          <w:color w:val="auto"/>
        </w:rPr>
        <w:t>t</w:t>
      </w:r>
      <w:r w:rsidR="001747C5" w:rsidRPr="001978CA">
        <w:rPr>
          <w:color w:val="auto"/>
        </w:rPr>
        <w:t xml:space="preserve">io </w:t>
      </w:r>
      <w:r w:rsidR="00816421" w:rsidRPr="001978CA">
        <w:rPr>
          <w:color w:val="auto"/>
        </w:rPr>
        <w:t xml:space="preserve">depends on iPSC line. </w:t>
      </w:r>
    </w:p>
    <w:p w14:paraId="5AD6AAA3" w14:textId="77777777" w:rsidR="00AF6D3B" w:rsidRDefault="00AF6D3B" w:rsidP="004E0D22">
      <w:pPr>
        <w:pBdr>
          <w:top w:val="nil"/>
          <w:left w:val="nil"/>
          <w:bottom w:val="nil"/>
          <w:right w:val="nil"/>
          <w:between w:val="nil"/>
        </w:pBdr>
        <w:rPr>
          <w:color w:val="auto"/>
        </w:rPr>
      </w:pPr>
    </w:p>
    <w:p w14:paraId="1A312FA2" w14:textId="40B39E3F" w:rsidR="0074779C" w:rsidRPr="001978CA" w:rsidRDefault="00AF6D3B"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Place the cell in a 5% CO2/37</w:t>
      </w:r>
      <w:r>
        <w:rPr>
          <w:color w:val="auto"/>
        </w:rPr>
        <w:t xml:space="preserve"> </w:t>
      </w:r>
      <w:r w:rsidR="00D600A8" w:rsidRPr="001978CA">
        <w:rPr>
          <w:color w:val="auto"/>
        </w:rPr>
        <w:t xml:space="preserve">°C incubator.  On the next day, remove Y-27632 by adding fresh </w:t>
      </w:r>
      <w:proofErr w:type="spellStart"/>
      <w:r w:rsidR="00D600A8" w:rsidRPr="001978CA">
        <w:rPr>
          <w:color w:val="auto"/>
        </w:rPr>
        <w:t>mTeSR</w:t>
      </w:r>
      <w:proofErr w:type="spellEnd"/>
      <w:r w:rsidR="00D600A8" w:rsidRPr="001978CA">
        <w:rPr>
          <w:color w:val="auto"/>
        </w:rPr>
        <w:t xml:space="preserve"> </w:t>
      </w:r>
      <w:r w:rsidR="00332156" w:rsidRPr="001978CA">
        <w:rPr>
          <w:color w:val="auto"/>
        </w:rPr>
        <w:t xml:space="preserve">Plus </w:t>
      </w:r>
      <w:r w:rsidR="00D600A8" w:rsidRPr="001978CA">
        <w:rPr>
          <w:color w:val="auto"/>
        </w:rPr>
        <w:t xml:space="preserve">medium. Thereafter, </w:t>
      </w:r>
      <w:r>
        <w:rPr>
          <w:color w:val="auto"/>
        </w:rPr>
        <w:t xml:space="preserve">change </w:t>
      </w:r>
      <w:r w:rsidR="00D600A8" w:rsidRPr="001978CA">
        <w:rPr>
          <w:color w:val="auto"/>
        </w:rPr>
        <w:t xml:space="preserve">media every other day initially, and every day as the cell reaches higher confluency. </w:t>
      </w:r>
    </w:p>
    <w:p w14:paraId="6A534EE1" w14:textId="77777777" w:rsidR="0074779C" w:rsidRPr="001978CA" w:rsidRDefault="0074779C" w:rsidP="004E0D22">
      <w:pPr>
        <w:pBdr>
          <w:top w:val="nil"/>
          <w:left w:val="nil"/>
          <w:bottom w:val="nil"/>
          <w:right w:val="nil"/>
          <w:between w:val="nil"/>
        </w:pBdr>
        <w:rPr>
          <w:b/>
          <w:color w:val="auto"/>
        </w:rPr>
      </w:pPr>
    </w:p>
    <w:p w14:paraId="1905EF5F" w14:textId="43DC965C" w:rsidR="0074779C" w:rsidRPr="00E16B37" w:rsidRDefault="00AF6D3B" w:rsidP="004E0D22">
      <w:pPr>
        <w:numPr>
          <w:ilvl w:val="0"/>
          <w:numId w:val="1"/>
        </w:numPr>
        <w:pBdr>
          <w:top w:val="nil"/>
          <w:left w:val="nil"/>
          <w:bottom w:val="nil"/>
          <w:right w:val="nil"/>
          <w:between w:val="nil"/>
        </w:pBdr>
        <w:ind w:left="0" w:firstLine="0"/>
        <w:rPr>
          <w:b/>
          <w:color w:val="auto"/>
          <w:highlight w:val="yellow"/>
        </w:rPr>
      </w:pPr>
      <w:r>
        <w:rPr>
          <w:b/>
          <w:color w:val="auto"/>
        </w:rPr>
        <w:t xml:space="preserve"> </w:t>
      </w:r>
      <w:r w:rsidR="00D600A8" w:rsidRPr="00E16B37">
        <w:rPr>
          <w:b/>
          <w:color w:val="auto"/>
          <w:highlight w:val="yellow"/>
        </w:rPr>
        <w:t>Differentiation</w:t>
      </w:r>
      <w:r w:rsidR="001239C1" w:rsidRPr="00E16B37">
        <w:rPr>
          <w:b/>
          <w:color w:val="auto"/>
          <w:highlight w:val="yellow"/>
        </w:rPr>
        <w:t xml:space="preserve"> of </w:t>
      </w:r>
      <w:proofErr w:type="spellStart"/>
      <w:r w:rsidR="001239C1" w:rsidRPr="00E16B37">
        <w:rPr>
          <w:b/>
          <w:color w:val="auto"/>
          <w:highlight w:val="yellow"/>
        </w:rPr>
        <w:t>iPS</w:t>
      </w:r>
      <w:proofErr w:type="spellEnd"/>
      <w:r w:rsidR="001239C1" w:rsidRPr="00E16B37">
        <w:rPr>
          <w:b/>
          <w:color w:val="auto"/>
          <w:highlight w:val="yellow"/>
        </w:rPr>
        <w:t xml:space="preserve"> cells </w:t>
      </w:r>
      <w:r w:rsidR="00D600A8" w:rsidRPr="00E16B37">
        <w:rPr>
          <w:rFonts w:hint="eastAsia"/>
          <w:b/>
          <w:color w:val="auto"/>
          <w:highlight w:val="yellow"/>
          <w:lang w:eastAsia="ja-JP"/>
        </w:rPr>
        <w:t>i</w:t>
      </w:r>
      <w:r w:rsidR="00D600A8" w:rsidRPr="00E16B37">
        <w:rPr>
          <w:b/>
          <w:color w:val="auto"/>
          <w:highlight w:val="yellow"/>
        </w:rPr>
        <w:t>nto motor neurons</w:t>
      </w:r>
    </w:p>
    <w:p w14:paraId="13BCDCFE" w14:textId="505686F1" w:rsidR="0074779C" w:rsidRPr="001978CA" w:rsidRDefault="0074779C" w:rsidP="004E0D22">
      <w:pPr>
        <w:pBdr>
          <w:top w:val="nil"/>
          <w:left w:val="nil"/>
          <w:bottom w:val="nil"/>
          <w:right w:val="nil"/>
          <w:between w:val="nil"/>
        </w:pBdr>
        <w:rPr>
          <w:b/>
          <w:color w:val="auto"/>
        </w:rPr>
      </w:pPr>
    </w:p>
    <w:p w14:paraId="70E07B4F" w14:textId="52D00C66" w:rsidR="00A21A9A" w:rsidRPr="001978CA" w:rsidRDefault="00AF6D3B" w:rsidP="004E0D22">
      <w:pPr>
        <w:pBdr>
          <w:top w:val="nil"/>
          <w:left w:val="nil"/>
          <w:bottom w:val="nil"/>
          <w:right w:val="nil"/>
          <w:between w:val="nil"/>
        </w:pBdr>
        <w:rPr>
          <w:bCs/>
          <w:color w:val="auto"/>
        </w:rPr>
      </w:pPr>
      <w:r w:rsidRPr="001978CA">
        <w:rPr>
          <w:bCs/>
          <w:color w:val="auto"/>
        </w:rPr>
        <w:t>NOTE:</w:t>
      </w:r>
      <w:r w:rsidR="00A21A9A" w:rsidRPr="001978CA">
        <w:rPr>
          <w:bCs/>
          <w:color w:val="auto"/>
        </w:rPr>
        <w:t xml:space="preserve"> </w:t>
      </w:r>
      <w:r>
        <w:rPr>
          <w:bCs/>
          <w:color w:val="auto"/>
        </w:rPr>
        <w:t>A</w:t>
      </w:r>
      <w:r w:rsidR="001747C5" w:rsidRPr="001978CA">
        <w:rPr>
          <w:bCs/>
          <w:color w:val="auto"/>
        </w:rPr>
        <w:t xml:space="preserve">ll options below (5.2, 5.3, and 5.4) produce MNOs with &gt; 90% efficiency. </w:t>
      </w:r>
      <w:r w:rsidR="00A21A9A" w:rsidRPr="001978CA">
        <w:rPr>
          <w:bCs/>
          <w:color w:val="auto"/>
        </w:rPr>
        <w:t xml:space="preserve"> </w:t>
      </w:r>
    </w:p>
    <w:p w14:paraId="6014679F" w14:textId="77777777" w:rsidR="00A21A9A" w:rsidRPr="001978CA" w:rsidRDefault="00A21A9A" w:rsidP="004E0D22">
      <w:pPr>
        <w:pBdr>
          <w:top w:val="nil"/>
          <w:left w:val="nil"/>
          <w:bottom w:val="nil"/>
          <w:right w:val="nil"/>
          <w:between w:val="nil"/>
        </w:pBdr>
        <w:rPr>
          <w:b/>
          <w:color w:val="auto"/>
        </w:rPr>
      </w:pPr>
    </w:p>
    <w:p w14:paraId="4F76A8B5" w14:textId="14771F67" w:rsidR="0074779C" w:rsidRPr="00A42ADB" w:rsidRDefault="00AF6D3B" w:rsidP="004E0D22">
      <w:pPr>
        <w:numPr>
          <w:ilvl w:val="1"/>
          <w:numId w:val="1"/>
        </w:numPr>
        <w:pBdr>
          <w:top w:val="nil"/>
          <w:left w:val="nil"/>
          <w:bottom w:val="nil"/>
          <w:right w:val="nil"/>
          <w:between w:val="nil"/>
        </w:pBdr>
        <w:rPr>
          <w:color w:val="auto"/>
        </w:rPr>
      </w:pPr>
      <w:r>
        <w:rPr>
          <w:color w:val="auto"/>
        </w:rPr>
        <w:t xml:space="preserve"> </w:t>
      </w:r>
      <w:r w:rsidR="00D600A8" w:rsidRPr="00A42ADB">
        <w:rPr>
          <w:color w:val="auto"/>
        </w:rPr>
        <w:t>Passaging iPSC for motor neuron differentiation</w:t>
      </w:r>
    </w:p>
    <w:p w14:paraId="50DEB1E6" w14:textId="77777777" w:rsidR="00AF6D3B" w:rsidRPr="00AF5491" w:rsidRDefault="00AF6D3B" w:rsidP="004E0D22">
      <w:pPr>
        <w:pBdr>
          <w:top w:val="nil"/>
          <w:left w:val="nil"/>
          <w:bottom w:val="nil"/>
          <w:right w:val="nil"/>
          <w:between w:val="nil"/>
        </w:pBdr>
        <w:rPr>
          <w:color w:val="auto"/>
        </w:rPr>
      </w:pPr>
    </w:p>
    <w:p w14:paraId="1632F695" w14:textId="529200F9" w:rsidR="0074779C" w:rsidRPr="00AF5491" w:rsidRDefault="00AF6D3B" w:rsidP="004E0D22">
      <w:pPr>
        <w:pBdr>
          <w:top w:val="nil"/>
          <w:left w:val="nil"/>
          <w:bottom w:val="nil"/>
          <w:right w:val="nil"/>
          <w:between w:val="nil"/>
        </w:pBdr>
        <w:rPr>
          <w:color w:val="auto"/>
        </w:rPr>
      </w:pPr>
      <w:r w:rsidRPr="00AF5491">
        <w:rPr>
          <w:color w:val="auto"/>
        </w:rPr>
        <w:t xml:space="preserve">NOTE: </w:t>
      </w:r>
      <w:r w:rsidR="00D600A8" w:rsidRPr="00AF5491">
        <w:rPr>
          <w:color w:val="auto"/>
        </w:rPr>
        <w:t xml:space="preserve">Differentiation can be successfully conducted in either 3D (5.2) or 2D (5.3) protocols.  </w:t>
      </w:r>
    </w:p>
    <w:p w14:paraId="3C2A68E7" w14:textId="77777777" w:rsidR="0074779C" w:rsidRPr="00362A3C" w:rsidRDefault="00D600A8" w:rsidP="004E0D22">
      <w:pPr>
        <w:rPr>
          <w:color w:val="auto"/>
        </w:rPr>
      </w:pPr>
      <w:r w:rsidRPr="00362A3C">
        <w:rPr>
          <w:color w:val="auto"/>
        </w:rPr>
        <w:t xml:space="preserve"> </w:t>
      </w:r>
    </w:p>
    <w:p w14:paraId="4207374A" w14:textId="037D5562" w:rsidR="0074779C" w:rsidRPr="00A42ADB" w:rsidRDefault="00AF6D3B" w:rsidP="004E0D22">
      <w:pPr>
        <w:numPr>
          <w:ilvl w:val="2"/>
          <w:numId w:val="1"/>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 xml:space="preserve">Allow undifferentiated </w:t>
      </w:r>
      <w:proofErr w:type="spellStart"/>
      <w:r w:rsidR="00D600A8" w:rsidRPr="00A42ADB">
        <w:rPr>
          <w:color w:val="auto"/>
        </w:rPr>
        <w:t>iPS</w:t>
      </w:r>
      <w:proofErr w:type="spellEnd"/>
      <w:r w:rsidR="00D600A8" w:rsidRPr="00A42ADB">
        <w:rPr>
          <w:color w:val="auto"/>
        </w:rPr>
        <w:t xml:space="preserve"> cells to grow until it reaches confluency of</w:t>
      </w:r>
      <w:r w:rsidR="00E0775A" w:rsidRPr="00A42ADB">
        <w:rPr>
          <w:color w:val="auto"/>
        </w:rPr>
        <w:t xml:space="preserve"> </w:t>
      </w:r>
      <w:r w:rsidR="00D600A8" w:rsidRPr="00A42ADB">
        <w:rPr>
          <w:color w:val="auto"/>
        </w:rPr>
        <w:t xml:space="preserve">approximately 80% in </w:t>
      </w:r>
      <w:proofErr w:type="spellStart"/>
      <w:r w:rsidR="00D600A8" w:rsidRPr="00A42ADB">
        <w:rPr>
          <w:color w:val="auto"/>
        </w:rPr>
        <w:t>mTeSR</w:t>
      </w:r>
      <w:proofErr w:type="spellEnd"/>
      <w:r w:rsidR="00D600A8" w:rsidRPr="00A42ADB">
        <w:rPr>
          <w:color w:val="auto"/>
        </w:rPr>
        <w:t xml:space="preserve"> Plus medium in a 6 well plate.</w:t>
      </w:r>
    </w:p>
    <w:p w14:paraId="63869418" w14:textId="77777777" w:rsidR="0044655E" w:rsidRPr="00A42ADB" w:rsidRDefault="0044655E" w:rsidP="004E0D22">
      <w:pPr>
        <w:pBdr>
          <w:top w:val="nil"/>
          <w:left w:val="nil"/>
          <w:bottom w:val="nil"/>
          <w:right w:val="nil"/>
          <w:between w:val="nil"/>
        </w:pBdr>
        <w:rPr>
          <w:color w:val="auto"/>
        </w:rPr>
      </w:pPr>
    </w:p>
    <w:p w14:paraId="29E0F5C4" w14:textId="4F7F12A4" w:rsidR="0074779C" w:rsidRPr="00A42ADB" w:rsidRDefault="00AF6D3B" w:rsidP="004E0D22">
      <w:pPr>
        <w:numPr>
          <w:ilvl w:val="2"/>
          <w:numId w:val="1"/>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Completely aspirate the medium. Immediately wash the well once with sterile PBS and add 0.5 m</w:t>
      </w:r>
      <w:r w:rsidRPr="00A42ADB">
        <w:rPr>
          <w:color w:val="auto"/>
        </w:rPr>
        <w:t>L</w:t>
      </w:r>
      <w:r w:rsidR="00D600A8" w:rsidRPr="00A42ADB">
        <w:rPr>
          <w:color w:val="auto"/>
        </w:rPr>
        <w:t xml:space="preserve"> o</w:t>
      </w:r>
      <w:r w:rsidRPr="00A42ADB">
        <w:rPr>
          <w:color w:val="auto"/>
        </w:rPr>
        <w:t>f cell dissociation solution</w:t>
      </w:r>
      <w:r w:rsidR="00D600A8" w:rsidRPr="00A42ADB">
        <w:rPr>
          <w:color w:val="auto"/>
        </w:rPr>
        <w:t xml:space="preserve"> to the cells. </w:t>
      </w:r>
    </w:p>
    <w:p w14:paraId="7AA3CB50" w14:textId="77777777" w:rsidR="0044655E" w:rsidRPr="00A42ADB" w:rsidRDefault="0044655E" w:rsidP="004E0D22">
      <w:pPr>
        <w:pBdr>
          <w:top w:val="nil"/>
          <w:left w:val="nil"/>
          <w:bottom w:val="nil"/>
          <w:right w:val="nil"/>
          <w:between w:val="nil"/>
        </w:pBdr>
        <w:rPr>
          <w:color w:val="auto"/>
        </w:rPr>
      </w:pPr>
    </w:p>
    <w:p w14:paraId="3641188D" w14:textId="4AAFB4FC" w:rsidR="0074779C" w:rsidRPr="00A42ADB" w:rsidRDefault="00AF6D3B" w:rsidP="004E0D22">
      <w:pPr>
        <w:numPr>
          <w:ilvl w:val="2"/>
          <w:numId w:val="1"/>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Incubate the plate at 37</w:t>
      </w:r>
      <w:r w:rsidRPr="00A42ADB">
        <w:rPr>
          <w:color w:val="auto"/>
        </w:rPr>
        <w:t xml:space="preserve"> </w:t>
      </w:r>
      <w:r w:rsidR="00D600A8" w:rsidRPr="00A42ADB">
        <w:rPr>
          <w:color w:val="auto"/>
        </w:rPr>
        <w:t>°C in the incubator for approximately 2-3 min, or until cells become separated and round but remain attached to the well.</w:t>
      </w:r>
    </w:p>
    <w:p w14:paraId="47BA539C" w14:textId="77777777" w:rsidR="0044655E" w:rsidRPr="00A42ADB" w:rsidRDefault="0044655E" w:rsidP="004E0D22">
      <w:pPr>
        <w:pBdr>
          <w:top w:val="nil"/>
          <w:left w:val="nil"/>
          <w:bottom w:val="nil"/>
          <w:right w:val="nil"/>
          <w:between w:val="nil"/>
        </w:pBdr>
        <w:rPr>
          <w:color w:val="auto"/>
        </w:rPr>
      </w:pPr>
    </w:p>
    <w:p w14:paraId="7A57A379" w14:textId="7DEAD4FB" w:rsidR="0074779C" w:rsidRPr="00A42ADB" w:rsidRDefault="00AF6D3B" w:rsidP="004E0D22">
      <w:pPr>
        <w:numPr>
          <w:ilvl w:val="2"/>
          <w:numId w:val="1"/>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Add 1 m</w:t>
      </w:r>
      <w:r w:rsidRPr="00A42ADB">
        <w:rPr>
          <w:color w:val="auto"/>
        </w:rPr>
        <w:t>L</w:t>
      </w:r>
      <w:r w:rsidR="00D600A8" w:rsidRPr="00A42ADB">
        <w:rPr>
          <w:color w:val="auto"/>
        </w:rPr>
        <w:t xml:space="preserve"> of </w:t>
      </w:r>
      <w:r w:rsidRPr="00A42ADB">
        <w:rPr>
          <w:color w:val="auto"/>
        </w:rPr>
        <w:t>medi</w:t>
      </w:r>
      <w:r w:rsidR="005137BF" w:rsidRPr="00A42ADB">
        <w:rPr>
          <w:color w:val="auto"/>
        </w:rPr>
        <w:t>um</w:t>
      </w:r>
      <w:r w:rsidR="00D600A8" w:rsidRPr="00A42ADB">
        <w:rPr>
          <w:color w:val="auto"/>
        </w:rPr>
        <w:t xml:space="preserve"> and gently pipette up and down a few times using a 5 m</w:t>
      </w:r>
      <w:r w:rsidRPr="00A42ADB">
        <w:rPr>
          <w:color w:val="auto"/>
        </w:rPr>
        <w:t>L</w:t>
      </w:r>
      <w:r w:rsidR="00D600A8" w:rsidRPr="00A42ADB">
        <w:rPr>
          <w:color w:val="auto"/>
        </w:rPr>
        <w:t xml:space="preserve"> serological pipette</w:t>
      </w:r>
      <w:r w:rsidR="005137BF" w:rsidRPr="00A42ADB">
        <w:rPr>
          <w:color w:val="auto"/>
        </w:rPr>
        <w:t>. T</w:t>
      </w:r>
      <w:r w:rsidR="00D600A8" w:rsidRPr="00A42ADB">
        <w:rPr>
          <w:color w:val="auto"/>
        </w:rPr>
        <w:t>ransfer the cell suspension to a 15 m</w:t>
      </w:r>
      <w:r w:rsidR="005137BF" w:rsidRPr="00A42ADB">
        <w:rPr>
          <w:color w:val="auto"/>
        </w:rPr>
        <w:t>L</w:t>
      </w:r>
      <w:r w:rsidR="00D600A8" w:rsidRPr="00A42ADB">
        <w:rPr>
          <w:color w:val="auto"/>
        </w:rPr>
        <w:t xml:space="preserve"> tube consisting of 4 m</w:t>
      </w:r>
      <w:r w:rsidR="005137BF" w:rsidRPr="00A42ADB">
        <w:rPr>
          <w:color w:val="auto"/>
        </w:rPr>
        <w:t>L</w:t>
      </w:r>
      <w:r w:rsidR="00D600A8" w:rsidRPr="00A42ADB">
        <w:rPr>
          <w:color w:val="auto"/>
        </w:rPr>
        <w:t xml:space="preserve"> of </w:t>
      </w:r>
      <w:r w:rsidR="005137BF" w:rsidRPr="00A42ADB">
        <w:rPr>
          <w:color w:val="auto"/>
        </w:rPr>
        <w:t>the medium</w:t>
      </w:r>
      <w:r w:rsidR="00D600A8" w:rsidRPr="00A42ADB">
        <w:rPr>
          <w:color w:val="auto"/>
        </w:rPr>
        <w:t xml:space="preserve">. </w:t>
      </w:r>
    </w:p>
    <w:p w14:paraId="4D535C2E" w14:textId="77777777" w:rsidR="0044655E" w:rsidRPr="00A42ADB" w:rsidRDefault="0044655E" w:rsidP="004E0D22">
      <w:pPr>
        <w:pBdr>
          <w:top w:val="nil"/>
          <w:left w:val="nil"/>
          <w:bottom w:val="nil"/>
          <w:right w:val="nil"/>
          <w:between w:val="nil"/>
        </w:pBdr>
        <w:rPr>
          <w:color w:val="auto"/>
        </w:rPr>
      </w:pPr>
    </w:p>
    <w:p w14:paraId="0F275963" w14:textId="1C421402" w:rsidR="0074779C" w:rsidRPr="00A42ADB" w:rsidRDefault="005137BF" w:rsidP="004E0D22">
      <w:pPr>
        <w:numPr>
          <w:ilvl w:val="2"/>
          <w:numId w:val="1"/>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 xml:space="preserve">Centrifuge at 200 </w:t>
      </w:r>
      <w:r w:rsidR="00D600A8" w:rsidRPr="00A42ADB">
        <w:rPr>
          <w:i/>
          <w:iCs/>
          <w:color w:val="auto"/>
        </w:rPr>
        <w:t>x g</w:t>
      </w:r>
      <w:r w:rsidR="00D600A8" w:rsidRPr="00A42ADB">
        <w:rPr>
          <w:color w:val="auto"/>
        </w:rPr>
        <w:t xml:space="preserve"> for 3 min.</w:t>
      </w:r>
    </w:p>
    <w:p w14:paraId="22FADAD6" w14:textId="77777777" w:rsidR="0044655E" w:rsidRPr="00A42ADB" w:rsidRDefault="0044655E" w:rsidP="004E0D22">
      <w:pPr>
        <w:pBdr>
          <w:top w:val="nil"/>
          <w:left w:val="nil"/>
          <w:bottom w:val="nil"/>
          <w:right w:val="nil"/>
          <w:between w:val="nil"/>
        </w:pBdr>
        <w:rPr>
          <w:color w:val="auto"/>
        </w:rPr>
      </w:pPr>
    </w:p>
    <w:p w14:paraId="739CEB53" w14:textId="325EE472" w:rsidR="0074779C" w:rsidRPr="00A42ADB" w:rsidRDefault="005137BF" w:rsidP="004E0D22">
      <w:pPr>
        <w:numPr>
          <w:ilvl w:val="2"/>
          <w:numId w:val="1"/>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Carefully aspirate the supernatant, leaving the pellet undisturbed, and resuspend the cells in 1 m</w:t>
      </w:r>
      <w:r w:rsidRPr="00A42ADB">
        <w:rPr>
          <w:color w:val="auto"/>
        </w:rPr>
        <w:t>L</w:t>
      </w:r>
      <w:r w:rsidR="00D600A8" w:rsidRPr="00A42ADB">
        <w:rPr>
          <w:color w:val="auto"/>
        </w:rPr>
        <w:t xml:space="preserve"> of </w:t>
      </w:r>
      <w:r w:rsidRPr="00A42ADB">
        <w:rPr>
          <w:color w:val="auto"/>
        </w:rPr>
        <w:t>the</w:t>
      </w:r>
      <w:r w:rsidR="00D600A8" w:rsidRPr="00A42ADB">
        <w:rPr>
          <w:color w:val="auto"/>
        </w:rPr>
        <w:t xml:space="preserve"> medium supplemented with 10 µM of Y-27632</w:t>
      </w:r>
      <w:r w:rsidR="00FC1C20" w:rsidRPr="00A42ADB">
        <w:rPr>
          <w:color w:val="auto"/>
        </w:rPr>
        <w:t>.</w:t>
      </w:r>
      <w:r w:rsidR="00D600A8" w:rsidRPr="00A42ADB">
        <w:rPr>
          <w:color w:val="auto"/>
        </w:rPr>
        <w:t xml:space="preserve"> </w:t>
      </w:r>
    </w:p>
    <w:p w14:paraId="0D392B02" w14:textId="77777777" w:rsidR="0044655E" w:rsidRPr="00A42ADB" w:rsidRDefault="0044655E" w:rsidP="004E0D22">
      <w:pPr>
        <w:pBdr>
          <w:top w:val="nil"/>
          <w:left w:val="nil"/>
          <w:bottom w:val="nil"/>
          <w:right w:val="nil"/>
          <w:between w:val="nil"/>
        </w:pBdr>
        <w:rPr>
          <w:color w:val="auto"/>
        </w:rPr>
      </w:pPr>
    </w:p>
    <w:p w14:paraId="65FCD07A" w14:textId="5C53685C" w:rsidR="0074779C" w:rsidRPr="00A42ADB" w:rsidRDefault="005137BF" w:rsidP="004E0D22">
      <w:pPr>
        <w:numPr>
          <w:ilvl w:val="2"/>
          <w:numId w:val="1"/>
        </w:numPr>
        <w:pBdr>
          <w:top w:val="nil"/>
          <w:left w:val="nil"/>
          <w:bottom w:val="nil"/>
          <w:right w:val="nil"/>
          <w:between w:val="nil"/>
        </w:pBdr>
        <w:ind w:left="0" w:firstLine="0"/>
        <w:rPr>
          <w:color w:val="auto"/>
        </w:rPr>
      </w:pPr>
      <w:r w:rsidRPr="00A42ADB">
        <w:rPr>
          <w:color w:val="auto"/>
        </w:rPr>
        <w:t xml:space="preserve"> </w:t>
      </w:r>
      <w:r w:rsidR="00D600A8" w:rsidRPr="00A42ADB">
        <w:rPr>
          <w:color w:val="auto"/>
        </w:rPr>
        <w:t xml:space="preserve">Count the cells using a hemocytometer and proceed to either 5.2 (3D differentiation), or 5.3 (2D differentiation). </w:t>
      </w:r>
    </w:p>
    <w:p w14:paraId="2ED6C5F1" w14:textId="77777777" w:rsidR="0074779C" w:rsidRPr="00E16B37" w:rsidRDefault="0074779C" w:rsidP="004E0D22">
      <w:pPr>
        <w:pBdr>
          <w:top w:val="nil"/>
          <w:left w:val="nil"/>
          <w:bottom w:val="nil"/>
          <w:right w:val="nil"/>
          <w:between w:val="nil"/>
        </w:pBdr>
        <w:rPr>
          <w:color w:val="auto"/>
          <w:highlight w:val="yellow"/>
        </w:rPr>
      </w:pPr>
    </w:p>
    <w:p w14:paraId="00747E6E" w14:textId="7269D333" w:rsidR="0074779C" w:rsidRPr="00E16B37" w:rsidRDefault="005137BF" w:rsidP="004E0D22">
      <w:pPr>
        <w:numPr>
          <w:ilvl w:val="1"/>
          <w:numId w:val="1"/>
        </w:numPr>
        <w:pBdr>
          <w:top w:val="nil"/>
          <w:left w:val="nil"/>
          <w:bottom w:val="nil"/>
          <w:right w:val="nil"/>
          <w:between w:val="nil"/>
        </w:pBdr>
        <w:rPr>
          <w:color w:val="auto"/>
          <w:highlight w:val="yellow"/>
        </w:rPr>
      </w:pPr>
      <w:r w:rsidRPr="00E16B37">
        <w:rPr>
          <w:color w:val="auto"/>
          <w:highlight w:val="yellow"/>
        </w:rPr>
        <w:t xml:space="preserve"> </w:t>
      </w:r>
      <w:r w:rsidR="00D600A8" w:rsidRPr="00E16B37">
        <w:rPr>
          <w:color w:val="auto"/>
          <w:highlight w:val="yellow"/>
        </w:rPr>
        <w:t>Formation of motor neuron spheroid (MNS) in 3D differentiation (“3D protocol”)</w:t>
      </w:r>
    </w:p>
    <w:p w14:paraId="45224E7D" w14:textId="77777777" w:rsidR="005137BF" w:rsidRPr="00E16B37" w:rsidRDefault="005137BF" w:rsidP="004E0D22">
      <w:pPr>
        <w:pBdr>
          <w:top w:val="nil"/>
          <w:left w:val="nil"/>
          <w:bottom w:val="nil"/>
          <w:right w:val="nil"/>
          <w:between w:val="nil"/>
        </w:pBdr>
        <w:rPr>
          <w:color w:val="auto"/>
        </w:rPr>
      </w:pPr>
    </w:p>
    <w:p w14:paraId="1022E734" w14:textId="2879DC50" w:rsidR="0074779C" w:rsidRPr="00E16B37" w:rsidRDefault="005137BF" w:rsidP="004E0D22">
      <w:pPr>
        <w:pBdr>
          <w:top w:val="nil"/>
          <w:left w:val="nil"/>
          <w:bottom w:val="nil"/>
          <w:right w:val="nil"/>
          <w:between w:val="nil"/>
        </w:pBdr>
        <w:rPr>
          <w:color w:val="auto"/>
        </w:rPr>
      </w:pPr>
      <w:r w:rsidRPr="00E16B37">
        <w:rPr>
          <w:color w:val="auto"/>
        </w:rPr>
        <w:t>NOTE:</w:t>
      </w:r>
      <w:r w:rsidR="00D600A8" w:rsidRPr="00E16B37">
        <w:rPr>
          <w:color w:val="auto"/>
        </w:rPr>
        <w:t xml:space="preserve"> A complete medium change is done daily from Days 0-12 of differentiation</w:t>
      </w:r>
      <w:r w:rsidR="003C332C" w:rsidRPr="00E16B37">
        <w:rPr>
          <w:color w:val="auto"/>
        </w:rPr>
        <w:t xml:space="preserve"> (</w:t>
      </w:r>
      <w:r w:rsidR="003C332C" w:rsidRPr="00E16B37">
        <w:rPr>
          <w:b/>
          <w:bCs/>
          <w:color w:val="auto"/>
        </w:rPr>
        <w:t>Figure 2</w:t>
      </w:r>
      <w:r w:rsidR="003C332C" w:rsidRPr="00E16B37">
        <w:rPr>
          <w:color w:val="auto"/>
        </w:rPr>
        <w:t>)</w:t>
      </w:r>
      <w:r w:rsidR="00D600A8" w:rsidRPr="00E16B37">
        <w:rPr>
          <w:color w:val="auto"/>
        </w:rPr>
        <w:t>.</w:t>
      </w:r>
    </w:p>
    <w:p w14:paraId="260C73EF" w14:textId="77777777" w:rsidR="0074779C" w:rsidRPr="00E16B37" w:rsidRDefault="0074779C" w:rsidP="004E0D22">
      <w:pPr>
        <w:pBdr>
          <w:top w:val="nil"/>
          <w:left w:val="nil"/>
          <w:bottom w:val="nil"/>
          <w:right w:val="nil"/>
          <w:between w:val="nil"/>
        </w:pBdr>
        <w:rPr>
          <w:color w:val="auto"/>
        </w:rPr>
      </w:pPr>
    </w:p>
    <w:p w14:paraId="46C86616" w14:textId="30CA2360" w:rsidR="0074779C"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 xml:space="preserve">Seed the </w:t>
      </w:r>
      <w:proofErr w:type="spellStart"/>
      <w:r w:rsidR="00D600A8" w:rsidRPr="00E16B37">
        <w:rPr>
          <w:color w:val="auto"/>
          <w:highlight w:val="yellow"/>
        </w:rPr>
        <w:t>iPS</w:t>
      </w:r>
      <w:proofErr w:type="spellEnd"/>
      <w:r w:rsidR="00D600A8" w:rsidRPr="00E16B37">
        <w:rPr>
          <w:color w:val="auto"/>
          <w:highlight w:val="yellow"/>
        </w:rPr>
        <w:t xml:space="preserve"> cells from step 5.1.7 to a 96</w:t>
      </w:r>
      <w:r w:rsidRPr="00E16B37">
        <w:rPr>
          <w:color w:val="auto"/>
          <w:highlight w:val="yellow"/>
        </w:rPr>
        <w:t xml:space="preserve"> </w:t>
      </w:r>
      <w:r w:rsidR="00D600A8" w:rsidRPr="00E16B37">
        <w:rPr>
          <w:color w:val="auto"/>
          <w:highlight w:val="yellow"/>
        </w:rPr>
        <w:t>well U bottom plate at 40,000 cells/well in 100 µ</w:t>
      </w:r>
      <w:r w:rsidRPr="00E16B37">
        <w:rPr>
          <w:color w:val="auto"/>
          <w:highlight w:val="yellow"/>
        </w:rPr>
        <w:t>L</w:t>
      </w:r>
      <w:r w:rsidR="00D600A8" w:rsidRPr="00E16B37">
        <w:rPr>
          <w:color w:val="auto"/>
          <w:highlight w:val="yellow"/>
        </w:rPr>
        <w:t xml:space="preserve"> of </w:t>
      </w:r>
      <w:proofErr w:type="spellStart"/>
      <w:r w:rsidR="00D600A8" w:rsidRPr="00E16B37">
        <w:rPr>
          <w:color w:val="auto"/>
          <w:highlight w:val="yellow"/>
        </w:rPr>
        <w:t>mTeSR</w:t>
      </w:r>
      <w:proofErr w:type="spellEnd"/>
      <w:r w:rsidR="00D600A8" w:rsidRPr="00E16B37">
        <w:rPr>
          <w:color w:val="auto"/>
          <w:highlight w:val="yellow"/>
        </w:rPr>
        <w:t xml:space="preserve"> Plus supplemented with 10 µM of Y-27632. </w:t>
      </w:r>
    </w:p>
    <w:p w14:paraId="0906E3AF" w14:textId="77777777" w:rsidR="0044655E" w:rsidRPr="00E16B37" w:rsidRDefault="0044655E" w:rsidP="004E0D22">
      <w:pPr>
        <w:pBdr>
          <w:top w:val="nil"/>
          <w:left w:val="nil"/>
          <w:bottom w:val="nil"/>
          <w:right w:val="nil"/>
          <w:between w:val="nil"/>
        </w:pBdr>
        <w:rPr>
          <w:color w:val="auto"/>
          <w:highlight w:val="yellow"/>
        </w:rPr>
      </w:pPr>
    </w:p>
    <w:p w14:paraId="491BF670" w14:textId="09B0BD5D" w:rsidR="0025110A"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On the next day, replace each well with 100 µ</w:t>
      </w:r>
      <w:r w:rsidRPr="00E16B37">
        <w:rPr>
          <w:color w:val="auto"/>
          <w:highlight w:val="yellow"/>
        </w:rPr>
        <w:t>L</w:t>
      </w:r>
      <w:r w:rsidR="00D600A8" w:rsidRPr="00E16B37">
        <w:rPr>
          <w:color w:val="auto"/>
          <w:highlight w:val="yellow"/>
        </w:rPr>
        <w:t xml:space="preserve"> of </w:t>
      </w:r>
      <w:r w:rsidRPr="00E16B37">
        <w:rPr>
          <w:color w:val="auto"/>
          <w:highlight w:val="yellow"/>
        </w:rPr>
        <w:t xml:space="preserve">the </w:t>
      </w:r>
      <w:r w:rsidR="00D600A8" w:rsidRPr="00E16B37">
        <w:rPr>
          <w:color w:val="auto"/>
          <w:highlight w:val="yellow"/>
        </w:rPr>
        <w:t xml:space="preserve">fresh medium. </w:t>
      </w:r>
    </w:p>
    <w:p w14:paraId="6070BCCB" w14:textId="77777777" w:rsidR="0044655E" w:rsidRPr="00E16B37" w:rsidRDefault="0044655E" w:rsidP="004E0D22">
      <w:pPr>
        <w:pBdr>
          <w:top w:val="nil"/>
          <w:left w:val="nil"/>
          <w:bottom w:val="nil"/>
          <w:right w:val="nil"/>
          <w:between w:val="nil"/>
        </w:pBdr>
        <w:rPr>
          <w:color w:val="auto"/>
          <w:highlight w:val="yellow"/>
        </w:rPr>
      </w:pPr>
    </w:p>
    <w:p w14:paraId="77776534" w14:textId="569C388B" w:rsidR="0074779C"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lastRenderedPageBreak/>
        <w:t xml:space="preserve"> </w:t>
      </w:r>
      <w:r w:rsidR="00D600A8" w:rsidRPr="00E16B37">
        <w:rPr>
          <w:color w:val="auto"/>
          <w:highlight w:val="yellow"/>
        </w:rPr>
        <w:t xml:space="preserve">On days 0 and 1: Aspirate </w:t>
      </w:r>
      <w:r w:rsidRPr="00E16B37">
        <w:rPr>
          <w:color w:val="auto"/>
          <w:highlight w:val="yellow"/>
        </w:rPr>
        <w:t xml:space="preserve">the </w:t>
      </w:r>
      <w:r w:rsidR="00D600A8" w:rsidRPr="00E16B37">
        <w:rPr>
          <w:color w:val="auto"/>
          <w:highlight w:val="yellow"/>
        </w:rPr>
        <w:t>culture medium and replace with 100 µ</w:t>
      </w:r>
      <w:r w:rsidRPr="00E16B37">
        <w:rPr>
          <w:color w:val="auto"/>
          <w:highlight w:val="yellow"/>
        </w:rPr>
        <w:t>L</w:t>
      </w:r>
      <w:r w:rsidR="00D600A8" w:rsidRPr="00E16B37">
        <w:rPr>
          <w:color w:val="auto"/>
          <w:highlight w:val="yellow"/>
        </w:rPr>
        <w:t xml:space="preserve"> of KSR medium </w:t>
      </w:r>
      <w:r w:rsidR="00E0775A" w:rsidRPr="00E16B37">
        <w:rPr>
          <w:color w:val="auto"/>
          <w:highlight w:val="yellow"/>
        </w:rPr>
        <w:t xml:space="preserve">(3.1.2) </w:t>
      </w:r>
      <w:r w:rsidR="00D600A8" w:rsidRPr="00E16B37">
        <w:rPr>
          <w:color w:val="auto"/>
          <w:highlight w:val="yellow"/>
        </w:rPr>
        <w:t xml:space="preserve">supplemented with 10 µM SB431542 and 100 </w:t>
      </w:r>
      <w:proofErr w:type="spellStart"/>
      <w:r w:rsidR="00D600A8" w:rsidRPr="00E16B37">
        <w:rPr>
          <w:color w:val="auto"/>
          <w:highlight w:val="yellow"/>
        </w:rPr>
        <w:t>nM</w:t>
      </w:r>
      <w:proofErr w:type="spellEnd"/>
      <w:r w:rsidR="00D600A8" w:rsidRPr="00E16B37">
        <w:rPr>
          <w:color w:val="auto"/>
          <w:highlight w:val="yellow"/>
        </w:rPr>
        <w:t xml:space="preserve"> LDN-193189.</w:t>
      </w:r>
    </w:p>
    <w:p w14:paraId="6726C0CA" w14:textId="77777777" w:rsidR="00857899" w:rsidRPr="00E16B37" w:rsidRDefault="00857899" w:rsidP="004E0D22">
      <w:pPr>
        <w:pBdr>
          <w:top w:val="nil"/>
          <w:left w:val="nil"/>
          <w:bottom w:val="nil"/>
          <w:right w:val="nil"/>
          <w:between w:val="nil"/>
        </w:pBdr>
        <w:rPr>
          <w:color w:val="auto"/>
          <w:highlight w:val="yellow"/>
        </w:rPr>
      </w:pPr>
    </w:p>
    <w:p w14:paraId="3A726CA9" w14:textId="351F3908" w:rsidR="0074779C"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On days 2 and 3:</w:t>
      </w:r>
      <w:r w:rsidRPr="00E16B37">
        <w:rPr>
          <w:color w:val="auto"/>
          <w:highlight w:val="yellow"/>
        </w:rPr>
        <w:t xml:space="preserve"> </w:t>
      </w:r>
      <w:r w:rsidR="00D600A8" w:rsidRPr="00E16B37">
        <w:rPr>
          <w:color w:val="auto"/>
          <w:highlight w:val="yellow"/>
        </w:rPr>
        <w:t xml:space="preserve">Aspirate </w:t>
      </w:r>
      <w:r w:rsidR="00E16B37">
        <w:rPr>
          <w:color w:val="auto"/>
          <w:highlight w:val="yellow"/>
        </w:rPr>
        <w:t xml:space="preserve">the </w:t>
      </w:r>
      <w:r w:rsidR="00D600A8" w:rsidRPr="00E16B37">
        <w:rPr>
          <w:color w:val="auto"/>
          <w:highlight w:val="yellow"/>
        </w:rPr>
        <w:t>culture medium</w:t>
      </w:r>
      <w:r w:rsidR="00E16B37">
        <w:rPr>
          <w:color w:val="auto"/>
          <w:highlight w:val="yellow"/>
        </w:rPr>
        <w:t xml:space="preserve"> </w:t>
      </w:r>
      <w:r w:rsidR="00D600A8" w:rsidRPr="00E16B37">
        <w:rPr>
          <w:color w:val="auto"/>
          <w:highlight w:val="yellow"/>
        </w:rPr>
        <w:t>and replace with 100 µ</w:t>
      </w:r>
      <w:r w:rsidRPr="00E16B37">
        <w:rPr>
          <w:color w:val="auto"/>
          <w:highlight w:val="yellow"/>
        </w:rPr>
        <w:t>L</w:t>
      </w:r>
      <w:r w:rsidR="00D600A8" w:rsidRPr="00E16B37">
        <w:rPr>
          <w:color w:val="auto"/>
          <w:highlight w:val="yellow"/>
        </w:rPr>
        <w:t xml:space="preserve"> of KSR medium supplemented with 10 µM SB431542, 100 </w:t>
      </w:r>
      <w:proofErr w:type="spellStart"/>
      <w:r w:rsidR="00D600A8" w:rsidRPr="00E16B37">
        <w:rPr>
          <w:color w:val="auto"/>
          <w:highlight w:val="yellow"/>
        </w:rPr>
        <w:t>nM</w:t>
      </w:r>
      <w:proofErr w:type="spellEnd"/>
      <w:r w:rsidR="00D600A8" w:rsidRPr="00E16B37">
        <w:rPr>
          <w:color w:val="auto"/>
          <w:highlight w:val="yellow"/>
        </w:rPr>
        <w:t xml:space="preserve"> LDN-193189, 5 µM DAPT, 5 µM SU5402, 1 µM RA and 1 µM SAG. </w:t>
      </w:r>
    </w:p>
    <w:p w14:paraId="0330FED4" w14:textId="77777777" w:rsidR="00857899" w:rsidRPr="00E16B37" w:rsidRDefault="00857899" w:rsidP="004E0D22">
      <w:pPr>
        <w:pBdr>
          <w:top w:val="nil"/>
          <w:left w:val="nil"/>
          <w:bottom w:val="nil"/>
          <w:right w:val="nil"/>
          <w:between w:val="nil"/>
        </w:pBdr>
        <w:rPr>
          <w:color w:val="auto"/>
          <w:highlight w:val="yellow"/>
        </w:rPr>
      </w:pPr>
    </w:p>
    <w:p w14:paraId="52BF511B" w14:textId="494A2DDD" w:rsidR="0074779C"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 xml:space="preserve">On days 4 and 5: Prepare </w:t>
      </w:r>
      <w:r w:rsidR="00E0775A" w:rsidRPr="00E16B37">
        <w:rPr>
          <w:color w:val="auto"/>
          <w:highlight w:val="yellow"/>
        </w:rPr>
        <w:t xml:space="preserve">a mixed medium consisting of </w:t>
      </w:r>
      <w:r w:rsidR="00D600A8" w:rsidRPr="00E16B37">
        <w:rPr>
          <w:color w:val="auto"/>
          <w:highlight w:val="yellow"/>
        </w:rPr>
        <w:t xml:space="preserve">75% KSR medium and 25% N2 medium (3.1.3). Then, aspirate </w:t>
      </w:r>
      <w:r w:rsidRPr="00E16B37">
        <w:rPr>
          <w:color w:val="auto"/>
          <w:highlight w:val="yellow"/>
        </w:rPr>
        <w:t xml:space="preserve">the </w:t>
      </w:r>
      <w:r w:rsidR="00D600A8" w:rsidRPr="00E16B37">
        <w:rPr>
          <w:color w:val="auto"/>
          <w:highlight w:val="yellow"/>
        </w:rPr>
        <w:t xml:space="preserve">culture medium and replace with 100 µL of mixed medium supplemented with 10 µM SB431542, 100 </w:t>
      </w:r>
      <w:proofErr w:type="spellStart"/>
      <w:r w:rsidR="00D600A8" w:rsidRPr="00E16B37">
        <w:rPr>
          <w:color w:val="auto"/>
          <w:highlight w:val="yellow"/>
        </w:rPr>
        <w:t>nM</w:t>
      </w:r>
      <w:proofErr w:type="spellEnd"/>
      <w:r w:rsidR="00D600A8" w:rsidRPr="00E16B37">
        <w:rPr>
          <w:color w:val="auto"/>
          <w:highlight w:val="yellow"/>
        </w:rPr>
        <w:t xml:space="preserve"> LDN-193189, 5 µM DAPT, 5 µM SU5402, 1 µM RA, and 1 µM SAG. </w:t>
      </w:r>
    </w:p>
    <w:p w14:paraId="7131A0FD" w14:textId="77777777" w:rsidR="00857899" w:rsidRPr="00E16B37" w:rsidRDefault="00857899" w:rsidP="004E0D22">
      <w:pPr>
        <w:pBdr>
          <w:top w:val="nil"/>
          <w:left w:val="nil"/>
          <w:bottom w:val="nil"/>
          <w:right w:val="nil"/>
          <w:between w:val="nil"/>
        </w:pBdr>
        <w:rPr>
          <w:color w:val="auto"/>
          <w:highlight w:val="yellow"/>
        </w:rPr>
      </w:pPr>
    </w:p>
    <w:p w14:paraId="10975E1D" w14:textId="52B1D33A" w:rsidR="0074779C"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On days 6 and 7: Prepare</w:t>
      </w:r>
      <w:r w:rsidR="00E0775A" w:rsidRPr="00E16B37">
        <w:rPr>
          <w:color w:val="auto"/>
          <w:highlight w:val="yellow"/>
        </w:rPr>
        <w:t xml:space="preserve"> a mixed medium consisting of</w:t>
      </w:r>
      <w:r w:rsidR="00D600A8" w:rsidRPr="00E16B37">
        <w:rPr>
          <w:color w:val="auto"/>
          <w:highlight w:val="yellow"/>
        </w:rPr>
        <w:t xml:space="preserve"> 50% KSR medium and 50% N2</w:t>
      </w:r>
      <w:r w:rsidR="00E0775A" w:rsidRPr="00E16B37">
        <w:rPr>
          <w:color w:val="auto"/>
          <w:highlight w:val="yellow"/>
        </w:rPr>
        <w:t xml:space="preserve"> medium</w:t>
      </w:r>
      <w:r w:rsidR="00D600A8" w:rsidRPr="00E16B37">
        <w:rPr>
          <w:color w:val="auto"/>
          <w:highlight w:val="yellow"/>
        </w:rPr>
        <w:t>.</w:t>
      </w:r>
      <w:r w:rsidR="00BB70D2">
        <w:rPr>
          <w:color w:val="auto"/>
          <w:highlight w:val="yellow"/>
        </w:rPr>
        <w:t xml:space="preserve"> </w:t>
      </w:r>
      <w:r w:rsidR="00D600A8" w:rsidRPr="00E16B37">
        <w:rPr>
          <w:color w:val="auto"/>
          <w:highlight w:val="yellow"/>
        </w:rPr>
        <w:t>Then, aspirate culture medium and replace it with 100 µL of mixed medium supplemented with 5 µM DAPT, 5 µM SU5402, 1 µM retinoic acid and 1 µM SAG.</w:t>
      </w:r>
    </w:p>
    <w:p w14:paraId="11BCAD92" w14:textId="77777777" w:rsidR="00857899" w:rsidRPr="00E16B37" w:rsidRDefault="00857899" w:rsidP="004E0D22">
      <w:pPr>
        <w:pBdr>
          <w:top w:val="nil"/>
          <w:left w:val="nil"/>
          <w:bottom w:val="nil"/>
          <w:right w:val="nil"/>
          <w:between w:val="nil"/>
        </w:pBdr>
        <w:rPr>
          <w:color w:val="auto"/>
          <w:highlight w:val="yellow"/>
        </w:rPr>
      </w:pPr>
    </w:p>
    <w:p w14:paraId="1A024831" w14:textId="3C34C2DD" w:rsidR="0074779C"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On days 8 and 9: Prepare</w:t>
      </w:r>
      <w:r w:rsidR="00E0775A" w:rsidRPr="00E16B37">
        <w:rPr>
          <w:color w:val="auto"/>
          <w:highlight w:val="yellow"/>
        </w:rPr>
        <w:t xml:space="preserve"> a mixed medium consisting of</w:t>
      </w:r>
      <w:r w:rsidR="00D600A8" w:rsidRPr="00E16B37">
        <w:rPr>
          <w:color w:val="auto"/>
          <w:highlight w:val="yellow"/>
        </w:rPr>
        <w:t xml:space="preserve"> 25% KSR medium and 75% N2 medium.</w:t>
      </w:r>
      <w:r w:rsidRPr="00E16B37">
        <w:rPr>
          <w:color w:val="auto"/>
          <w:highlight w:val="yellow"/>
        </w:rPr>
        <w:t xml:space="preserve"> </w:t>
      </w:r>
      <w:r w:rsidR="00D600A8" w:rsidRPr="00E16B37">
        <w:rPr>
          <w:color w:val="auto"/>
          <w:highlight w:val="yellow"/>
        </w:rPr>
        <w:t>Then, aspirate culture medium and replace with 100 µL of mixed medium supplemented with 5 µM DAPT, 5 µM SU5402, 1 µM RA and 1 µM SAG.</w:t>
      </w:r>
    </w:p>
    <w:p w14:paraId="41861481" w14:textId="77777777" w:rsidR="00857899" w:rsidRPr="00E16B37" w:rsidRDefault="00857899" w:rsidP="004E0D22">
      <w:pPr>
        <w:pBdr>
          <w:top w:val="nil"/>
          <w:left w:val="nil"/>
          <w:bottom w:val="nil"/>
          <w:right w:val="nil"/>
          <w:between w:val="nil"/>
        </w:pBdr>
        <w:rPr>
          <w:color w:val="auto"/>
          <w:highlight w:val="yellow"/>
        </w:rPr>
      </w:pPr>
    </w:p>
    <w:p w14:paraId="6498487B" w14:textId="3A722B1B" w:rsidR="0074779C"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On days 10 and 11: Replace medium with 100 µl of N2 medium supplemented with 5 µM DAPT, 5 µM SU5402, 1 µM RA and 1 µM SAG.</w:t>
      </w:r>
    </w:p>
    <w:p w14:paraId="70B2BE31" w14:textId="77777777" w:rsidR="00857899" w:rsidRPr="00E16B37" w:rsidRDefault="00857899" w:rsidP="004E0D22">
      <w:pPr>
        <w:pBdr>
          <w:top w:val="nil"/>
          <w:left w:val="nil"/>
          <w:bottom w:val="nil"/>
          <w:right w:val="nil"/>
          <w:between w:val="nil"/>
        </w:pBdr>
        <w:rPr>
          <w:color w:val="auto"/>
          <w:highlight w:val="yellow"/>
        </w:rPr>
      </w:pPr>
    </w:p>
    <w:p w14:paraId="412177DE" w14:textId="2EF44944" w:rsidR="0074779C" w:rsidRPr="00E16B37" w:rsidRDefault="005137BF" w:rsidP="004E0D22">
      <w:pPr>
        <w:numPr>
          <w:ilvl w:val="2"/>
          <w:numId w:val="1"/>
        </w:numPr>
        <w:pBdr>
          <w:top w:val="nil"/>
          <w:left w:val="nil"/>
          <w:bottom w:val="nil"/>
          <w:right w:val="nil"/>
          <w:between w:val="nil"/>
        </w:pBdr>
        <w:ind w:left="0" w:firstLine="0"/>
        <w:rPr>
          <w:color w:val="auto"/>
          <w:highlight w:val="yellow"/>
        </w:rPr>
      </w:pPr>
      <w:r w:rsidRPr="00E16B37">
        <w:rPr>
          <w:color w:val="auto"/>
          <w:highlight w:val="yellow"/>
        </w:rPr>
        <w:t xml:space="preserve"> </w:t>
      </w:r>
      <w:r w:rsidR="00D600A8" w:rsidRPr="00E16B37">
        <w:rPr>
          <w:color w:val="auto"/>
          <w:highlight w:val="yellow"/>
        </w:rPr>
        <w:t>On day 12: Proceed to transfer the MNs into the tissue culture chip (Step 6) or replace medium with 100 µ</w:t>
      </w:r>
      <w:r w:rsidRPr="00E16B37">
        <w:rPr>
          <w:color w:val="auto"/>
          <w:highlight w:val="yellow"/>
        </w:rPr>
        <w:t>L</w:t>
      </w:r>
      <w:r w:rsidR="00D600A8" w:rsidRPr="00E16B37">
        <w:rPr>
          <w:color w:val="auto"/>
          <w:highlight w:val="yellow"/>
        </w:rPr>
        <w:t xml:space="preserve"> of </w:t>
      </w:r>
      <w:r w:rsidRPr="00E16B37">
        <w:rPr>
          <w:color w:val="auto"/>
          <w:highlight w:val="yellow"/>
        </w:rPr>
        <w:t xml:space="preserve">the </w:t>
      </w:r>
      <w:r w:rsidR="00BB7F17" w:rsidRPr="00E16B37">
        <w:rPr>
          <w:color w:val="auto"/>
          <w:highlight w:val="yellow"/>
        </w:rPr>
        <w:t>M</w:t>
      </w:r>
      <w:r w:rsidR="00D600A8" w:rsidRPr="00E16B37">
        <w:rPr>
          <w:color w:val="auto"/>
          <w:highlight w:val="yellow"/>
        </w:rPr>
        <w:t>aturation medi</w:t>
      </w:r>
      <w:r w:rsidR="00BB7F17" w:rsidRPr="00E16B37">
        <w:rPr>
          <w:color w:val="auto"/>
          <w:highlight w:val="yellow"/>
        </w:rPr>
        <w:t>um</w:t>
      </w:r>
      <w:r w:rsidR="00D600A8" w:rsidRPr="00E16B37">
        <w:rPr>
          <w:color w:val="auto"/>
          <w:highlight w:val="yellow"/>
        </w:rPr>
        <w:t xml:space="preserve"> (3.1.4) supplemented </w:t>
      </w:r>
      <w:r w:rsidR="00E0775A" w:rsidRPr="00E16B37">
        <w:rPr>
          <w:color w:val="auto"/>
          <w:highlight w:val="yellow"/>
        </w:rPr>
        <w:t xml:space="preserve">with </w:t>
      </w:r>
      <w:r w:rsidR="00D600A8" w:rsidRPr="00E16B37">
        <w:rPr>
          <w:color w:val="auto"/>
          <w:highlight w:val="yellow"/>
        </w:rPr>
        <w:t xml:space="preserve">20 ng/mL brain-derived neurotrophic factor (BDNF).  </w:t>
      </w:r>
    </w:p>
    <w:p w14:paraId="3E93A4D0" w14:textId="77777777" w:rsidR="00857899" w:rsidRPr="005137BF" w:rsidRDefault="00857899" w:rsidP="004E0D22">
      <w:pPr>
        <w:pBdr>
          <w:top w:val="nil"/>
          <w:left w:val="nil"/>
          <w:bottom w:val="nil"/>
          <w:right w:val="nil"/>
          <w:between w:val="nil"/>
        </w:pBdr>
        <w:rPr>
          <w:color w:val="auto"/>
        </w:rPr>
      </w:pPr>
    </w:p>
    <w:p w14:paraId="4CA60BF3" w14:textId="299A30D1" w:rsidR="009E319D" w:rsidRPr="001978CA" w:rsidRDefault="005137BF" w:rsidP="004E0D22">
      <w:pPr>
        <w:pBdr>
          <w:top w:val="nil"/>
          <w:left w:val="nil"/>
          <w:bottom w:val="nil"/>
          <w:right w:val="nil"/>
          <w:between w:val="nil"/>
        </w:pBdr>
        <w:rPr>
          <w:color w:val="auto"/>
        </w:rPr>
      </w:pPr>
      <w:r w:rsidRPr="005137BF">
        <w:rPr>
          <w:color w:val="auto"/>
        </w:rPr>
        <w:t xml:space="preserve">NOTE: </w:t>
      </w:r>
      <w:r w:rsidR="00D600A8" w:rsidRPr="005137BF">
        <w:rPr>
          <w:color w:val="auto"/>
        </w:rPr>
        <w:t>The MNS can be transferred to the tissue culture chip starting from day 12 until day 19. Spheroids that are not transferred should be kept cultured in 96</w:t>
      </w:r>
      <w:r>
        <w:rPr>
          <w:color w:val="auto"/>
        </w:rPr>
        <w:t xml:space="preserve"> </w:t>
      </w:r>
      <w:r w:rsidR="00D600A8" w:rsidRPr="005137BF">
        <w:rPr>
          <w:color w:val="auto"/>
        </w:rPr>
        <w:t xml:space="preserve">well U bottom plates in </w:t>
      </w:r>
      <w:r w:rsidR="00BB7F17" w:rsidRPr="005137BF">
        <w:rPr>
          <w:color w:val="auto"/>
        </w:rPr>
        <w:t>M</w:t>
      </w:r>
      <w:r w:rsidR="00D600A8" w:rsidRPr="005137BF">
        <w:rPr>
          <w:color w:val="auto"/>
        </w:rPr>
        <w:t>aturation medi</w:t>
      </w:r>
      <w:r w:rsidR="00BB7F17" w:rsidRPr="005137BF">
        <w:rPr>
          <w:color w:val="auto"/>
        </w:rPr>
        <w:t>um</w:t>
      </w:r>
      <w:r w:rsidR="00D600A8" w:rsidRPr="005137BF">
        <w:rPr>
          <w:color w:val="auto"/>
        </w:rPr>
        <w:t xml:space="preserve"> supplemented with 20 ng/mL BDNF until transfer.</w:t>
      </w:r>
    </w:p>
    <w:p w14:paraId="3C0049AE" w14:textId="056DFA46" w:rsidR="0074779C" w:rsidRPr="001978CA" w:rsidRDefault="0074779C" w:rsidP="004E0D22">
      <w:pPr>
        <w:pBdr>
          <w:top w:val="nil"/>
          <w:left w:val="nil"/>
          <w:bottom w:val="nil"/>
          <w:right w:val="nil"/>
          <w:between w:val="nil"/>
        </w:pBdr>
        <w:rPr>
          <w:color w:val="auto"/>
        </w:rPr>
      </w:pPr>
    </w:p>
    <w:p w14:paraId="0565D218" w14:textId="30A5B924" w:rsidR="0074779C" w:rsidRPr="001978CA" w:rsidRDefault="005137BF"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Alternative option) 2D differentiation and transition to 3D MNS (“2D protocol”)</w:t>
      </w:r>
    </w:p>
    <w:p w14:paraId="0810AD93" w14:textId="77777777" w:rsidR="00857899" w:rsidRDefault="00857899" w:rsidP="004E0D22">
      <w:pPr>
        <w:pBdr>
          <w:top w:val="nil"/>
          <w:left w:val="nil"/>
          <w:bottom w:val="nil"/>
          <w:right w:val="nil"/>
          <w:between w:val="nil"/>
        </w:pBdr>
        <w:rPr>
          <w:color w:val="auto"/>
        </w:rPr>
      </w:pPr>
    </w:p>
    <w:p w14:paraId="2E398869" w14:textId="02855DC3"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Aspirate </w:t>
      </w:r>
      <w:r w:rsidR="00952CFF" w:rsidRPr="001978CA">
        <w:rPr>
          <w:color w:val="auto"/>
        </w:rPr>
        <w:t xml:space="preserve">the </w:t>
      </w:r>
      <w:r w:rsidR="00D600A8" w:rsidRPr="001978CA">
        <w:rPr>
          <w:color w:val="auto"/>
        </w:rPr>
        <w:t xml:space="preserve">coating solution from </w:t>
      </w:r>
      <w:r w:rsidR="00332156" w:rsidRPr="001978CA">
        <w:rPr>
          <w:color w:val="auto"/>
        </w:rPr>
        <w:t>a</w:t>
      </w:r>
      <w:r w:rsidR="00D600A8" w:rsidRPr="001978CA">
        <w:rPr>
          <w:color w:val="auto"/>
        </w:rPr>
        <w:t xml:space="preserve"> pre-coated 12</w:t>
      </w:r>
      <w:r>
        <w:rPr>
          <w:color w:val="auto"/>
        </w:rPr>
        <w:t xml:space="preserve"> </w:t>
      </w:r>
      <w:r w:rsidR="00D600A8" w:rsidRPr="001978CA">
        <w:rPr>
          <w:color w:val="auto"/>
        </w:rPr>
        <w:t>well plate.</w:t>
      </w:r>
    </w:p>
    <w:p w14:paraId="680F4545" w14:textId="77777777" w:rsidR="00857899" w:rsidRDefault="00857899" w:rsidP="004E0D22">
      <w:pPr>
        <w:pBdr>
          <w:top w:val="nil"/>
          <w:left w:val="nil"/>
          <w:bottom w:val="nil"/>
          <w:right w:val="nil"/>
          <w:between w:val="nil"/>
        </w:pBdr>
        <w:rPr>
          <w:color w:val="auto"/>
        </w:rPr>
      </w:pPr>
    </w:p>
    <w:p w14:paraId="3EEB66E5" w14:textId="77777777" w:rsidR="005137BF"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Seed the </w:t>
      </w:r>
      <w:proofErr w:type="spellStart"/>
      <w:r w:rsidR="00D600A8" w:rsidRPr="001978CA">
        <w:rPr>
          <w:color w:val="auto"/>
        </w:rPr>
        <w:t>iPS</w:t>
      </w:r>
      <w:proofErr w:type="spellEnd"/>
      <w:r w:rsidR="00D600A8" w:rsidRPr="001978CA">
        <w:rPr>
          <w:color w:val="auto"/>
        </w:rPr>
        <w:t xml:space="preserve"> cells from Step 5.1.7 at a density of 100,000 – 200,000 cells per well in </w:t>
      </w:r>
      <w:proofErr w:type="spellStart"/>
      <w:r w:rsidR="00D600A8" w:rsidRPr="001978CA">
        <w:rPr>
          <w:color w:val="auto"/>
        </w:rPr>
        <w:t>mTeSR</w:t>
      </w:r>
      <w:proofErr w:type="spellEnd"/>
      <w:r w:rsidR="00D600A8" w:rsidRPr="001978CA">
        <w:rPr>
          <w:color w:val="auto"/>
        </w:rPr>
        <w:t xml:space="preserve"> Plus medium with 10 µM of Y-27632. </w:t>
      </w:r>
    </w:p>
    <w:p w14:paraId="68C9BD8C" w14:textId="77777777" w:rsidR="005137BF" w:rsidRDefault="005137BF" w:rsidP="004E0D22">
      <w:pPr>
        <w:pStyle w:val="ListParagraph"/>
        <w:ind w:left="0"/>
        <w:rPr>
          <w:color w:val="auto"/>
        </w:rPr>
      </w:pPr>
    </w:p>
    <w:p w14:paraId="7032E5A1" w14:textId="2C2E9089" w:rsidR="0074779C" w:rsidRPr="001978CA" w:rsidRDefault="005137BF" w:rsidP="004E0D22">
      <w:pPr>
        <w:pBdr>
          <w:top w:val="nil"/>
          <w:left w:val="nil"/>
          <w:bottom w:val="nil"/>
          <w:right w:val="nil"/>
          <w:between w:val="nil"/>
        </w:pBdr>
        <w:rPr>
          <w:color w:val="auto"/>
        </w:rPr>
      </w:pPr>
      <w:r w:rsidRPr="001978CA">
        <w:rPr>
          <w:color w:val="auto"/>
        </w:rPr>
        <w:t>NOTE:</w:t>
      </w:r>
      <w:r w:rsidR="00D600A8" w:rsidRPr="001978CA">
        <w:rPr>
          <w:color w:val="auto"/>
        </w:rPr>
        <w:t xml:space="preserve"> </w:t>
      </w:r>
      <w:r>
        <w:rPr>
          <w:color w:val="auto"/>
        </w:rPr>
        <w:t>C</w:t>
      </w:r>
      <w:r w:rsidR="00D600A8" w:rsidRPr="001978CA">
        <w:rPr>
          <w:color w:val="auto"/>
        </w:rPr>
        <w:t xml:space="preserve">ontinue culturing the undifferentiated </w:t>
      </w:r>
      <w:proofErr w:type="spellStart"/>
      <w:r w:rsidR="00D600A8" w:rsidRPr="001978CA">
        <w:rPr>
          <w:color w:val="auto"/>
        </w:rPr>
        <w:t>iPS</w:t>
      </w:r>
      <w:proofErr w:type="spellEnd"/>
      <w:r w:rsidR="00D600A8" w:rsidRPr="001978CA">
        <w:rPr>
          <w:color w:val="auto"/>
        </w:rPr>
        <w:t xml:space="preserve"> cells in </w:t>
      </w:r>
      <w:proofErr w:type="spellStart"/>
      <w:r w:rsidR="00D600A8" w:rsidRPr="001978CA">
        <w:rPr>
          <w:color w:val="auto"/>
        </w:rPr>
        <w:t>mTeSR</w:t>
      </w:r>
      <w:proofErr w:type="spellEnd"/>
      <w:r w:rsidR="00D600A8" w:rsidRPr="001978CA">
        <w:rPr>
          <w:color w:val="auto"/>
        </w:rPr>
        <w:t xml:space="preserve"> Plus medium without Y-27632 until the cells reach 80% confluency if the cells are too sparse for the next step (5.3.3).</w:t>
      </w:r>
    </w:p>
    <w:p w14:paraId="265BD1D7" w14:textId="77777777" w:rsidR="00857899" w:rsidRDefault="00857899" w:rsidP="004E0D22">
      <w:pPr>
        <w:pBdr>
          <w:top w:val="nil"/>
          <w:left w:val="nil"/>
          <w:bottom w:val="nil"/>
          <w:right w:val="nil"/>
          <w:between w:val="nil"/>
        </w:pBdr>
        <w:rPr>
          <w:color w:val="auto"/>
        </w:rPr>
      </w:pPr>
    </w:p>
    <w:p w14:paraId="6BA0483F" w14:textId="71C0B94C"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On days 0 and 1: Aspirate culture medium and replace with 1 mL of KSR medium </w:t>
      </w:r>
      <w:r w:rsidR="00B63ED4" w:rsidRPr="001978CA">
        <w:rPr>
          <w:color w:val="auto"/>
        </w:rPr>
        <w:t xml:space="preserve">(3.1.2) </w:t>
      </w:r>
      <w:r w:rsidR="00D600A8" w:rsidRPr="001978CA">
        <w:rPr>
          <w:color w:val="auto"/>
        </w:rPr>
        <w:t xml:space="preserve">supplemented with 10 µM SB431542 and 100 </w:t>
      </w:r>
      <w:proofErr w:type="spellStart"/>
      <w:r w:rsidR="00D600A8" w:rsidRPr="001978CA">
        <w:rPr>
          <w:color w:val="auto"/>
        </w:rPr>
        <w:t>nM</w:t>
      </w:r>
      <w:proofErr w:type="spellEnd"/>
      <w:r w:rsidR="00D600A8" w:rsidRPr="001978CA">
        <w:rPr>
          <w:color w:val="auto"/>
        </w:rPr>
        <w:t xml:space="preserve"> LDN-193189.</w:t>
      </w:r>
    </w:p>
    <w:p w14:paraId="73923C34" w14:textId="77777777" w:rsidR="00857899" w:rsidRDefault="00857899" w:rsidP="004E0D22">
      <w:pPr>
        <w:pBdr>
          <w:top w:val="nil"/>
          <w:left w:val="nil"/>
          <w:bottom w:val="nil"/>
          <w:right w:val="nil"/>
          <w:between w:val="nil"/>
        </w:pBdr>
        <w:rPr>
          <w:color w:val="auto"/>
        </w:rPr>
      </w:pPr>
    </w:p>
    <w:p w14:paraId="7F009557" w14:textId="1C6A97E5"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lastRenderedPageBreak/>
        <w:t xml:space="preserve"> </w:t>
      </w:r>
      <w:r w:rsidR="00D600A8" w:rsidRPr="001978CA">
        <w:rPr>
          <w:color w:val="auto"/>
        </w:rPr>
        <w:t>On days 2 and 3:</w:t>
      </w:r>
      <w:r>
        <w:rPr>
          <w:color w:val="auto"/>
        </w:rPr>
        <w:t xml:space="preserve"> </w:t>
      </w:r>
      <w:r w:rsidR="00D600A8" w:rsidRPr="001978CA">
        <w:rPr>
          <w:color w:val="auto"/>
        </w:rPr>
        <w:t>Aspirate culture medium and replace it with 1 m</w:t>
      </w:r>
      <w:r>
        <w:rPr>
          <w:color w:val="auto"/>
        </w:rPr>
        <w:t>L</w:t>
      </w:r>
      <w:r w:rsidR="00D600A8" w:rsidRPr="001978CA">
        <w:rPr>
          <w:color w:val="auto"/>
        </w:rPr>
        <w:t xml:space="preserve"> of KSR medium supplemented with 10 µM SB431542, 100 </w:t>
      </w:r>
      <w:proofErr w:type="spellStart"/>
      <w:r w:rsidR="00D600A8" w:rsidRPr="001978CA">
        <w:rPr>
          <w:color w:val="auto"/>
        </w:rPr>
        <w:t>nM</w:t>
      </w:r>
      <w:proofErr w:type="spellEnd"/>
      <w:r w:rsidR="00D600A8" w:rsidRPr="001978CA">
        <w:rPr>
          <w:color w:val="auto"/>
        </w:rPr>
        <w:t xml:space="preserve"> LDN-193189, 5 µM DAPT, 5 µM SU5402, 1 µM RA and 1 µM SAG. </w:t>
      </w:r>
    </w:p>
    <w:p w14:paraId="0C8E8CFE" w14:textId="77777777" w:rsidR="00857899" w:rsidRDefault="00857899" w:rsidP="004E0D22">
      <w:pPr>
        <w:pBdr>
          <w:top w:val="nil"/>
          <w:left w:val="nil"/>
          <w:bottom w:val="nil"/>
          <w:right w:val="nil"/>
          <w:between w:val="nil"/>
        </w:pBdr>
        <w:rPr>
          <w:color w:val="auto"/>
        </w:rPr>
      </w:pPr>
    </w:p>
    <w:p w14:paraId="546E1F91" w14:textId="7D3231C3"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On days 4 and 5:</w:t>
      </w:r>
      <w:r>
        <w:rPr>
          <w:color w:val="auto"/>
        </w:rPr>
        <w:t xml:space="preserve"> </w:t>
      </w:r>
      <w:r w:rsidR="00D600A8" w:rsidRPr="001978CA">
        <w:rPr>
          <w:color w:val="auto"/>
        </w:rPr>
        <w:t>Prepare</w:t>
      </w:r>
      <w:r w:rsidR="00B63ED4" w:rsidRPr="001978CA">
        <w:rPr>
          <w:color w:val="auto"/>
        </w:rPr>
        <w:t xml:space="preserve"> a mixed medium consisting of</w:t>
      </w:r>
      <w:r w:rsidR="00D600A8" w:rsidRPr="001978CA">
        <w:rPr>
          <w:color w:val="auto"/>
        </w:rPr>
        <w:t xml:space="preserve"> 75% KSR medium and 25% N2 medium (3.1.3). Aspirate culture medium and replace </w:t>
      </w:r>
      <w:r w:rsidR="00B63ED4" w:rsidRPr="001978CA">
        <w:rPr>
          <w:color w:val="auto"/>
        </w:rPr>
        <w:t xml:space="preserve">with </w:t>
      </w:r>
      <w:r w:rsidR="00D600A8" w:rsidRPr="001978CA">
        <w:rPr>
          <w:color w:val="auto"/>
        </w:rPr>
        <w:t>1 m</w:t>
      </w:r>
      <w:r>
        <w:rPr>
          <w:color w:val="auto"/>
        </w:rPr>
        <w:t>L</w:t>
      </w:r>
      <w:r w:rsidR="00D600A8" w:rsidRPr="001978CA">
        <w:rPr>
          <w:color w:val="auto"/>
        </w:rPr>
        <w:t xml:space="preserve"> of mixed medium supplemented with 10 µM SB431542, 100 </w:t>
      </w:r>
      <w:proofErr w:type="spellStart"/>
      <w:r w:rsidR="00D600A8" w:rsidRPr="001978CA">
        <w:rPr>
          <w:color w:val="auto"/>
        </w:rPr>
        <w:t>nM</w:t>
      </w:r>
      <w:proofErr w:type="spellEnd"/>
      <w:r w:rsidR="00D600A8" w:rsidRPr="001978CA">
        <w:rPr>
          <w:color w:val="auto"/>
        </w:rPr>
        <w:t xml:space="preserve"> LDN-193189, 5 µM DAPT, 5 µM SU5402, 1 µM RA, and 1 µM SAG. </w:t>
      </w:r>
    </w:p>
    <w:p w14:paraId="57F570DE" w14:textId="77777777" w:rsidR="00857899" w:rsidRDefault="00857899" w:rsidP="004E0D22">
      <w:pPr>
        <w:pBdr>
          <w:top w:val="nil"/>
          <w:left w:val="nil"/>
          <w:bottom w:val="nil"/>
          <w:right w:val="nil"/>
          <w:between w:val="nil"/>
        </w:pBdr>
        <w:rPr>
          <w:color w:val="auto"/>
        </w:rPr>
      </w:pPr>
    </w:p>
    <w:p w14:paraId="1FBDEC59" w14:textId="60319025"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On days 6 and 7:</w:t>
      </w:r>
      <w:r>
        <w:rPr>
          <w:color w:val="auto"/>
        </w:rPr>
        <w:t xml:space="preserve"> </w:t>
      </w:r>
      <w:r w:rsidR="00D600A8" w:rsidRPr="001978CA">
        <w:rPr>
          <w:color w:val="auto"/>
        </w:rPr>
        <w:t>Prepare</w:t>
      </w:r>
      <w:r w:rsidR="00B63ED4" w:rsidRPr="001978CA">
        <w:rPr>
          <w:color w:val="auto"/>
        </w:rPr>
        <w:t xml:space="preserve"> a mixed medium consisting of</w:t>
      </w:r>
      <w:r w:rsidR="00D600A8" w:rsidRPr="001978CA">
        <w:rPr>
          <w:color w:val="auto"/>
        </w:rPr>
        <w:t xml:space="preserve"> 50% KSR medium and 50% N2 medium.  Aspirate </w:t>
      </w:r>
      <w:r w:rsidR="00BB70D2">
        <w:rPr>
          <w:color w:val="auto"/>
        </w:rPr>
        <w:t xml:space="preserve">the </w:t>
      </w:r>
      <w:r w:rsidR="00D600A8" w:rsidRPr="001978CA">
        <w:rPr>
          <w:color w:val="auto"/>
        </w:rPr>
        <w:t>culture medium and replace it with 1 m</w:t>
      </w:r>
      <w:r w:rsidR="00BB70D2">
        <w:rPr>
          <w:color w:val="auto"/>
        </w:rPr>
        <w:t>L</w:t>
      </w:r>
      <w:r w:rsidR="00D600A8" w:rsidRPr="001978CA">
        <w:rPr>
          <w:color w:val="auto"/>
        </w:rPr>
        <w:t xml:space="preserve"> of mixed medium supplemented with 5 µM DAPT, 5 µM SU5402, 1 µM retinoic acid and 1 µM SAG.</w:t>
      </w:r>
    </w:p>
    <w:p w14:paraId="0D131EE9" w14:textId="77777777" w:rsidR="00857899" w:rsidRDefault="00857899" w:rsidP="004E0D22">
      <w:pPr>
        <w:pBdr>
          <w:top w:val="nil"/>
          <w:left w:val="nil"/>
          <w:bottom w:val="nil"/>
          <w:right w:val="nil"/>
          <w:between w:val="nil"/>
        </w:pBdr>
        <w:rPr>
          <w:color w:val="auto"/>
        </w:rPr>
      </w:pPr>
    </w:p>
    <w:p w14:paraId="5420D0AC" w14:textId="577A40B3"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On days 8 and 9: Prepare </w:t>
      </w:r>
      <w:r w:rsidR="00B63ED4" w:rsidRPr="001978CA">
        <w:rPr>
          <w:color w:val="auto"/>
        </w:rPr>
        <w:t xml:space="preserve">a mixed medium consisting of </w:t>
      </w:r>
      <w:r w:rsidR="00D600A8" w:rsidRPr="001978CA">
        <w:rPr>
          <w:color w:val="auto"/>
        </w:rPr>
        <w:t xml:space="preserve">25% KSR medium and 75% N2 medium. </w:t>
      </w:r>
      <w:r w:rsidR="00B63ED4" w:rsidRPr="001978CA">
        <w:rPr>
          <w:color w:val="auto"/>
        </w:rPr>
        <w:t xml:space="preserve">Aspirate </w:t>
      </w:r>
      <w:r>
        <w:rPr>
          <w:color w:val="auto"/>
        </w:rPr>
        <w:t xml:space="preserve">the </w:t>
      </w:r>
      <w:r w:rsidR="00B63ED4" w:rsidRPr="001978CA">
        <w:rPr>
          <w:color w:val="auto"/>
        </w:rPr>
        <w:t>culture medium and r</w:t>
      </w:r>
      <w:r w:rsidR="00D600A8" w:rsidRPr="001978CA">
        <w:rPr>
          <w:color w:val="auto"/>
        </w:rPr>
        <w:t>eplace with 1 m</w:t>
      </w:r>
      <w:r>
        <w:rPr>
          <w:color w:val="auto"/>
        </w:rPr>
        <w:t>L</w:t>
      </w:r>
      <w:r w:rsidR="00D600A8" w:rsidRPr="001978CA">
        <w:rPr>
          <w:color w:val="auto"/>
        </w:rPr>
        <w:t xml:space="preserve"> of </w:t>
      </w:r>
      <w:r>
        <w:rPr>
          <w:color w:val="auto"/>
        </w:rPr>
        <w:t xml:space="preserve">the </w:t>
      </w:r>
      <w:r w:rsidR="00D600A8" w:rsidRPr="001978CA">
        <w:rPr>
          <w:color w:val="auto"/>
        </w:rPr>
        <w:t>mixed medium supplemented with 5 µM DAPT, 5 µM SU5402, 1 µM RA and 1 µM SAG</w:t>
      </w:r>
      <w:r w:rsidR="0098015E" w:rsidRPr="001978CA">
        <w:rPr>
          <w:color w:val="auto"/>
        </w:rPr>
        <w:t>.</w:t>
      </w:r>
    </w:p>
    <w:p w14:paraId="42CCC36B" w14:textId="77777777" w:rsidR="00857899" w:rsidRDefault="00857899" w:rsidP="004E0D22">
      <w:pPr>
        <w:pBdr>
          <w:top w:val="nil"/>
          <w:left w:val="nil"/>
          <w:bottom w:val="nil"/>
          <w:right w:val="nil"/>
          <w:between w:val="nil"/>
        </w:pBdr>
        <w:rPr>
          <w:color w:val="auto"/>
        </w:rPr>
      </w:pPr>
    </w:p>
    <w:p w14:paraId="09F2351F" w14:textId="6BA14CA8"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On days 10 and 11: Replace medium with 1 m</w:t>
      </w:r>
      <w:r>
        <w:rPr>
          <w:color w:val="auto"/>
        </w:rPr>
        <w:t>L</w:t>
      </w:r>
      <w:r w:rsidR="00D600A8" w:rsidRPr="001978CA">
        <w:rPr>
          <w:color w:val="auto"/>
        </w:rPr>
        <w:t xml:space="preserve"> of N2 medium supplemented with 5 µM DAPT, 5 µM SU5402, 1 µM RA and 1 µM SAG.</w:t>
      </w:r>
    </w:p>
    <w:p w14:paraId="071F2293" w14:textId="77777777" w:rsidR="00857899" w:rsidRDefault="00857899" w:rsidP="004E0D22">
      <w:pPr>
        <w:pBdr>
          <w:top w:val="nil"/>
          <w:left w:val="nil"/>
          <w:bottom w:val="nil"/>
          <w:right w:val="nil"/>
          <w:between w:val="nil"/>
        </w:pBdr>
        <w:rPr>
          <w:color w:val="auto"/>
        </w:rPr>
      </w:pPr>
    </w:p>
    <w:p w14:paraId="2BECA98D" w14:textId="0D200738"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On day 12: Aspirate the differentiation medium, quickly wash well once with PBS and add 0.5 m</w:t>
      </w:r>
      <w:r>
        <w:rPr>
          <w:color w:val="auto"/>
        </w:rPr>
        <w:t>L</w:t>
      </w:r>
      <w:r w:rsidR="00D600A8" w:rsidRPr="001978CA">
        <w:rPr>
          <w:color w:val="auto"/>
        </w:rPr>
        <w:t xml:space="preserve"> of </w:t>
      </w:r>
      <w:r>
        <w:rPr>
          <w:color w:val="auto"/>
        </w:rPr>
        <w:t>the cell detachment medium</w:t>
      </w:r>
      <w:r w:rsidR="00D600A8" w:rsidRPr="001978CA">
        <w:rPr>
          <w:color w:val="auto"/>
        </w:rPr>
        <w:t>. Place the plate in a 37</w:t>
      </w:r>
      <w:r w:rsidR="00E16B37">
        <w:rPr>
          <w:color w:val="auto"/>
        </w:rPr>
        <w:t xml:space="preserve"> </w:t>
      </w:r>
      <w:r w:rsidR="00D600A8" w:rsidRPr="001978CA">
        <w:rPr>
          <w:color w:val="auto"/>
        </w:rPr>
        <w:t>°C incubator for 1-3 min (</w:t>
      </w:r>
      <w:r>
        <w:rPr>
          <w:color w:val="auto"/>
        </w:rPr>
        <w:t xml:space="preserve">e.g., if using </w:t>
      </w:r>
      <w:proofErr w:type="spellStart"/>
      <w:r w:rsidR="00D600A8" w:rsidRPr="001978CA">
        <w:rPr>
          <w:color w:val="auto"/>
        </w:rPr>
        <w:t>TrypLE</w:t>
      </w:r>
      <w:proofErr w:type="spellEnd"/>
      <w:r w:rsidR="00D600A8" w:rsidRPr="001978CA">
        <w:rPr>
          <w:color w:val="auto"/>
        </w:rPr>
        <w:t xml:space="preserve"> </w:t>
      </w:r>
      <w:r w:rsidR="00F27D79" w:rsidRPr="001978CA">
        <w:rPr>
          <w:color w:val="auto"/>
        </w:rPr>
        <w:t>Express</w:t>
      </w:r>
      <w:r w:rsidR="00D600A8" w:rsidRPr="001978CA">
        <w:rPr>
          <w:color w:val="auto"/>
        </w:rPr>
        <w:t xml:space="preserve">) </w:t>
      </w:r>
      <w:r w:rsidR="00BB7F17" w:rsidRPr="001978CA">
        <w:rPr>
          <w:color w:val="auto"/>
        </w:rPr>
        <w:t>or</w:t>
      </w:r>
      <w:r w:rsidR="00D600A8" w:rsidRPr="001978CA">
        <w:rPr>
          <w:color w:val="auto"/>
        </w:rPr>
        <w:t xml:space="preserve"> 20-30 min (</w:t>
      </w:r>
      <w:r>
        <w:rPr>
          <w:color w:val="auto"/>
        </w:rPr>
        <w:t xml:space="preserve">e.g., if using </w:t>
      </w:r>
      <w:proofErr w:type="spellStart"/>
      <w:r w:rsidR="00D600A8" w:rsidRPr="001978CA">
        <w:rPr>
          <w:color w:val="auto"/>
        </w:rPr>
        <w:t>Accutase</w:t>
      </w:r>
      <w:proofErr w:type="spellEnd"/>
      <w:r w:rsidR="00D600A8" w:rsidRPr="001978CA">
        <w:rPr>
          <w:color w:val="auto"/>
        </w:rPr>
        <w:t xml:space="preserve">). </w:t>
      </w:r>
    </w:p>
    <w:p w14:paraId="28D174E6" w14:textId="77777777" w:rsidR="00857899" w:rsidRDefault="00857899" w:rsidP="004E0D22">
      <w:pPr>
        <w:pBdr>
          <w:top w:val="nil"/>
          <w:left w:val="nil"/>
          <w:bottom w:val="nil"/>
          <w:right w:val="nil"/>
          <w:between w:val="nil"/>
        </w:pBdr>
        <w:rPr>
          <w:color w:val="auto"/>
        </w:rPr>
      </w:pPr>
    </w:p>
    <w:p w14:paraId="31313E0C" w14:textId="3B12A4E1" w:rsidR="0074779C" w:rsidRPr="001978CA" w:rsidRDefault="005137B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Using a P1000 pipette, gently collect the cells and transfer the cells into a 15 mL conical tube with fresh </w:t>
      </w:r>
      <w:r w:rsidR="00EC08C0" w:rsidRPr="001978CA">
        <w:rPr>
          <w:color w:val="auto"/>
        </w:rPr>
        <w:t>M</w:t>
      </w:r>
      <w:r w:rsidR="00D600A8" w:rsidRPr="001978CA">
        <w:rPr>
          <w:color w:val="auto"/>
        </w:rPr>
        <w:t xml:space="preserve">aturation medium and centrifuge at 200 </w:t>
      </w:r>
      <w:r w:rsidR="00D600A8" w:rsidRPr="00E16B37">
        <w:rPr>
          <w:i/>
          <w:iCs/>
          <w:color w:val="auto"/>
        </w:rPr>
        <w:t>x g</w:t>
      </w:r>
      <w:r w:rsidR="00D600A8" w:rsidRPr="001978CA">
        <w:rPr>
          <w:color w:val="auto"/>
        </w:rPr>
        <w:t xml:space="preserve"> for 3 min. If cells are clumpy, gently pipette up and down a few times. Do not pipette too much as this may cause damage to the cells.</w:t>
      </w:r>
    </w:p>
    <w:p w14:paraId="0171205C" w14:textId="77777777" w:rsidR="00857899" w:rsidRDefault="00857899" w:rsidP="004E0D22">
      <w:pPr>
        <w:pBdr>
          <w:top w:val="nil"/>
          <w:left w:val="nil"/>
          <w:bottom w:val="nil"/>
          <w:right w:val="nil"/>
          <w:between w:val="nil"/>
        </w:pBdr>
        <w:rPr>
          <w:color w:val="auto"/>
        </w:rPr>
      </w:pPr>
    </w:p>
    <w:p w14:paraId="49261233" w14:textId="5998027D" w:rsidR="0074779C" w:rsidRPr="001978CA" w:rsidRDefault="00E16B37"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Aspirate the supernatant and resuspend the pellet in 1 mL of </w:t>
      </w:r>
      <w:r w:rsidR="00BB7F17" w:rsidRPr="001978CA">
        <w:rPr>
          <w:color w:val="auto"/>
        </w:rPr>
        <w:t>M</w:t>
      </w:r>
      <w:r w:rsidR="00D600A8" w:rsidRPr="001978CA">
        <w:rPr>
          <w:color w:val="auto"/>
        </w:rPr>
        <w:t xml:space="preserve">aturation medium </w:t>
      </w:r>
      <w:r w:rsidR="003B56CC" w:rsidRPr="001978CA">
        <w:rPr>
          <w:color w:val="auto"/>
        </w:rPr>
        <w:t xml:space="preserve">(3.1.4) </w:t>
      </w:r>
      <w:r w:rsidR="00D600A8" w:rsidRPr="001978CA">
        <w:rPr>
          <w:color w:val="auto"/>
        </w:rPr>
        <w:t xml:space="preserve">supplemented with 20 ng/mL BDNF. </w:t>
      </w:r>
    </w:p>
    <w:p w14:paraId="4D7358E0" w14:textId="77777777" w:rsidR="00857899" w:rsidRDefault="00857899" w:rsidP="004E0D22">
      <w:pPr>
        <w:pBdr>
          <w:top w:val="nil"/>
          <w:left w:val="nil"/>
          <w:bottom w:val="nil"/>
          <w:right w:val="nil"/>
          <w:between w:val="nil"/>
        </w:pBdr>
        <w:rPr>
          <w:color w:val="auto"/>
        </w:rPr>
      </w:pPr>
    </w:p>
    <w:p w14:paraId="5494FF13" w14:textId="6F8293C4" w:rsidR="0074779C" w:rsidRPr="001978CA" w:rsidRDefault="00E16B37"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Count the cell using a hemocytometer.</w:t>
      </w:r>
      <w:r>
        <w:rPr>
          <w:color w:val="auto"/>
        </w:rPr>
        <w:t xml:space="preserve"> </w:t>
      </w:r>
      <w:r w:rsidR="00D600A8" w:rsidRPr="001978CA">
        <w:rPr>
          <w:color w:val="auto"/>
        </w:rPr>
        <w:t xml:space="preserve">Plate the cells at 10,000-40,000 cells per well </w:t>
      </w:r>
      <w:r>
        <w:rPr>
          <w:color w:val="auto"/>
        </w:rPr>
        <w:t>in a 96 well plate</w:t>
      </w:r>
      <w:r w:rsidR="00D600A8" w:rsidRPr="001978CA">
        <w:rPr>
          <w:color w:val="auto"/>
        </w:rPr>
        <w:t xml:space="preserve"> in </w:t>
      </w:r>
      <w:r w:rsidR="00BB7F17" w:rsidRPr="001978CA">
        <w:rPr>
          <w:color w:val="auto"/>
        </w:rPr>
        <w:t>M</w:t>
      </w:r>
      <w:r w:rsidR="00D600A8" w:rsidRPr="001978CA">
        <w:rPr>
          <w:color w:val="auto"/>
        </w:rPr>
        <w:t>aturation medium</w:t>
      </w:r>
      <w:r w:rsidR="00BB7F17" w:rsidRPr="001978CA">
        <w:rPr>
          <w:color w:val="auto"/>
        </w:rPr>
        <w:t xml:space="preserve"> </w:t>
      </w:r>
      <w:r w:rsidR="00D600A8" w:rsidRPr="001978CA">
        <w:rPr>
          <w:color w:val="auto"/>
        </w:rPr>
        <w:t xml:space="preserve">supplemented with 20 ng/ml of BDNF. Initial seeding density should be optimized depending on </w:t>
      </w:r>
      <w:proofErr w:type="spellStart"/>
      <w:r w:rsidR="00D600A8" w:rsidRPr="001978CA">
        <w:rPr>
          <w:color w:val="auto"/>
        </w:rPr>
        <w:t>iPS</w:t>
      </w:r>
      <w:proofErr w:type="spellEnd"/>
      <w:r w:rsidR="00D600A8" w:rsidRPr="001978CA">
        <w:rPr>
          <w:color w:val="auto"/>
        </w:rPr>
        <w:t xml:space="preserve"> cell line and condition of cells so that the diameter of the spheroid is 800-900 </w:t>
      </w:r>
      <w:proofErr w:type="spellStart"/>
      <w:r w:rsidR="00D600A8" w:rsidRPr="001978CA">
        <w:rPr>
          <w:color w:val="auto"/>
        </w:rPr>
        <w:t>μm</w:t>
      </w:r>
      <w:proofErr w:type="spellEnd"/>
      <w:r w:rsidR="00D600A8" w:rsidRPr="001978CA">
        <w:rPr>
          <w:color w:val="auto"/>
        </w:rPr>
        <w:t xml:space="preserve"> when introduced into the tissue culture chip. In most cases, start at 20,000 cells per well initially, and then increase or decrease the number of cells according to the size.</w:t>
      </w:r>
    </w:p>
    <w:p w14:paraId="601C14BD" w14:textId="77777777" w:rsidR="00857899" w:rsidRDefault="00857899" w:rsidP="004E0D22">
      <w:pPr>
        <w:pBdr>
          <w:top w:val="nil"/>
          <w:left w:val="nil"/>
          <w:bottom w:val="nil"/>
          <w:right w:val="nil"/>
          <w:between w:val="nil"/>
        </w:pBdr>
        <w:rPr>
          <w:color w:val="auto"/>
        </w:rPr>
      </w:pPr>
    </w:p>
    <w:p w14:paraId="730A5FDB" w14:textId="704D6EFE" w:rsidR="0074779C" w:rsidRPr="001978CA" w:rsidRDefault="00E16B37"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Culture for additional 3-10 days until the cells form a spheroid with a smooth edge. </w:t>
      </w:r>
    </w:p>
    <w:p w14:paraId="700C3A3C" w14:textId="77777777" w:rsidR="0074779C" w:rsidRPr="001978CA" w:rsidRDefault="0074779C" w:rsidP="004E0D22">
      <w:pPr>
        <w:pBdr>
          <w:top w:val="nil"/>
          <w:left w:val="nil"/>
          <w:bottom w:val="nil"/>
          <w:right w:val="nil"/>
          <w:between w:val="nil"/>
        </w:pBdr>
        <w:rPr>
          <w:color w:val="auto"/>
        </w:rPr>
      </w:pPr>
    </w:p>
    <w:p w14:paraId="2022FC5F" w14:textId="122D7A77" w:rsidR="0074779C" w:rsidRPr="001978CA" w:rsidRDefault="00E16B37" w:rsidP="004E0D22">
      <w:pPr>
        <w:numPr>
          <w:ilvl w:val="1"/>
          <w:numId w:val="1"/>
        </w:numPr>
        <w:pBdr>
          <w:top w:val="nil"/>
          <w:left w:val="nil"/>
          <w:bottom w:val="nil"/>
          <w:right w:val="nil"/>
          <w:between w:val="nil"/>
        </w:pBdr>
        <w:rPr>
          <w:color w:val="auto"/>
        </w:rPr>
      </w:pPr>
      <w:r>
        <w:rPr>
          <w:color w:val="auto"/>
        </w:rPr>
        <w:t xml:space="preserve"> </w:t>
      </w:r>
      <w:r w:rsidR="00D600A8" w:rsidRPr="001978CA">
        <w:rPr>
          <w:color w:val="auto"/>
        </w:rPr>
        <w:t xml:space="preserve">(Alternative Option): MNS formation from motor neurons </w:t>
      </w:r>
    </w:p>
    <w:p w14:paraId="3238D8FC" w14:textId="77777777" w:rsidR="00857899" w:rsidRDefault="00857899" w:rsidP="004E0D22">
      <w:pPr>
        <w:pBdr>
          <w:top w:val="nil"/>
          <w:left w:val="nil"/>
          <w:bottom w:val="nil"/>
          <w:right w:val="nil"/>
          <w:between w:val="nil"/>
        </w:pBdr>
        <w:rPr>
          <w:color w:val="auto"/>
        </w:rPr>
      </w:pPr>
    </w:p>
    <w:p w14:paraId="793883A1" w14:textId="5C3DE34F" w:rsidR="0074779C" w:rsidRPr="001978CA" w:rsidRDefault="00154F36" w:rsidP="004E0D22">
      <w:pPr>
        <w:pBdr>
          <w:top w:val="nil"/>
          <w:left w:val="nil"/>
          <w:bottom w:val="nil"/>
          <w:right w:val="nil"/>
          <w:between w:val="nil"/>
        </w:pBdr>
        <w:rPr>
          <w:color w:val="auto"/>
        </w:rPr>
      </w:pPr>
      <w:r>
        <w:rPr>
          <w:color w:val="auto"/>
        </w:rPr>
        <w:t xml:space="preserve">NOTE: </w:t>
      </w:r>
      <w:r w:rsidR="00D600A8" w:rsidRPr="001978CA">
        <w:rPr>
          <w:color w:val="auto"/>
        </w:rPr>
        <w:t xml:space="preserve">Commercially available human </w:t>
      </w:r>
      <w:proofErr w:type="spellStart"/>
      <w:r w:rsidR="00D600A8" w:rsidRPr="001978CA">
        <w:rPr>
          <w:color w:val="auto"/>
        </w:rPr>
        <w:t>iPS</w:t>
      </w:r>
      <w:proofErr w:type="spellEnd"/>
      <w:r w:rsidR="00D600A8" w:rsidRPr="001978CA">
        <w:rPr>
          <w:color w:val="auto"/>
        </w:rPr>
        <w:t xml:space="preserve"> ce</w:t>
      </w:r>
      <w:r w:rsidR="009E319D" w:rsidRPr="001978CA">
        <w:rPr>
          <w:color w:val="auto"/>
        </w:rPr>
        <w:t>ll-derived motor neurons (</w:t>
      </w:r>
      <w:r w:rsidR="007302B2">
        <w:rPr>
          <w:color w:val="auto"/>
        </w:rPr>
        <w:t xml:space="preserve">see </w:t>
      </w:r>
      <w:r w:rsidR="00DA623B" w:rsidRPr="00A42ADB">
        <w:rPr>
          <w:b/>
          <w:bCs/>
          <w:color w:val="auto"/>
        </w:rPr>
        <w:t>Table</w:t>
      </w:r>
      <w:r w:rsidR="008B0A61" w:rsidRPr="00A42ADB">
        <w:rPr>
          <w:b/>
          <w:bCs/>
          <w:color w:val="auto"/>
        </w:rPr>
        <w:t xml:space="preserve"> of Materials</w:t>
      </w:r>
      <w:r w:rsidR="00D600A8" w:rsidRPr="001978CA">
        <w:rPr>
          <w:color w:val="auto"/>
        </w:rPr>
        <w:t>) can be used to generate MNOs instead of differ</w:t>
      </w:r>
      <w:r w:rsidR="005A2E77" w:rsidRPr="001978CA">
        <w:rPr>
          <w:color w:val="auto"/>
        </w:rPr>
        <w:t xml:space="preserve">entiating from human </w:t>
      </w:r>
      <w:proofErr w:type="spellStart"/>
      <w:r w:rsidR="005A2E77" w:rsidRPr="001978CA">
        <w:rPr>
          <w:color w:val="auto"/>
        </w:rPr>
        <w:t>iPS</w:t>
      </w:r>
      <w:proofErr w:type="spellEnd"/>
      <w:r w:rsidR="005A2E77" w:rsidRPr="001978CA">
        <w:rPr>
          <w:color w:val="auto"/>
        </w:rPr>
        <w:t xml:space="preserve"> cells.</w:t>
      </w:r>
    </w:p>
    <w:p w14:paraId="7B5FB915" w14:textId="77777777" w:rsidR="00857899" w:rsidRPr="007302B2" w:rsidRDefault="00857899" w:rsidP="004E0D22">
      <w:pPr>
        <w:rPr>
          <w:color w:val="auto"/>
        </w:rPr>
      </w:pPr>
    </w:p>
    <w:p w14:paraId="081E9D65" w14:textId="0D82B5C1" w:rsidR="0074779C" w:rsidRPr="001978CA" w:rsidRDefault="00154F36" w:rsidP="004E0D22">
      <w:pPr>
        <w:numPr>
          <w:ilvl w:val="2"/>
          <w:numId w:val="1"/>
        </w:numPr>
        <w:ind w:left="0" w:firstLine="0"/>
        <w:rPr>
          <w:color w:val="auto"/>
        </w:rPr>
      </w:pPr>
      <w:r>
        <w:rPr>
          <w:color w:val="auto"/>
        </w:rPr>
        <w:lastRenderedPageBreak/>
        <w:t xml:space="preserve"> </w:t>
      </w:r>
      <w:r w:rsidR="00D600A8" w:rsidRPr="001978CA">
        <w:rPr>
          <w:color w:val="auto"/>
        </w:rPr>
        <w:t>After thawing the cryovial of motor neurons, quickly resuspend the cells with 9 m</w:t>
      </w:r>
      <w:r>
        <w:rPr>
          <w:color w:val="auto"/>
        </w:rPr>
        <w:t>L</w:t>
      </w:r>
      <w:r w:rsidR="00D600A8" w:rsidRPr="001978CA">
        <w:rPr>
          <w:color w:val="auto"/>
        </w:rPr>
        <w:t xml:space="preserve"> of the motor neurons medium. Spin down at 400 </w:t>
      </w:r>
      <w:r w:rsidRPr="00154F36">
        <w:rPr>
          <w:i/>
          <w:iCs/>
          <w:color w:val="auto"/>
        </w:rPr>
        <w:t xml:space="preserve">x </w:t>
      </w:r>
      <w:r w:rsidR="00D600A8" w:rsidRPr="00154F36">
        <w:rPr>
          <w:i/>
          <w:iCs/>
          <w:color w:val="auto"/>
        </w:rPr>
        <w:t>g</w:t>
      </w:r>
      <w:r w:rsidR="00D600A8" w:rsidRPr="001978CA">
        <w:rPr>
          <w:color w:val="auto"/>
        </w:rPr>
        <w:t xml:space="preserve"> for 5 min at room temperature.</w:t>
      </w:r>
    </w:p>
    <w:p w14:paraId="1D7BBBFC" w14:textId="77777777" w:rsidR="00857899" w:rsidRDefault="00857899" w:rsidP="004E0D22">
      <w:pPr>
        <w:rPr>
          <w:color w:val="auto"/>
        </w:rPr>
      </w:pPr>
    </w:p>
    <w:p w14:paraId="1988E05E" w14:textId="54DE5D54" w:rsidR="0074779C" w:rsidRPr="001978CA" w:rsidRDefault="00154F36" w:rsidP="004E0D22">
      <w:pPr>
        <w:numPr>
          <w:ilvl w:val="2"/>
          <w:numId w:val="1"/>
        </w:numPr>
        <w:ind w:left="0" w:firstLine="0"/>
        <w:rPr>
          <w:color w:val="auto"/>
        </w:rPr>
      </w:pPr>
      <w:r>
        <w:rPr>
          <w:color w:val="auto"/>
        </w:rPr>
        <w:t xml:space="preserve"> </w:t>
      </w:r>
      <w:r w:rsidR="00D600A8" w:rsidRPr="001978CA">
        <w:rPr>
          <w:color w:val="auto"/>
        </w:rPr>
        <w:t>Aspirate the supernatant and resuspend the pellet with the motor neuron medium.</w:t>
      </w:r>
    </w:p>
    <w:p w14:paraId="1D5E0440" w14:textId="77777777" w:rsidR="00857899" w:rsidRDefault="00857899" w:rsidP="004E0D22">
      <w:pPr>
        <w:rPr>
          <w:color w:val="auto"/>
        </w:rPr>
      </w:pPr>
    </w:p>
    <w:p w14:paraId="3314443A" w14:textId="3855E0DE" w:rsidR="0074779C" w:rsidRPr="001978CA" w:rsidRDefault="00154F36" w:rsidP="004E0D22">
      <w:pPr>
        <w:numPr>
          <w:ilvl w:val="2"/>
          <w:numId w:val="1"/>
        </w:numPr>
        <w:ind w:left="0" w:firstLine="0"/>
        <w:rPr>
          <w:color w:val="auto"/>
        </w:rPr>
      </w:pPr>
      <w:r>
        <w:rPr>
          <w:color w:val="auto"/>
        </w:rPr>
        <w:t xml:space="preserve"> </w:t>
      </w:r>
      <w:r w:rsidR="00D600A8" w:rsidRPr="001978CA">
        <w:rPr>
          <w:color w:val="auto"/>
        </w:rPr>
        <w:t>Follow the same steps as above</w:t>
      </w:r>
      <w:r w:rsidR="00BB7F17" w:rsidRPr="001978CA">
        <w:rPr>
          <w:color w:val="auto"/>
        </w:rPr>
        <w:t xml:space="preserve"> (5.3.12-</w:t>
      </w:r>
      <w:r w:rsidR="00D600A8" w:rsidRPr="001978CA">
        <w:rPr>
          <w:color w:val="auto"/>
        </w:rPr>
        <w:t xml:space="preserve"> 5.3.13</w:t>
      </w:r>
      <w:r w:rsidR="00BB7F17" w:rsidRPr="001978CA">
        <w:rPr>
          <w:color w:val="auto"/>
        </w:rPr>
        <w:t>)</w:t>
      </w:r>
      <w:r w:rsidR="00D600A8" w:rsidRPr="001978CA">
        <w:rPr>
          <w:color w:val="auto"/>
        </w:rPr>
        <w:t xml:space="preserve"> to produce MNSs.</w:t>
      </w:r>
    </w:p>
    <w:p w14:paraId="21887DC8" w14:textId="77777777" w:rsidR="00C42F41" w:rsidRPr="001978CA" w:rsidRDefault="00C42F41" w:rsidP="004E0D22">
      <w:pPr>
        <w:pBdr>
          <w:top w:val="nil"/>
          <w:left w:val="nil"/>
          <w:bottom w:val="nil"/>
          <w:right w:val="nil"/>
          <w:between w:val="nil"/>
        </w:pBdr>
        <w:rPr>
          <w:b/>
          <w:color w:val="auto"/>
        </w:rPr>
      </w:pPr>
    </w:p>
    <w:p w14:paraId="77CA43B4" w14:textId="0F9D136D" w:rsidR="0074779C" w:rsidRPr="00154F36" w:rsidRDefault="00154F36" w:rsidP="004E0D22">
      <w:pPr>
        <w:numPr>
          <w:ilvl w:val="0"/>
          <w:numId w:val="1"/>
        </w:numPr>
        <w:pBdr>
          <w:top w:val="nil"/>
          <w:left w:val="nil"/>
          <w:bottom w:val="nil"/>
          <w:right w:val="nil"/>
          <w:between w:val="nil"/>
        </w:pBdr>
        <w:ind w:left="0" w:firstLine="0"/>
        <w:rPr>
          <w:b/>
          <w:color w:val="auto"/>
          <w:highlight w:val="yellow"/>
        </w:rPr>
      </w:pPr>
      <w:r>
        <w:rPr>
          <w:b/>
          <w:color w:val="auto"/>
        </w:rPr>
        <w:t xml:space="preserve"> </w:t>
      </w:r>
      <w:r w:rsidR="00BB7F17" w:rsidRPr="00154F36">
        <w:rPr>
          <w:b/>
          <w:color w:val="auto"/>
          <w:highlight w:val="yellow"/>
        </w:rPr>
        <w:t>Prepar</w:t>
      </w:r>
      <w:r w:rsidR="00C278A4" w:rsidRPr="00154F36">
        <w:rPr>
          <w:b/>
          <w:color w:val="auto"/>
          <w:highlight w:val="yellow"/>
        </w:rPr>
        <w:t>ation of</w:t>
      </w:r>
      <w:r w:rsidR="00BB7F17" w:rsidRPr="00154F36">
        <w:rPr>
          <w:b/>
          <w:color w:val="auto"/>
          <w:highlight w:val="yellow"/>
        </w:rPr>
        <w:t xml:space="preserve"> the</w:t>
      </w:r>
      <w:r w:rsidR="00D600A8" w:rsidRPr="00154F36">
        <w:rPr>
          <w:b/>
          <w:color w:val="auto"/>
          <w:highlight w:val="yellow"/>
        </w:rPr>
        <w:t xml:space="preserve"> tissue culture chip for </w:t>
      </w:r>
      <w:r w:rsidRPr="00154F36">
        <w:rPr>
          <w:b/>
          <w:color w:val="auto"/>
          <w:highlight w:val="yellow"/>
        </w:rPr>
        <w:t>m</w:t>
      </w:r>
      <w:r w:rsidR="00972072" w:rsidRPr="00154F36">
        <w:rPr>
          <w:b/>
          <w:color w:val="auto"/>
          <w:highlight w:val="yellow"/>
        </w:rPr>
        <w:t xml:space="preserve">otor nerve organoid (MNO) </w:t>
      </w:r>
      <w:r w:rsidR="00C278A4" w:rsidRPr="00154F36">
        <w:rPr>
          <w:b/>
          <w:color w:val="auto"/>
          <w:highlight w:val="yellow"/>
        </w:rPr>
        <w:t>formation</w:t>
      </w:r>
    </w:p>
    <w:p w14:paraId="0F52438B" w14:textId="77777777" w:rsidR="00857899" w:rsidRPr="00154F36" w:rsidRDefault="00857899" w:rsidP="004E0D22">
      <w:pPr>
        <w:pBdr>
          <w:top w:val="nil"/>
          <w:left w:val="nil"/>
          <w:bottom w:val="nil"/>
          <w:right w:val="nil"/>
          <w:between w:val="nil"/>
        </w:pBdr>
        <w:rPr>
          <w:color w:val="auto"/>
          <w:highlight w:val="yellow"/>
        </w:rPr>
      </w:pPr>
    </w:p>
    <w:p w14:paraId="4B933D10" w14:textId="4D462FA1" w:rsid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D600A8" w:rsidRPr="00154F36">
        <w:rPr>
          <w:color w:val="auto"/>
          <w:highlight w:val="yellow"/>
        </w:rPr>
        <w:t>Sterilize the prepared PDMS (from step 2.</w:t>
      </w:r>
      <w:r w:rsidR="00456F24" w:rsidRPr="00154F36">
        <w:rPr>
          <w:color w:val="auto"/>
          <w:highlight w:val="yellow"/>
        </w:rPr>
        <w:t>13</w:t>
      </w:r>
      <w:r w:rsidR="00D600A8" w:rsidRPr="00154F36">
        <w:rPr>
          <w:color w:val="auto"/>
          <w:highlight w:val="yellow"/>
        </w:rPr>
        <w:t>) by immersing</w:t>
      </w:r>
      <w:r w:rsidR="00456F24" w:rsidRPr="00154F36">
        <w:rPr>
          <w:color w:val="auto"/>
          <w:highlight w:val="yellow"/>
        </w:rPr>
        <w:t xml:space="preserve"> it</w:t>
      </w:r>
      <w:r w:rsidR="00D600A8" w:rsidRPr="00154F36">
        <w:rPr>
          <w:color w:val="auto"/>
          <w:highlight w:val="yellow"/>
        </w:rPr>
        <w:t xml:space="preserve"> in 70% ethanol in the Petri dish for at least 1 h. </w:t>
      </w:r>
    </w:p>
    <w:p w14:paraId="407B6A83" w14:textId="77777777" w:rsidR="00154F36" w:rsidRPr="00154F36" w:rsidRDefault="00154F36" w:rsidP="004E0D22">
      <w:pPr>
        <w:pBdr>
          <w:top w:val="nil"/>
          <w:left w:val="nil"/>
          <w:bottom w:val="nil"/>
          <w:right w:val="nil"/>
          <w:between w:val="nil"/>
        </w:pBdr>
        <w:rPr>
          <w:color w:val="auto"/>
        </w:rPr>
      </w:pPr>
    </w:p>
    <w:p w14:paraId="25945265" w14:textId="5AB2EA78" w:rsidR="0074779C" w:rsidRPr="00154F36" w:rsidRDefault="00154F36" w:rsidP="004E0D22">
      <w:pPr>
        <w:pBdr>
          <w:top w:val="nil"/>
          <w:left w:val="nil"/>
          <w:bottom w:val="nil"/>
          <w:right w:val="nil"/>
          <w:between w:val="nil"/>
        </w:pBdr>
        <w:rPr>
          <w:color w:val="auto"/>
        </w:rPr>
      </w:pPr>
      <w:r w:rsidRPr="00154F36">
        <w:rPr>
          <w:color w:val="auto"/>
        </w:rPr>
        <w:t>NOTE:</w:t>
      </w:r>
      <w:r w:rsidR="00D600A8" w:rsidRPr="00154F36">
        <w:rPr>
          <w:color w:val="auto"/>
        </w:rPr>
        <w:t xml:space="preserve"> </w:t>
      </w:r>
      <w:r>
        <w:rPr>
          <w:color w:val="auto"/>
        </w:rPr>
        <w:t>A</w:t>
      </w:r>
      <w:r w:rsidR="00D600A8" w:rsidRPr="00154F36">
        <w:rPr>
          <w:color w:val="auto"/>
        </w:rPr>
        <w:t>ll following steps should be manipulated in a biosafety cabinet.</w:t>
      </w:r>
    </w:p>
    <w:p w14:paraId="6B770409" w14:textId="77777777" w:rsidR="00857899" w:rsidRPr="00154F36" w:rsidRDefault="00857899" w:rsidP="004E0D22">
      <w:pPr>
        <w:pBdr>
          <w:top w:val="nil"/>
          <w:left w:val="nil"/>
          <w:bottom w:val="nil"/>
          <w:right w:val="nil"/>
          <w:between w:val="nil"/>
        </w:pBdr>
        <w:rPr>
          <w:color w:val="auto"/>
          <w:highlight w:val="yellow"/>
        </w:rPr>
      </w:pPr>
    </w:p>
    <w:p w14:paraId="4629A5DD" w14:textId="189E1CD7" w:rsidR="0074779C" w:rsidRP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D600A8" w:rsidRPr="00154F36">
        <w:rPr>
          <w:color w:val="auto"/>
          <w:highlight w:val="yellow"/>
        </w:rPr>
        <w:t>Sterilize the microscope glass (76</w:t>
      </w:r>
      <w:r>
        <w:rPr>
          <w:color w:val="auto"/>
          <w:highlight w:val="yellow"/>
        </w:rPr>
        <w:t xml:space="preserve"> x </w:t>
      </w:r>
      <w:r w:rsidR="00D600A8" w:rsidRPr="00154F36">
        <w:rPr>
          <w:color w:val="auto"/>
          <w:highlight w:val="yellow"/>
        </w:rPr>
        <w:t>52 mm) by immersing</w:t>
      </w:r>
      <w:r w:rsidR="00456F24" w:rsidRPr="00154F36">
        <w:rPr>
          <w:color w:val="auto"/>
          <w:highlight w:val="yellow"/>
        </w:rPr>
        <w:t xml:space="preserve"> it</w:t>
      </w:r>
      <w:r w:rsidR="00D600A8" w:rsidRPr="00154F36">
        <w:rPr>
          <w:color w:val="auto"/>
          <w:highlight w:val="yellow"/>
        </w:rPr>
        <w:t xml:space="preserve"> in 70% ethanol in the </w:t>
      </w:r>
      <w:r w:rsidR="00456F24" w:rsidRPr="00154F36">
        <w:rPr>
          <w:color w:val="auto"/>
          <w:highlight w:val="yellow"/>
        </w:rPr>
        <w:t>P</w:t>
      </w:r>
      <w:r w:rsidR="00D600A8" w:rsidRPr="00154F36">
        <w:rPr>
          <w:color w:val="auto"/>
          <w:highlight w:val="yellow"/>
        </w:rPr>
        <w:t>etri dish.</w:t>
      </w:r>
    </w:p>
    <w:p w14:paraId="15A23D04" w14:textId="77777777" w:rsidR="00857899" w:rsidRPr="00154F36" w:rsidRDefault="00857899" w:rsidP="004E0D22">
      <w:pPr>
        <w:pBdr>
          <w:top w:val="nil"/>
          <w:left w:val="nil"/>
          <w:bottom w:val="nil"/>
          <w:right w:val="nil"/>
          <w:between w:val="nil"/>
        </w:pBdr>
        <w:rPr>
          <w:color w:val="auto"/>
          <w:highlight w:val="yellow"/>
        </w:rPr>
      </w:pPr>
    </w:p>
    <w:p w14:paraId="2CF9F718" w14:textId="474BEE3D" w:rsid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D600A8" w:rsidRPr="00154F36">
        <w:rPr>
          <w:color w:val="auto"/>
          <w:highlight w:val="yellow"/>
        </w:rPr>
        <w:t xml:space="preserve">During the drying process of the microscope glass, place the PDMS device on the half wet-microscope glass and let it dry completely by waiting overnight. Once it is completely dried, the PDMS device should adhere to the glass. </w:t>
      </w:r>
    </w:p>
    <w:p w14:paraId="5868389D" w14:textId="77777777" w:rsidR="00154F36" w:rsidRPr="00154F36" w:rsidRDefault="00154F36" w:rsidP="004E0D22">
      <w:pPr>
        <w:pStyle w:val="ListParagraph"/>
        <w:ind w:left="0"/>
        <w:rPr>
          <w:color w:val="auto"/>
        </w:rPr>
      </w:pPr>
    </w:p>
    <w:p w14:paraId="46CCD977" w14:textId="614821A8" w:rsidR="0074779C" w:rsidRPr="00154F36" w:rsidRDefault="00154F36" w:rsidP="004E0D22">
      <w:pPr>
        <w:pBdr>
          <w:top w:val="nil"/>
          <w:left w:val="nil"/>
          <w:bottom w:val="nil"/>
          <w:right w:val="nil"/>
          <w:between w:val="nil"/>
        </w:pBdr>
        <w:rPr>
          <w:color w:val="auto"/>
        </w:rPr>
      </w:pPr>
      <w:r w:rsidRPr="00154F36">
        <w:rPr>
          <w:color w:val="auto"/>
        </w:rPr>
        <w:t>NOTE:</w:t>
      </w:r>
      <w:r>
        <w:rPr>
          <w:color w:val="auto"/>
        </w:rPr>
        <w:t xml:space="preserve"> </w:t>
      </w:r>
      <w:r w:rsidR="00D600A8" w:rsidRPr="00154F36">
        <w:rPr>
          <w:color w:val="auto"/>
        </w:rPr>
        <w:t xml:space="preserve">This bonding is not permanent </w:t>
      </w:r>
      <w:r w:rsidRPr="00154F36">
        <w:rPr>
          <w:color w:val="auto"/>
        </w:rPr>
        <w:t>to</w:t>
      </w:r>
      <w:r w:rsidR="00D600A8" w:rsidRPr="00154F36">
        <w:rPr>
          <w:color w:val="auto"/>
        </w:rPr>
        <w:t xml:space="preserve"> allow detaching of the PDMS devices from the microscope glass after the culture </w:t>
      </w:r>
      <w:r w:rsidR="00D26FBF">
        <w:rPr>
          <w:color w:val="auto"/>
        </w:rPr>
        <w:t>for</w:t>
      </w:r>
      <w:r w:rsidR="00D26FBF" w:rsidRPr="00154F36">
        <w:rPr>
          <w:color w:val="auto"/>
        </w:rPr>
        <w:t xml:space="preserve"> tissue </w:t>
      </w:r>
      <w:r w:rsidR="00D600A8" w:rsidRPr="00154F36">
        <w:rPr>
          <w:color w:val="auto"/>
        </w:rPr>
        <w:t>collect</w:t>
      </w:r>
      <w:r w:rsidR="00D26FBF">
        <w:rPr>
          <w:color w:val="auto"/>
        </w:rPr>
        <w:t>ion</w:t>
      </w:r>
      <w:r w:rsidR="00D600A8" w:rsidRPr="00154F36">
        <w:rPr>
          <w:color w:val="auto"/>
        </w:rPr>
        <w:t>.</w:t>
      </w:r>
      <w:r w:rsidR="00456F24" w:rsidRPr="00154F36">
        <w:rPr>
          <w:color w:val="auto"/>
        </w:rPr>
        <w:t xml:space="preserve"> </w:t>
      </w:r>
      <w:r w:rsidR="00D600A8" w:rsidRPr="00154F36">
        <w:rPr>
          <w:color w:val="auto"/>
        </w:rPr>
        <w:t>Permanent bonding by oxygen plasma can be used to maximize adhesion between PDMS and glass, but it would prohibit disassembly of the chips and</w:t>
      </w:r>
      <w:r w:rsidR="00456F24" w:rsidRPr="00154F36">
        <w:rPr>
          <w:color w:val="auto"/>
        </w:rPr>
        <w:t xml:space="preserve"> </w:t>
      </w:r>
      <w:r w:rsidR="00D600A8" w:rsidRPr="00154F36">
        <w:rPr>
          <w:color w:val="auto"/>
        </w:rPr>
        <w:t>tissue collection.</w:t>
      </w:r>
    </w:p>
    <w:p w14:paraId="7BB87542" w14:textId="77777777" w:rsidR="00857899" w:rsidRPr="00154F36" w:rsidRDefault="00857899" w:rsidP="004E0D22">
      <w:pPr>
        <w:pBdr>
          <w:top w:val="nil"/>
          <w:left w:val="nil"/>
          <w:bottom w:val="nil"/>
          <w:right w:val="nil"/>
          <w:between w:val="nil"/>
        </w:pBdr>
        <w:rPr>
          <w:color w:val="auto"/>
          <w:highlight w:val="yellow"/>
        </w:rPr>
      </w:pPr>
    </w:p>
    <w:p w14:paraId="3BBF7D54" w14:textId="67813916" w:rsidR="0074779C" w:rsidRP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D600A8" w:rsidRPr="00154F36">
        <w:rPr>
          <w:color w:val="auto"/>
          <w:highlight w:val="yellow"/>
        </w:rPr>
        <w:t xml:space="preserve">Coat the surface of the microchannel in PDMS device and microscope glass with 30 </w:t>
      </w:r>
      <w:r w:rsidR="00D600A8" w:rsidRPr="00154F36">
        <w:rPr>
          <w:rFonts w:ascii="Times New Roman" w:eastAsia="Times New Roman" w:hAnsi="Times New Roman" w:cs="Times New Roman"/>
          <w:color w:val="auto"/>
          <w:highlight w:val="yellow"/>
        </w:rPr>
        <w:t>μ</w:t>
      </w:r>
      <w:r w:rsidR="00D600A8" w:rsidRPr="00154F36">
        <w:rPr>
          <w:color w:val="auto"/>
          <w:highlight w:val="yellow"/>
        </w:rPr>
        <w:t xml:space="preserve">L of diluted </w:t>
      </w:r>
      <w:r w:rsidR="00730A24" w:rsidRPr="00154F36">
        <w:rPr>
          <w:color w:val="auto"/>
          <w:highlight w:val="yellow"/>
        </w:rPr>
        <w:t>basement membrane matrix</w:t>
      </w:r>
      <w:r w:rsidR="00D600A8" w:rsidRPr="00154F36">
        <w:rPr>
          <w:color w:val="auto"/>
          <w:highlight w:val="yellow"/>
        </w:rPr>
        <w:t xml:space="preserve"> in DMEM/F12 (1:40) by making a droplet on one side of the inlet of the channel and then aspirate the solution from the other side of the inlet </w:t>
      </w:r>
      <w:r w:rsidR="00BB70D2">
        <w:rPr>
          <w:color w:val="auto"/>
          <w:highlight w:val="yellow"/>
        </w:rPr>
        <w:t>with a</w:t>
      </w:r>
      <w:r w:rsidR="00D600A8" w:rsidRPr="00154F36">
        <w:rPr>
          <w:color w:val="auto"/>
          <w:highlight w:val="yellow"/>
        </w:rPr>
        <w:t xml:space="preserve"> pipet</w:t>
      </w:r>
      <w:r w:rsidR="00BB70D2">
        <w:rPr>
          <w:color w:val="auto"/>
          <w:highlight w:val="yellow"/>
        </w:rPr>
        <w:t>te</w:t>
      </w:r>
      <w:r w:rsidR="00D600A8" w:rsidRPr="00154F36">
        <w:rPr>
          <w:color w:val="auto"/>
          <w:highlight w:val="yellow"/>
        </w:rPr>
        <w:t xml:space="preserve"> or suction pump (</w:t>
      </w:r>
      <w:r w:rsidR="00D600A8" w:rsidRPr="00154F36">
        <w:rPr>
          <w:b/>
          <w:bCs/>
          <w:color w:val="auto"/>
          <w:highlight w:val="yellow"/>
        </w:rPr>
        <w:t>Figure 3A</w:t>
      </w:r>
      <w:r w:rsidR="00D600A8" w:rsidRPr="00154F36">
        <w:rPr>
          <w:color w:val="auto"/>
          <w:highlight w:val="yellow"/>
        </w:rPr>
        <w:t>).</w:t>
      </w:r>
      <w:r>
        <w:rPr>
          <w:color w:val="auto"/>
          <w:highlight w:val="yellow"/>
        </w:rPr>
        <w:t xml:space="preserve"> </w:t>
      </w:r>
      <w:r w:rsidR="00D600A8" w:rsidRPr="00154F36">
        <w:rPr>
          <w:color w:val="auto"/>
          <w:highlight w:val="yellow"/>
        </w:rPr>
        <w:t>Do not aspirate too much volume of solution to avoid bubble contamination.</w:t>
      </w:r>
    </w:p>
    <w:p w14:paraId="3266041F" w14:textId="77777777" w:rsidR="00857899" w:rsidRPr="00154F36" w:rsidRDefault="00857899" w:rsidP="004E0D22">
      <w:pPr>
        <w:pBdr>
          <w:top w:val="nil"/>
          <w:left w:val="nil"/>
          <w:bottom w:val="nil"/>
          <w:right w:val="nil"/>
          <w:between w:val="nil"/>
        </w:pBdr>
        <w:rPr>
          <w:color w:val="auto"/>
          <w:highlight w:val="yellow"/>
        </w:rPr>
      </w:pPr>
    </w:p>
    <w:p w14:paraId="3C37C3DA" w14:textId="33F340B3" w:rsidR="0074779C" w:rsidRP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D600A8" w:rsidRPr="00154F36">
        <w:rPr>
          <w:color w:val="auto"/>
          <w:highlight w:val="yellow"/>
        </w:rPr>
        <w:t>Then, incubate the PDMS device for 1 hour at room temperature or overnight at 4</w:t>
      </w:r>
      <w:r w:rsidR="00BB70D2">
        <w:rPr>
          <w:color w:val="auto"/>
          <w:highlight w:val="yellow"/>
        </w:rPr>
        <w:t xml:space="preserve"> </w:t>
      </w:r>
      <w:r w:rsidR="00D600A8" w:rsidRPr="00154F36">
        <w:rPr>
          <w:color w:val="auto"/>
          <w:highlight w:val="yellow"/>
        </w:rPr>
        <w:t>°C in a secondary container (e.g.</w:t>
      </w:r>
      <w:r w:rsidR="00BB70D2">
        <w:rPr>
          <w:color w:val="auto"/>
          <w:highlight w:val="yellow"/>
        </w:rPr>
        <w:t>,</w:t>
      </w:r>
      <w:r w:rsidR="00D600A8" w:rsidRPr="00154F36">
        <w:rPr>
          <w:color w:val="auto"/>
          <w:highlight w:val="yellow"/>
        </w:rPr>
        <w:t xml:space="preserve"> </w:t>
      </w:r>
      <w:r w:rsidR="00BC3A0D" w:rsidRPr="00154F36">
        <w:rPr>
          <w:color w:val="auto"/>
          <w:highlight w:val="yellow"/>
        </w:rPr>
        <w:t>P</w:t>
      </w:r>
      <w:r w:rsidR="00D600A8" w:rsidRPr="00154F36">
        <w:rPr>
          <w:color w:val="auto"/>
          <w:highlight w:val="yellow"/>
        </w:rPr>
        <w:t xml:space="preserve">etri dish). </w:t>
      </w:r>
    </w:p>
    <w:p w14:paraId="42614ED9" w14:textId="77777777" w:rsidR="0074779C" w:rsidRPr="001978CA" w:rsidRDefault="0074779C" w:rsidP="004E0D22">
      <w:pPr>
        <w:pBdr>
          <w:top w:val="nil"/>
          <w:left w:val="nil"/>
          <w:bottom w:val="nil"/>
          <w:right w:val="nil"/>
          <w:between w:val="nil"/>
        </w:pBdr>
        <w:rPr>
          <w:b/>
          <w:color w:val="auto"/>
        </w:rPr>
      </w:pPr>
    </w:p>
    <w:p w14:paraId="2A1AADB4" w14:textId="24514CCE" w:rsidR="0074779C" w:rsidRPr="00154F36" w:rsidRDefault="00154F36" w:rsidP="004E0D22">
      <w:pPr>
        <w:numPr>
          <w:ilvl w:val="0"/>
          <w:numId w:val="1"/>
        </w:numPr>
        <w:pBdr>
          <w:top w:val="nil"/>
          <w:left w:val="nil"/>
          <w:bottom w:val="nil"/>
          <w:right w:val="nil"/>
          <w:between w:val="nil"/>
        </w:pBdr>
        <w:ind w:left="0" w:firstLine="0"/>
        <w:rPr>
          <w:b/>
          <w:color w:val="auto"/>
          <w:highlight w:val="yellow"/>
        </w:rPr>
      </w:pPr>
      <w:r>
        <w:rPr>
          <w:b/>
          <w:color w:val="auto"/>
        </w:rPr>
        <w:t xml:space="preserve"> </w:t>
      </w:r>
      <w:r w:rsidR="00D600A8" w:rsidRPr="00154F36">
        <w:rPr>
          <w:b/>
          <w:color w:val="auto"/>
          <w:highlight w:val="yellow"/>
        </w:rPr>
        <w:t>Motor nerve organoid (MNO) formation</w:t>
      </w:r>
    </w:p>
    <w:p w14:paraId="577EDD15" w14:textId="77777777" w:rsidR="00857899" w:rsidRPr="00154F36" w:rsidRDefault="00857899" w:rsidP="004E0D22">
      <w:pPr>
        <w:pBdr>
          <w:top w:val="nil"/>
          <w:left w:val="nil"/>
          <w:bottom w:val="nil"/>
          <w:right w:val="nil"/>
          <w:between w:val="nil"/>
        </w:pBdr>
        <w:rPr>
          <w:color w:val="auto"/>
          <w:highlight w:val="yellow"/>
        </w:rPr>
      </w:pPr>
    </w:p>
    <w:p w14:paraId="5C86A82F" w14:textId="1D655515" w:rsidR="0074779C" w:rsidRP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D600A8" w:rsidRPr="00154F36">
        <w:rPr>
          <w:color w:val="auto"/>
          <w:highlight w:val="yellow"/>
        </w:rPr>
        <w:t xml:space="preserve">Replace the </w:t>
      </w:r>
      <w:r w:rsidR="002C402A" w:rsidRPr="00154F36">
        <w:rPr>
          <w:color w:val="auto"/>
          <w:highlight w:val="yellow"/>
        </w:rPr>
        <w:t>coating</w:t>
      </w:r>
      <w:r w:rsidR="00D600A8" w:rsidRPr="00154F36">
        <w:rPr>
          <w:color w:val="auto"/>
          <w:highlight w:val="yellow"/>
        </w:rPr>
        <w:t xml:space="preserve"> solution with pre-warmed 150 µ</w:t>
      </w:r>
      <w:r w:rsidR="00BB70D2">
        <w:rPr>
          <w:color w:val="auto"/>
          <w:highlight w:val="yellow"/>
        </w:rPr>
        <w:t>L</w:t>
      </w:r>
      <w:r w:rsidR="00D600A8" w:rsidRPr="00154F36">
        <w:rPr>
          <w:color w:val="auto"/>
          <w:highlight w:val="yellow"/>
        </w:rPr>
        <w:t xml:space="preserve"> of Maturation medium supplemented with 20 ng/m</w:t>
      </w:r>
      <w:r w:rsidR="00BB70D2">
        <w:rPr>
          <w:color w:val="auto"/>
          <w:highlight w:val="yellow"/>
        </w:rPr>
        <w:t>L</w:t>
      </w:r>
      <w:r w:rsidR="00D600A8" w:rsidRPr="00154F36">
        <w:rPr>
          <w:color w:val="auto"/>
          <w:highlight w:val="yellow"/>
        </w:rPr>
        <w:t xml:space="preserve"> of BDNF just before use.</w:t>
      </w:r>
    </w:p>
    <w:p w14:paraId="1A431EC7" w14:textId="77777777" w:rsidR="00857899" w:rsidRPr="00154F36" w:rsidRDefault="00857899" w:rsidP="004E0D22">
      <w:pPr>
        <w:pBdr>
          <w:top w:val="nil"/>
          <w:left w:val="nil"/>
          <w:bottom w:val="nil"/>
          <w:right w:val="nil"/>
          <w:between w:val="nil"/>
        </w:pBdr>
        <w:rPr>
          <w:color w:val="auto"/>
          <w:highlight w:val="yellow"/>
        </w:rPr>
      </w:pPr>
    </w:p>
    <w:p w14:paraId="2D7CDE36" w14:textId="19E3AD5A" w:rsidR="00857899" w:rsidRP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D600A8" w:rsidRPr="00154F36">
        <w:rPr>
          <w:color w:val="auto"/>
          <w:highlight w:val="yellow"/>
        </w:rPr>
        <w:t>Then, place the MNS from step 5.2.9 or 5.3.</w:t>
      </w:r>
      <w:r w:rsidR="00456F24" w:rsidRPr="00154F36">
        <w:rPr>
          <w:color w:val="auto"/>
          <w:highlight w:val="yellow"/>
        </w:rPr>
        <w:t xml:space="preserve">13 </w:t>
      </w:r>
      <w:r w:rsidR="00D600A8" w:rsidRPr="00154F36">
        <w:rPr>
          <w:color w:val="auto"/>
          <w:highlight w:val="yellow"/>
        </w:rPr>
        <w:t>into the inlet of the microchannel using a micropipette with a wide-bore tip. MNS can</w:t>
      </w:r>
      <w:r w:rsidR="00456F24" w:rsidRPr="00154F36">
        <w:rPr>
          <w:color w:val="auto"/>
          <w:highlight w:val="yellow"/>
        </w:rPr>
        <w:t xml:space="preserve"> </w:t>
      </w:r>
      <w:r w:rsidR="00D600A8" w:rsidRPr="00154F36">
        <w:rPr>
          <w:color w:val="auto"/>
          <w:highlight w:val="yellow"/>
        </w:rPr>
        <w:t>spontaneously settle down at the bottom of the device by gravity. Do not apply too much pressure when inject</w:t>
      </w:r>
      <w:r>
        <w:rPr>
          <w:color w:val="auto"/>
          <w:highlight w:val="yellow"/>
        </w:rPr>
        <w:t>ing</w:t>
      </w:r>
      <w:r w:rsidR="00D600A8" w:rsidRPr="00154F36">
        <w:rPr>
          <w:color w:val="auto"/>
          <w:highlight w:val="yellow"/>
        </w:rPr>
        <w:t xml:space="preserve"> the </w:t>
      </w:r>
      <w:r w:rsidR="00480A59" w:rsidRPr="00154F36">
        <w:rPr>
          <w:color w:val="auto"/>
          <w:highlight w:val="yellow"/>
        </w:rPr>
        <w:t xml:space="preserve">MNS </w:t>
      </w:r>
      <w:r w:rsidR="00D600A8" w:rsidRPr="00154F36">
        <w:rPr>
          <w:color w:val="auto"/>
          <w:highlight w:val="yellow"/>
        </w:rPr>
        <w:t>(</w:t>
      </w:r>
      <w:r w:rsidR="00D600A8" w:rsidRPr="00154F36">
        <w:rPr>
          <w:b/>
          <w:bCs/>
          <w:color w:val="auto"/>
          <w:highlight w:val="yellow"/>
        </w:rPr>
        <w:t>Figure 3B</w:t>
      </w:r>
      <w:r w:rsidR="00D600A8" w:rsidRPr="00154F36">
        <w:rPr>
          <w:color w:val="auto"/>
          <w:highlight w:val="yellow"/>
        </w:rPr>
        <w:t xml:space="preserve">). </w:t>
      </w:r>
    </w:p>
    <w:p w14:paraId="314C2C3D" w14:textId="77777777" w:rsidR="0023180A" w:rsidRDefault="0023180A" w:rsidP="004E0D22">
      <w:pPr>
        <w:pBdr>
          <w:top w:val="nil"/>
          <w:left w:val="nil"/>
          <w:bottom w:val="nil"/>
          <w:right w:val="nil"/>
          <w:between w:val="nil"/>
        </w:pBdr>
        <w:rPr>
          <w:color w:val="auto"/>
          <w:highlight w:val="yellow"/>
        </w:rPr>
      </w:pPr>
    </w:p>
    <w:p w14:paraId="34EEEC17" w14:textId="4601D667" w:rsidR="0074779C" w:rsidRPr="00A42ADB" w:rsidRDefault="0023180A" w:rsidP="004E0D22">
      <w:pPr>
        <w:pStyle w:val="ListParagraph"/>
        <w:ind w:left="0"/>
        <w:rPr>
          <w:color w:val="auto"/>
        </w:rPr>
      </w:pPr>
      <w:r w:rsidRPr="00A42ADB">
        <w:rPr>
          <w:color w:val="auto"/>
        </w:rPr>
        <w:t>NOTE: I</w:t>
      </w:r>
      <w:r w:rsidR="00D600A8" w:rsidRPr="00A42ADB">
        <w:rPr>
          <w:color w:val="auto"/>
        </w:rPr>
        <w:t xml:space="preserve">f the </w:t>
      </w:r>
      <w:r w:rsidR="00480A59" w:rsidRPr="00A42ADB">
        <w:rPr>
          <w:color w:val="auto"/>
        </w:rPr>
        <w:t xml:space="preserve">MNS </w:t>
      </w:r>
      <w:r w:rsidR="00D600A8" w:rsidRPr="00A42ADB">
        <w:rPr>
          <w:color w:val="auto"/>
        </w:rPr>
        <w:t xml:space="preserve">is stuck on the </w:t>
      </w:r>
      <w:r w:rsidR="00625C5D">
        <w:rPr>
          <w:color w:val="auto"/>
        </w:rPr>
        <w:t>side</w:t>
      </w:r>
      <w:r w:rsidR="00D600A8" w:rsidRPr="00A42ADB">
        <w:rPr>
          <w:color w:val="auto"/>
        </w:rPr>
        <w:t xml:space="preserve">wall of a hole in a tissue culture chip, gently aspirate the </w:t>
      </w:r>
      <w:r w:rsidR="00D600A8" w:rsidRPr="00A42ADB">
        <w:rPr>
          <w:color w:val="auto"/>
        </w:rPr>
        <w:lastRenderedPageBreak/>
        <w:t>solution from another side of the inlet.</w:t>
      </w:r>
    </w:p>
    <w:p w14:paraId="3D954E3B" w14:textId="77777777" w:rsidR="00857899" w:rsidRPr="00154F36" w:rsidRDefault="00857899" w:rsidP="004E0D22">
      <w:pPr>
        <w:pBdr>
          <w:top w:val="nil"/>
          <w:left w:val="nil"/>
          <w:bottom w:val="nil"/>
          <w:right w:val="nil"/>
          <w:between w:val="nil"/>
        </w:pBdr>
        <w:rPr>
          <w:color w:val="auto"/>
          <w:highlight w:val="yellow"/>
        </w:rPr>
      </w:pPr>
    </w:p>
    <w:p w14:paraId="4CE4001A" w14:textId="6396B4A1" w:rsidR="0074779C" w:rsidRP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23180A">
        <w:rPr>
          <w:color w:val="auto"/>
          <w:highlight w:val="yellow"/>
        </w:rPr>
        <w:t>F</w:t>
      </w:r>
      <w:r w:rsidR="00BC3A0D" w:rsidRPr="00154F36">
        <w:rPr>
          <w:color w:val="auto"/>
          <w:highlight w:val="yellow"/>
        </w:rPr>
        <w:t xml:space="preserve">ill a </w:t>
      </w:r>
      <w:r w:rsidR="00D600A8" w:rsidRPr="00154F36">
        <w:rPr>
          <w:color w:val="auto"/>
          <w:highlight w:val="yellow"/>
        </w:rPr>
        <w:t>small reservoir (e.g.</w:t>
      </w:r>
      <w:r>
        <w:rPr>
          <w:color w:val="auto"/>
          <w:highlight w:val="yellow"/>
        </w:rPr>
        <w:t>,</w:t>
      </w:r>
      <w:r w:rsidR="00D600A8" w:rsidRPr="00154F36">
        <w:rPr>
          <w:color w:val="auto"/>
          <w:highlight w:val="yellow"/>
        </w:rPr>
        <w:t xml:space="preserve"> a cap of 15 m</w:t>
      </w:r>
      <w:r>
        <w:rPr>
          <w:color w:val="auto"/>
          <w:highlight w:val="yellow"/>
        </w:rPr>
        <w:t>L</w:t>
      </w:r>
      <w:r w:rsidR="00D600A8" w:rsidRPr="00154F36">
        <w:rPr>
          <w:color w:val="auto"/>
          <w:highlight w:val="yellow"/>
        </w:rPr>
        <w:t xml:space="preserve"> tube) with sterile water</w:t>
      </w:r>
      <w:r w:rsidR="00BC3A0D" w:rsidRPr="00154F36">
        <w:rPr>
          <w:color w:val="auto"/>
          <w:highlight w:val="yellow"/>
        </w:rPr>
        <w:t xml:space="preserve"> and place it nearby the tissue culture chip</w:t>
      </w:r>
      <w:r w:rsidR="0023180A">
        <w:rPr>
          <w:color w:val="auto"/>
          <w:highlight w:val="yellow"/>
        </w:rPr>
        <w:t xml:space="preserve"> i</w:t>
      </w:r>
      <w:r w:rsidR="0023180A" w:rsidRPr="00154F36">
        <w:rPr>
          <w:color w:val="auto"/>
          <w:highlight w:val="yellow"/>
        </w:rPr>
        <w:t xml:space="preserve">n the secondary container </w:t>
      </w:r>
      <w:r w:rsidR="00D600A8" w:rsidRPr="00154F36">
        <w:rPr>
          <w:color w:val="auto"/>
          <w:highlight w:val="yellow"/>
        </w:rPr>
        <w:t xml:space="preserve">to prevent medium </w:t>
      </w:r>
      <w:r w:rsidR="0023180A">
        <w:rPr>
          <w:color w:val="auto"/>
          <w:highlight w:val="yellow"/>
        </w:rPr>
        <w:t>evaporation</w:t>
      </w:r>
      <w:r w:rsidR="00D600A8" w:rsidRPr="00154F36">
        <w:rPr>
          <w:color w:val="auto"/>
          <w:highlight w:val="yellow"/>
        </w:rPr>
        <w:t>.</w:t>
      </w:r>
      <w:r w:rsidR="00BC3A0D" w:rsidRPr="00154F36">
        <w:rPr>
          <w:color w:val="auto"/>
          <w:highlight w:val="yellow"/>
        </w:rPr>
        <w:t xml:space="preserve"> Then, place </w:t>
      </w:r>
      <w:r w:rsidR="0023180A">
        <w:rPr>
          <w:color w:val="auto"/>
          <w:highlight w:val="yellow"/>
        </w:rPr>
        <w:t>it</w:t>
      </w:r>
      <w:r w:rsidR="00BC3A0D" w:rsidRPr="00154F36">
        <w:rPr>
          <w:color w:val="auto"/>
          <w:highlight w:val="yellow"/>
        </w:rPr>
        <w:t xml:space="preserve"> in a 5% CO</w:t>
      </w:r>
      <w:r w:rsidR="00BC3A0D" w:rsidRPr="00154F36">
        <w:rPr>
          <w:color w:val="auto"/>
          <w:highlight w:val="yellow"/>
          <w:vertAlign w:val="subscript"/>
        </w:rPr>
        <w:t>2</w:t>
      </w:r>
      <w:r w:rsidR="00BC3A0D" w:rsidRPr="00154F36">
        <w:rPr>
          <w:color w:val="auto"/>
          <w:highlight w:val="yellow"/>
        </w:rPr>
        <w:t>/37</w:t>
      </w:r>
      <w:r>
        <w:rPr>
          <w:color w:val="auto"/>
          <w:highlight w:val="yellow"/>
        </w:rPr>
        <w:t xml:space="preserve"> </w:t>
      </w:r>
      <w:r w:rsidR="00BC3A0D" w:rsidRPr="00154F36">
        <w:rPr>
          <w:color w:val="auto"/>
          <w:highlight w:val="yellow"/>
        </w:rPr>
        <w:t xml:space="preserve">°C incubator. </w:t>
      </w:r>
    </w:p>
    <w:p w14:paraId="26F2A40E" w14:textId="77777777" w:rsidR="00857899" w:rsidRPr="00154F36" w:rsidRDefault="00857899" w:rsidP="004E0D22">
      <w:pPr>
        <w:pBdr>
          <w:top w:val="nil"/>
          <w:left w:val="nil"/>
          <w:bottom w:val="nil"/>
          <w:right w:val="nil"/>
          <w:between w:val="nil"/>
        </w:pBdr>
        <w:rPr>
          <w:color w:val="auto"/>
          <w:highlight w:val="yellow"/>
        </w:rPr>
      </w:pPr>
    </w:p>
    <w:p w14:paraId="61E4C5CD" w14:textId="2474C138" w:rsidR="0074779C" w:rsidRPr="00154F36" w:rsidRDefault="00154F36" w:rsidP="004E0D22">
      <w:pPr>
        <w:numPr>
          <w:ilvl w:val="1"/>
          <w:numId w:val="1"/>
        </w:numPr>
        <w:pBdr>
          <w:top w:val="nil"/>
          <w:left w:val="nil"/>
          <w:bottom w:val="nil"/>
          <w:right w:val="nil"/>
          <w:between w:val="nil"/>
        </w:pBdr>
        <w:rPr>
          <w:color w:val="auto"/>
          <w:highlight w:val="yellow"/>
        </w:rPr>
      </w:pPr>
      <w:r>
        <w:rPr>
          <w:color w:val="auto"/>
          <w:highlight w:val="yellow"/>
        </w:rPr>
        <w:t xml:space="preserve"> </w:t>
      </w:r>
      <w:r w:rsidR="00D600A8" w:rsidRPr="00154F36">
        <w:rPr>
          <w:color w:val="auto"/>
          <w:highlight w:val="yellow"/>
        </w:rPr>
        <w:t>For a medium change, aspirate the exhausted culture medium from the center of the medium reservoir</w:t>
      </w:r>
      <w:r w:rsidR="007A60E2" w:rsidRPr="00154F36">
        <w:rPr>
          <w:color w:val="auto"/>
          <w:highlight w:val="yellow"/>
        </w:rPr>
        <w:t xml:space="preserve"> (</w:t>
      </w:r>
      <w:r w:rsidR="007A60E2" w:rsidRPr="00154F36">
        <w:rPr>
          <w:b/>
          <w:bCs/>
          <w:color w:val="auto"/>
          <w:highlight w:val="yellow"/>
        </w:rPr>
        <w:t>Figure 3C</w:t>
      </w:r>
      <w:r w:rsidR="007A60E2" w:rsidRPr="00154F36">
        <w:rPr>
          <w:color w:val="auto"/>
          <w:highlight w:val="yellow"/>
        </w:rPr>
        <w:t>)</w:t>
      </w:r>
      <w:r w:rsidR="00D600A8" w:rsidRPr="00154F36">
        <w:rPr>
          <w:color w:val="auto"/>
          <w:highlight w:val="yellow"/>
        </w:rPr>
        <w:t xml:space="preserve">. Do not aspirate all the medium and the </w:t>
      </w:r>
      <w:r w:rsidR="00677B0B" w:rsidRPr="00154F36">
        <w:rPr>
          <w:color w:val="auto"/>
          <w:highlight w:val="yellow"/>
        </w:rPr>
        <w:t>tissue</w:t>
      </w:r>
      <w:r w:rsidR="00D600A8" w:rsidRPr="00154F36">
        <w:rPr>
          <w:color w:val="auto"/>
          <w:highlight w:val="yellow"/>
        </w:rPr>
        <w:t xml:space="preserve">. </w:t>
      </w:r>
    </w:p>
    <w:p w14:paraId="06B3F976" w14:textId="77777777" w:rsidR="00857899" w:rsidRPr="00857899" w:rsidRDefault="00857899" w:rsidP="004E0D22">
      <w:pPr>
        <w:pBdr>
          <w:top w:val="nil"/>
          <w:left w:val="nil"/>
          <w:bottom w:val="nil"/>
          <w:right w:val="nil"/>
          <w:between w:val="nil"/>
        </w:pBdr>
        <w:rPr>
          <w:b/>
          <w:color w:val="auto"/>
          <w:highlight w:val="lightGray"/>
        </w:rPr>
      </w:pPr>
    </w:p>
    <w:p w14:paraId="3B540966" w14:textId="0BCFD99A" w:rsidR="0074779C" w:rsidRPr="00154F36" w:rsidRDefault="00154F36" w:rsidP="004E0D22">
      <w:pPr>
        <w:numPr>
          <w:ilvl w:val="1"/>
          <w:numId w:val="1"/>
        </w:numPr>
        <w:pBdr>
          <w:top w:val="nil"/>
          <w:left w:val="nil"/>
          <w:bottom w:val="nil"/>
          <w:right w:val="nil"/>
          <w:between w:val="nil"/>
        </w:pBdr>
        <w:rPr>
          <w:b/>
          <w:color w:val="auto"/>
          <w:highlight w:val="yellow"/>
        </w:rPr>
      </w:pPr>
      <w:r>
        <w:rPr>
          <w:color w:val="auto"/>
          <w:highlight w:val="yellow"/>
        </w:rPr>
        <w:t xml:space="preserve"> </w:t>
      </w:r>
      <w:r w:rsidR="00BC3A0D" w:rsidRPr="00154F36">
        <w:rPr>
          <w:color w:val="auto"/>
          <w:highlight w:val="yellow"/>
        </w:rPr>
        <w:t>Gently add</w:t>
      </w:r>
      <w:r w:rsidR="00D600A8" w:rsidRPr="00154F36">
        <w:rPr>
          <w:color w:val="auto"/>
          <w:highlight w:val="yellow"/>
        </w:rPr>
        <w:t xml:space="preserve"> fresh </w:t>
      </w:r>
      <w:r w:rsidR="00BC3A0D" w:rsidRPr="00154F36">
        <w:rPr>
          <w:color w:val="auto"/>
          <w:highlight w:val="yellow"/>
        </w:rPr>
        <w:t>M</w:t>
      </w:r>
      <w:r w:rsidR="00D600A8" w:rsidRPr="00154F36">
        <w:rPr>
          <w:color w:val="auto"/>
          <w:highlight w:val="yellow"/>
        </w:rPr>
        <w:t>aturation medium (with BDNF). The medium should be changed every 2-3 days.  Do not dry the culture medium at any time during the culture.</w:t>
      </w:r>
      <w:r w:rsidR="00965A5B" w:rsidRPr="00154F36">
        <w:rPr>
          <w:color w:val="auto"/>
          <w:highlight w:val="yellow"/>
        </w:rPr>
        <w:t xml:space="preserve"> </w:t>
      </w:r>
      <w:r w:rsidR="000718B0" w:rsidRPr="00154F36">
        <w:rPr>
          <w:color w:val="auto"/>
          <w:highlight w:val="yellow"/>
        </w:rPr>
        <w:t xml:space="preserve">Axons grow </w:t>
      </w:r>
      <w:r w:rsidR="00275A7D" w:rsidRPr="00154F36">
        <w:rPr>
          <w:color w:val="auto"/>
          <w:highlight w:val="yellow"/>
        </w:rPr>
        <w:t>from a</w:t>
      </w:r>
      <w:r>
        <w:rPr>
          <w:color w:val="auto"/>
          <w:highlight w:val="yellow"/>
        </w:rPr>
        <w:t>n</w:t>
      </w:r>
      <w:r w:rsidR="00275A7D" w:rsidRPr="00154F36">
        <w:rPr>
          <w:color w:val="auto"/>
          <w:highlight w:val="yellow"/>
        </w:rPr>
        <w:t xml:space="preserve"> MNS </w:t>
      </w:r>
      <w:r w:rsidR="000718B0" w:rsidRPr="00154F36">
        <w:rPr>
          <w:color w:val="auto"/>
          <w:highlight w:val="yellow"/>
        </w:rPr>
        <w:t>into the channel and spontaneously assemble in</w:t>
      </w:r>
      <w:r w:rsidR="006527B1" w:rsidRPr="00154F36">
        <w:rPr>
          <w:color w:val="auto"/>
          <w:highlight w:val="yellow"/>
        </w:rPr>
        <w:t>to a single bundle in</w:t>
      </w:r>
      <w:r w:rsidR="00275A7D" w:rsidRPr="00154F36">
        <w:rPr>
          <w:color w:val="auto"/>
          <w:highlight w:val="yellow"/>
        </w:rPr>
        <w:t xml:space="preserve"> 2-3</w:t>
      </w:r>
      <w:r w:rsidR="000718B0" w:rsidRPr="00154F36">
        <w:rPr>
          <w:color w:val="auto"/>
          <w:highlight w:val="yellow"/>
        </w:rPr>
        <w:t xml:space="preserve"> weeks</w:t>
      </w:r>
      <w:r w:rsidR="006527B1" w:rsidRPr="00154F36">
        <w:rPr>
          <w:color w:val="auto"/>
          <w:highlight w:val="yellow"/>
        </w:rPr>
        <w:t xml:space="preserve">, which result in </w:t>
      </w:r>
      <w:r w:rsidR="00BB70D2">
        <w:rPr>
          <w:color w:val="auto"/>
          <w:highlight w:val="yellow"/>
        </w:rPr>
        <w:t xml:space="preserve">the </w:t>
      </w:r>
      <w:r w:rsidR="006527B1" w:rsidRPr="00154F36">
        <w:rPr>
          <w:color w:val="auto"/>
          <w:highlight w:val="yellow"/>
        </w:rPr>
        <w:t>formation of</w:t>
      </w:r>
      <w:r w:rsidR="000718B0" w:rsidRPr="00154F36">
        <w:rPr>
          <w:color w:val="auto"/>
          <w:highlight w:val="yellow"/>
        </w:rPr>
        <w:t xml:space="preserve"> </w:t>
      </w:r>
      <w:r>
        <w:rPr>
          <w:color w:val="auto"/>
          <w:highlight w:val="yellow"/>
        </w:rPr>
        <w:t>an</w:t>
      </w:r>
      <w:r w:rsidR="00275A7D" w:rsidRPr="00154F36">
        <w:rPr>
          <w:color w:val="auto"/>
          <w:highlight w:val="yellow"/>
        </w:rPr>
        <w:t xml:space="preserve"> </w:t>
      </w:r>
      <w:r w:rsidR="000718B0" w:rsidRPr="00154F36">
        <w:rPr>
          <w:color w:val="auto"/>
          <w:highlight w:val="yellow"/>
        </w:rPr>
        <w:t>MNO.</w:t>
      </w:r>
      <w:r>
        <w:rPr>
          <w:color w:val="auto"/>
          <w:highlight w:val="yellow"/>
        </w:rPr>
        <w:t xml:space="preserve"> </w:t>
      </w:r>
      <w:r w:rsidR="000718B0" w:rsidRPr="00154F36">
        <w:rPr>
          <w:color w:val="auto"/>
          <w:highlight w:val="yellow"/>
        </w:rPr>
        <w:t>M</w:t>
      </w:r>
      <w:r w:rsidR="00965A5B" w:rsidRPr="00154F36">
        <w:rPr>
          <w:color w:val="auto"/>
          <w:highlight w:val="yellow"/>
        </w:rPr>
        <w:t xml:space="preserve">NO can be cultured </w:t>
      </w:r>
      <w:r w:rsidR="008C386F" w:rsidRPr="00154F36">
        <w:rPr>
          <w:color w:val="auto"/>
          <w:highlight w:val="yellow"/>
        </w:rPr>
        <w:t xml:space="preserve">for </w:t>
      </w:r>
      <w:r w:rsidR="00D6118C" w:rsidRPr="00154F36">
        <w:rPr>
          <w:color w:val="auto"/>
          <w:highlight w:val="yellow"/>
        </w:rPr>
        <w:t xml:space="preserve">more than </w:t>
      </w:r>
      <w:r w:rsidR="000718B0" w:rsidRPr="00154F36">
        <w:rPr>
          <w:color w:val="auto"/>
          <w:highlight w:val="yellow"/>
        </w:rPr>
        <w:t>additional 1</w:t>
      </w:r>
      <w:r w:rsidR="000E73AE" w:rsidRPr="00154F36">
        <w:rPr>
          <w:color w:val="auto"/>
          <w:highlight w:val="yellow"/>
        </w:rPr>
        <w:t xml:space="preserve"> month</w:t>
      </w:r>
      <w:r w:rsidR="00D6118C" w:rsidRPr="00154F36">
        <w:rPr>
          <w:color w:val="auto"/>
          <w:highlight w:val="yellow"/>
        </w:rPr>
        <w:t xml:space="preserve"> in the device</w:t>
      </w:r>
      <w:r w:rsidR="000E73AE" w:rsidRPr="00154F36">
        <w:rPr>
          <w:color w:val="auto"/>
          <w:highlight w:val="yellow"/>
        </w:rPr>
        <w:t xml:space="preserve">. </w:t>
      </w:r>
    </w:p>
    <w:p w14:paraId="4267D55D" w14:textId="77777777" w:rsidR="00F075AF" w:rsidRPr="001978CA" w:rsidRDefault="00F075AF" w:rsidP="004E0D22">
      <w:pPr>
        <w:pBdr>
          <w:top w:val="nil"/>
          <w:left w:val="nil"/>
          <w:bottom w:val="nil"/>
          <w:right w:val="nil"/>
          <w:between w:val="nil"/>
        </w:pBdr>
        <w:rPr>
          <w:b/>
          <w:color w:val="auto"/>
        </w:rPr>
      </w:pPr>
    </w:p>
    <w:p w14:paraId="21F96473" w14:textId="2138B92C" w:rsidR="0074779C" w:rsidRPr="001978CA" w:rsidRDefault="00154F36" w:rsidP="004E0D22">
      <w:pPr>
        <w:numPr>
          <w:ilvl w:val="0"/>
          <w:numId w:val="1"/>
        </w:numPr>
        <w:pBdr>
          <w:top w:val="nil"/>
          <w:left w:val="nil"/>
          <w:bottom w:val="nil"/>
          <w:right w:val="nil"/>
          <w:between w:val="nil"/>
        </w:pBdr>
        <w:ind w:left="0" w:firstLine="0"/>
        <w:rPr>
          <w:b/>
          <w:color w:val="auto"/>
        </w:rPr>
      </w:pPr>
      <w:r>
        <w:rPr>
          <w:b/>
          <w:color w:val="auto"/>
        </w:rPr>
        <w:t xml:space="preserve"> </w:t>
      </w:r>
      <w:r w:rsidR="00D600A8" w:rsidRPr="001978CA">
        <w:rPr>
          <w:b/>
          <w:color w:val="auto"/>
        </w:rPr>
        <w:t>Downstream analysis of MNO</w:t>
      </w:r>
    </w:p>
    <w:p w14:paraId="778F53CF" w14:textId="77777777" w:rsidR="0074779C" w:rsidRPr="00154F36" w:rsidRDefault="0074779C" w:rsidP="004E0D22">
      <w:pPr>
        <w:pBdr>
          <w:top w:val="nil"/>
          <w:left w:val="nil"/>
          <w:bottom w:val="nil"/>
          <w:right w:val="nil"/>
          <w:between w:val="nil"/>
        </w:pBdr>
        <w:rPr>
          <w:bCs/>
          <w:color w:val="auto"/>
        </w:rPr>
      </w:pPr>
    </w:p>
    <w:p w14:paraId="508F29B4" w14:textId="4B252656" w:rsidR="0074779C" w:rsidRPr="00154F36" w:rsidRDefault="00154F36" w:rsidP="004E0D22">
      <w:pPr>
        <w:numPr>
          <w:ilvl w:val="1"/>
          <w:numId w:val="1"/>
        </w:numPr>
        <w:pBdr>
          <w:top w:val="nil"/>
          <w:left w:val="nil"/>
          <w:bottom w:val="nil"/>
          <w:right w:val="nil"/>
          <w:between w:val="nil"/>
        </w:pBdr>
        <w:rPr>
          <w:bCs/>
          <w:color w:val="auto"/>
        </w:rPr>
      </w:pPr>
      <w:r>
        <w:rPr>
          <w:bCs/>
          <w:color w:val="auto"/>
        </w:rPr>
        <w:t xml:space="preserve"> </w:t>
      </w:r>
      <w:r w:rsidR="00D600A8" w:rsidRPr="00154F36">
        <w:rPr>
          <w:bCs/>
          <w:color w:val="auto"/>
        </w:rPr>
        <w:t>Whole-mount immunostaining</w:t>
      </w:r>
    </w:p>
    <w:p w14:paraId="308D7B98" w14:textId="77777777" w:rsidR="00D358F2" w:rsidRPr="00154F36" w:rsidRDefault="00D358F2" w:rsidP="004E0D22">
      <w:pPr>
        <w:pBdr>
          <w:top w:val="nil"/>
          <w:left w:val="nil"/>
          <w:bottom w:val="nil"/>
          <w:right w:val="nil"/>
          <w:between w:val="nil"/>
        </w:pBdr>
        <w:rPr>
          <w:bCs/>
          <w:color w:val="auto"/>
        </w:rPr>
      </w:pPr>
    </w:p>
    <w:p w14:paraId="1F3FC1D3" w14:textId="7F6ADC92"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Bring the device or dishes to a chemical fume hood. Fix MNO by adding approximately equal volume of 8% paraformaldehyde (PFA) to the media</w:t>
      </w:r>
      <w:r w:rsidR="00BC3A0D" w:rsidRPr="001978CA">
        <w:rPr>
          <w:color w:val="auto"/>
        </w:rPr>
        <w:t xml:space="preserve"> to achieve a final concentration of 4% PFA</w:t>
      </w:r>
      <w:r w:rsidR="00D600A8" w:rsidRPr="001978CA">
        <w:rPr>
          <w:color w:val="auto"/>
        </w:rPr>
        <w:t>. Peel off the PDMS device from the glass and incubate for 15-20 min at room temperature.</w:t>
      </w:r>
    </w:p>
    <w:p w14:paraId="1B0447D1" w14:textId="77777777" w:rsidR="00857899" w:rsidRDefault="00857899" w:rsidP="004E0D22">
      <w:pPr>
        <w:pBdr>
          <w:top w:val="nil"/>
          <w:left w:val="nil"/>
          <w:bottom w:val="nil"/>
          <w:right w:val="nil"/>
          <w:between w:val="nil"/>
        </w:pBdr>
        <w:rPr>
          <w:color w:val="auto"/>
        </w:rPr>
      </w:pPr>
    </w:p>
    <w:p w14:paraId="6BFB708D" w14:textId="05C4D22D"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Wash the MNO with PBS and then repeat PBS washing 2x.</w:t>
      </w:r>
    </w:p>
    <w:p w14:paraId="5E0E2FFC" w14:textId="77777777" w:rsidR="00857899" w:rsidRDefault="00857899" w:rsidP="004E0D22">
      <w:pPr>
        <w:pBdr>
          <w:top w:val="nil"/>
          <w:left w:val="nil"/>
          <w:bottom w:val="nil"/>
          <w:right w:val="nil"/>
          <w:between w:val="nil"/>
        </w:pBdr>
        <w:rPr>
          <w:color w:val="auto"/>
        </w:rPr>
      </w:pPr>
    </w:p>
    <w:p w14:paraId="2819B434" w14:textId="7CDA5CD8"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Permeabilize the MNO with 0.2% of Triton X-100 in PBS and incubate </w:t>
      </w:r>
      <w:r w:rsidR="00BB70D2">
        <w:rPr>
          <w:color w:val="auto"/>
        </w:rPr>
        <w:t xml:space="preserve">for </w:t>
      </w:r>
      <w:r w:rsidR="00D600A8" w:rsidRPr="001978CA">
        <w:rPr>
          <w:color w:val="auto"/>
        </w:rPr>
        <w:t>5 min at room temperature.</w:t>
      </w:r>
    </w:p>
    <w:p w14:paraId="5F3138EC" w14:textId="77777777" w:rsidR="00857899" w:rsidRDefault="00857899" w:rsidP="004E0D22">
      <w:pPr>
        <w:pBdr>
          <w:top w:val="nil"/>
          <w:left w:val="nil"/>
          <w:bottom w:val="nil"/>
          <w:right w:val="nil"/>
          <w:between w:val="nil"/>
        </w:pBdr>
        <w:rPr>
          <w:color w:val="auto"/>
        </w:rPr>
      </w:pPr>
    </w:p>
    <w:p w14:paraId="7D2306C7" w14:textId="1988A718"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Wash the MNO with PBS and then repeat PBS washing 2x.</w:t>
      </w:r>
      <w:r w:rsidR="008B0A61" w:rsidRPr="008B0A61">
        <w:rPr>
          <w:color w:val="auto"/>
        </w:rPr>
        <w:t xml:space="preserve"> </w:t>
      </w:r>
      <w:r w:rsidR="008B0A61">
        <w:rPr>
          <w:color w:val="auto"/>
        </w:rPr>
        <w:t>Then, b</w:t>
      </w:r>
      <w:r w:rsidR="008B0A61" w:rsidRPr="001978CA">
        <w:rPr>
          <w:color w:val="auto"/>
        </w:rPr>
        <w:t xml:space="preserve">lock the MNO with PBS </w:t>
      </w:r>
      <w:r w:rsidR="0023180A">
        <w:rPr>
          <w:color w:val="auto"/>
        </w:rPr>
        <w:t xml:space="preserve">containing 1% BSA </w:t>
      </w:r>
      <w:r w:rsidR="008B0A61" w:rsidRPr="001978CA">
        <w:rPr>
          <w:color w:val="auto"/>
        </w:rPr>
        <w:t>and incubate for 1 h at room temperature.</w:t>
      </w:r>
    </w:p>
    <w:p w14:paraId="25E311B6" w14:textId="77777777" w:rsidR="00857899" w:rsidRDefault="00857899" w:rsidP="004E0D22">
      <w:pPr>
        <w:pBdr>
          <w:top w:val="nil"/>
          <w:left w:val="nil"/>
          <w:bottom w:val="nil"/>
          <w:right w:val="nil"/>
          <w:between w:val="nil"/>
        </w:pBdr>
        <w:rPr>
          <w:color w:val="auto"/>
        </w:rPr>
      </w:pPr>
    </w:p>
    <w:p w14:paraId="6B26B58A" w14:textId="67E77BC4"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Dilute primary antibodies in PBS </w:t>
      </w:r>
      <w:r w:rsidR="0023180A">
        <w:rPr>
          <w:color w:val="auto"/>
        </w:rPr>
        <w:t>containing</w:t>
      </w:r>
      <w:r w:rsidR="0023180A" w:rsidRPr="001978CA">
        <w:rPr>
          <w:color w:val="auto"/>
        </w:rPr>
        <w:t xml:space="preserve"> </w:t>
      </w:r>
      <w:r w:rsidR="00D600A8" w:rsidRPr="001978CA">
        <w:rPr>
          <w:color w:val="auto"/>
        </w:rPr>
        <w:t xml:space="preserve">0.1% BSA and incubate MNO </w:t>
      </w:r>
      <w:r w:rsidR="0023180A">
        <w:rPr>
          <w:color w:val="auto"/>
        </w:rPr>
        <w:t xml:space="preserve">with the primary antibody solution </w:t>
      </w:r>
      <w:r w:rsidR="00D600A8" w:rsidRPr="001978CA">
        <w:rPr>
          <w:color w:val="auto"/>
        </w:rPr>
        <w:t>overnight at 4</w:t>
      </w:r>
      <w:r>
        <w:rPr>
          <w:color w:val="auto"/>
        </w:rPr>
        <w:t xml:space="preserve"> </w:t>
      </w:r>
      <w:r w:rsidR="00D600A8" w:rsidRPr="001978CA">
        <w:rPr>
          <w:color w:val="auto"/>
        </w:rPr>
        <w:t>°C.</w:t>
      </w:r>
      <w:r w:rsidR="008B0A61" w:rsidRPr="008B0A61">
        <w:rPr>
          <w:color w:val="auto"/>
        </w:rPr>
        <w:t xml:space="preserve"> </w:t>
      </w:r>
      <w:r w:rsidR="008B0A61" w:rsidRPr="001978CA">
        <w:rPr>
          <w:color w:val="auto"/>
        </w:rPr>
        <w:t xml:space="preserve">Wash the MNO with PBS </w:t>
      </w:r>
      <w:r w:rsidR="0023180A">
        <w:rPr>
          <w:color w:val="auto"/>
        </w:rPr>
        <w:t>three times</w:t>
      </w:r>
      <w:r w:rsidR="008B0A61" w:rsidRPr="001978CA">
        <w:rPr>
          <w:color w:val="auto"/>
        </w:rPr>
        <w:t>.</w:t>
      </w:r>
    </w:p>
    <w:p w14:paraId="24359A82" w14:textId="77777777" w:rsidR="004A6305" w:rsidRDefault="004A6305" w:rsidP="004E0D22">
      <w:pPr>
        <w:pBdr>
          <w:top w:val="nil"/>
          <w:left w:val="nil"/>
          <w:bottom w:val="nil"/>
          <w:right w:val="nil"/>
          <w:between w:val="nil"/>
        </w:pBdr>
        <w:rPr>
          <w:color w:val="auto"/>
        </w:rPr>
      </w:pPr>
    </w:p>
    <w:p w14:paraId="32FBCCEC" w14:textId="20802599" w:rsidR="0074779C" w:rsidRPr="001978CA" w:rsidRDefault="00154F36" w:rsidP="004E0D22">
      <w:pPr>
        <w:numPr>
          <w:ilvl w:val="2"/>
          <w:numId w:val="1"/>
        </w:numPr>
        <w:pBdr>
          <w:top w:val="nil"/>
          <w:left w:val="nil"/>
          <w:bottom w:val="nil"/>
          <w:right w:val="nil"/>
          <w:between w:val="nil"/>
        </w:pBdr>
        <w:ind w:left="0" w:firstLine="0"/>
        <w:rPr>
          <w:color w:val="auto"/>
        </w:rPr>
      </w:pPr>
      <w:r w:rsidRPr="008B0A61">
        <w:rPr>
          <w:color w:val="auto"/>
        </w:rPr>
        <w:t xml:space="preserve"> </w:t>
      </w:r>
      <w:r>
        <w:rPr>
          <w:color w:val="auto"/>
        </w:rPr>
        <w:t xml:space="preserve"> </w:t>
      </w:r>
      <w:r w:rsidR="00D600A8" w:rsidRPr="001978CA">
        <w:rPr>
          <w:color w:val="auto"/>
        </w:rPr>
        <w:t xml:space="preserve">Dilute secondary antibodies in PBS with 0.1% BSA and incubate MNO </w:t>
      </w:r>
      <w:r w:rsidR="0023180A">
        <w:rPr>
          <w:color w:val="auto"/>
        </w:rPr>
        <w:t xml:space="preserve">with the secondary antibody solution </w:t>
      </w:r>
      <w:r w:rsidR="00D600A8" w:rsidRPr="001978CA">
        <w:rPr>
          <w:color w:val="auto"/>
        </w:rPr>
        <w:t>for 2 h at room temperature.</w:t>
      </w:r>
      <w:r w:rsidR="008B0A61" w:rsidRPr="008B0A61">
        <w:rPr>
          <w:color w:val="auto"/>
        </w:rPr>
        <w:t xml:space="preserve"> </w:t>
      </w:r>
      <w:r w:rsidR="008B0A61">
        <w:rPr>
          <w:color w:val="auto"/>
        </w:rPr>
        <w:t>Then w</w:t>
      </w:r>
      <w:r w:rsidR="008B0A61" w:rsidRPr="001978CA">
        <w:rPr>
          <w:color w:val="auto"/>
        </w:rPr>
        <w:t xml:space="preserve">ash the MNO </w:t>
      </w:r>
      <w:r w:rsidR="0023180A">
        <w:rPr>
          <w:color w:val="auto"/>
        </w:rPr>
        <w:t>three times</w:t>
      </w:r>
      <w:r w:rsidR="008B0A61" w:rsidRPr="001978CA">
        <w:rPr>
          <w:color w:val="auto"/>
        </w:rPr>
        <w:t xml:space="preserve"> with PBS.</w:t>
      </w:r>
    </w:p>
    <w:p w14:paraId="546816E9" w14:textId="77777777" w:rsidR="004A6305" w:rsidRDefault="004A6305" w:rsidP="004E0D22">
      <w:pPr>
        <w:pBdr>
          <w:top w:val="nil"/>
          <w:left w:val="nil"/>
          <w:bottom w:val="nil"/>
          <w:right w:val="nil"/>
          <w:between w:val="nil"/>
        </w:pBdr>
        <w:rPr>
          <w:color w:val="auto"/>
        </w:rPr>
      </w:pPr>
    </w:p>
    <w:p w14:paraId="44EF2246" w14:textId="1D0BD3CC"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Stain the MNO with Hoechst</w:t>
      </w:r>
      <w:r w:rsidR="0023180A">
        <w:rPr>
          <w:color w:val="auto"/>
        </w:rPr>
        <w:t xml:space="preserve"> in PBS containing 0.2% Triton-X</w:t>
      </w:r>
      <w:r w:rsidR="00D600A8" w:rsidRPr="001978CA">
        <w:rPr>
          <w:color w:val="auto"/>
        </w:rPr>
        <w:t xml:space="preserve"> and incubate for 5 min at room temperature.</w:t>
      </w:r>
    </w:p>
    <w:p w14:paraId="6BFAE7F1" w14:textId="77777777" w:rsidR="004A6305" w:rsidRDefault="004A6305" w:rsidP="004E0D22">
      <w:pPr>
        <w:pBdr>
          <w:top w:val="nil"/>
          <w:left w:val="nil"/>
          <w:bottom w:val="nil"/>
          <w:right w:val="nil"/>
          <w:between w:val="nil"/>
        </w:pBdr>
        <w:rPr>
          <w:color w:val="auto"/>
        </w:rPr>
      </w:pPr>
    </w:p>
    <w:p w14:paraId="72466D7C" w14:textId="45AD8F6F" w:rsidR="0074779C" w:rsidRPr="00154F36"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Wash the MNO </w:t>
      </w:r>
      <w:r w:rsidR="0023180A">
        <w:rPr>
          <w:color w:val="auto"/>
        </w:rPr>
        <w:t>three times</w:t>
      </w:r>
      <w:r w:rsidR="0023180A" w:rsidRPr="001978CA">
        <w:rPr>
          <w:color w:val="auto"/>
        </w:rPr>
        <w:t xml:space="preserve"> </w:t>
      </w:r>
      <w:r w:rsidR="00D600A8" w:rsidRPr="001978CA">
        <w:rPr>
          <w:color w:val="auto"/>
        </w:rPr>
        <w:t>with PBS.</w:t>
      </w:r>
      <w:r>
        <w:rPr>
          <w:color w:val="auto"/>
        </w:rPr>
        <w:t xml:space="preserve"> </w:t>
      </w:r>
      <w:r w:rsidR="00D600A8" w:rsidRPr="00154F36">
        <w:rPr>
          <w:color w:val="auto"/>
        </w:rPr>
        <w:t xml:space="preserve">The </w:t>
      </w:r>
      <w:proofErr w:type="spellStart"/>
      <w:r w:rsidR="00D600A8" w:rsidRPr="00154F36">
        <w:rPr>
          <w:color w:val="auto"/>
        </w:rPr>
        <w:t>immunostained</w:t>
      </w:r>
      <w:proofErr w:type="spellEnd"/>
      <w:r w:rsidR="00D600A8" w:rsidRPr="00154F36">
        <w:rPr>
          <w:color w:val="auto"/>
        </w:rPr>
        <w:t xml:space="preserve"> MNO is ready for imaging with fluorescent or confocal laser microscopes.</w:t>
      </w:r>
    </w:p>
    <w:p w14:paraId="12E32DA7" w14:textId="4B510004" w:rsidR="0074779C" w:rsidRPr="00154F36" w:rsidRDefault="0074779C" w:rsidP="004E0D22">
      <w:pPr>
        <w:pBdr>
          <w:top w:val="nil"/>
          <w:left w:val="nil"/>
          <w:bottom w:val="nil"/>
          <w:right w:val="nil"/>
          <w:between w:val="nil"/>
        </w:pBdr>
        <w:rPr>
          <w:bCs/>
          <w:color w:val="auto"/>
        </w:rPr>
      </w:pPr>
    </w:p>
    <w:p w14:paraId="305B2008" w14:textId="3AC659F3" w:rsidR="0074779C" w:rsidRPr="00154F36" w:rsidRDefault="00154F36" w:rsidP="004E0D22">
      <w:pPr>
        <w:numPr>
          <w:ilvl w:val="1"/>
          <w:numId w:val="1"/>
        </w:numPr>
        <w:pBdr>
          <w:top w:val="nil"/>
          <w:left w:val="nil"/>
          <w:bottom w:val="nil"/>
          <w:right w:val="nil"/>
          <w:between w:val="nil"/>
        </w:pBdr>
        <w:rPr>
          <w:bCs/>
          <w:color w:val="auto"/>
        </w:rPr>
      </w:pPr>
      <w:r>
        <w:rPr>
          <w:bCs/>
          <w:color w:val="auto"/>
        </w:rPr>
        <w:t xml:space="preserve"> </w:t>
      </w:r>
      <w:r w:rsidR="00D600A8" w:rsidRPr="00154F36">
        <w:rPr>
          <w:bCs/>
          <w:color w:val="auto"/>
        </w:rPr>
        <w:t>Tissue collection and isolation of axon bundle</w:t>
      </w:r>
    </w:p>
    <w:p w14:paraId="459B69E9" w14:textId="77777777" w:rsidR="00D358F2" w:rsidRPr="00154F36" w:rsidRDefault="00D358F2" w:rsidP="004E0D22">
      <w:pPr>
        <w:pBdr>
          <w:top w:val="nil"/>
          <w:left w:val="nil"/>
          <w:bottom w:val="nil"/>
          <w:right w:val="nil"/>
          <w:between w:val="nil"/>
        </w:pBdr>
        <w:rPr>
          <w:bCs/>
          <w:color w:val="auto"/>
        </w:rPr>
      </w:pPr>
    </w:p>
    <w:p w14:paraId="32E8ADDF" w14:textId="2A09F67A"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lastRenderedPageBreak/>
        <w:t xml:space="preserve"> </w:t>
      </w:r>
      <w:r w:rsidR="00625C5D">
        <w:rPr>
          <w:color w:val="auto"/>
        </w:rPr>
        <w:t>Pour 10</w:t>
      </w:r>
      <w:r w:rsidR="00FA0973">
        <w:rPr>
          <w:color w:val="auto"/>
        </w:rPr>
        <w:t xml:space="preserve"> </w:t>
      </w:r>
      <w:r w:rsidR="00625C5D">
        <w:rPr>
          <w:color w:val="auto"/>
        </w:rPr>
        <w:t>m</w:t>
      </w:r>
      <w:r w:rsidR="00FA0973">
        <w:rPr>
          <w:color w:val="auto"/>
        </w:rPr>
        <w:t>L</w:t>
      </w:r>
      <w:r w:rsidR="00625C5D">
        <w:rPr>
          <w:color w:val="auto"/>
        </w:rPr>
        <w:t xml:space="preserve"> of</w:t>
      </w:r>
      <w:r w:rsidR="00625C5D" w:rsidRPr="001978CA">
        <w:rPr>
          <w:color w:val="auto"/>
        </w:rPr>
        <w:t xml:space="preserve"> </w:t>
      </w:r>
      <w:r w:rsidR="00D600A8" w:rsidRPr="001978CA">
        <w:rPr>
          <w:color w:val="auto"/>
        </w:rPr>
        <w:t>HBSS solution in</w:t>
      </w:r>
      <w:r w:rsidR="00625C5D">
        <w:rPr>
          <w:color w:val="auto"/>
        </w:rPr>
        <w:t>to</w:t>
      </w:r>
      <w:r w:rsidR="00D600A8" w:rsidRPr="001978CA">
        <w:rPr>
          <w:color w:val="auto"/>
        </w:rPr>
        <w:t xml:space="preserve"> a 10 cm Petri dish.</w:t>
      </w:r>
      <w:r w:rsidR="008B0A61" w:rsidRPr="008B0A61">
        <w:rPr>
          <w:color w:val="auto"/>
        </w:rPr>
        <w:t xml:space="preserve"> </w:t>
      </w:r>
      <w:r w:rsidR="008B0A61" w:rsidRPr="001978CA">
        <w:rPr>
          <w:color w:val="auto"/>
        </w:rPr>
        <w:t>Then, immerse the entire PDMS device in the HBSS solution.</w:t>
      </w:r>
    </w:p>
    <w:p w14:paraId="33B18956" w14:textId="77777777" w:rsidR="004A6305" w:rsidRDefault="004A6305" w:rsidP="004E0D22">
      <w:pPr>
        <w:pBdr>
          <w:top w:val="nil"/>
          <w:left w:val="nil"/>
          <w:bottom w:val="nil"/>
          <w:right w:val="nil"/>
          <w:between w:val="nil"/>
        </w:pBdr>
        <w:rPr>
          <w:color w:val="auto"/>
        </w:rPr>
      </w:pPr>
    </w:p>
    <w:p w14:paraId="29AE6633" w14:textId="48499B14"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Carefully detach the PDMS from the microscope glass under a </w:t>
      </w:r>
      <w:r w:rsidR="00625C5D">
        <w:rPr>
          <w:color w:val="auto"/>
          <w:lang w:eastAsia="ja-JP"/>
        </w:rPr>
        <w:t>stereo</w:t>
      </w:r>
      <w:r w:rsidR="00D600A8" w:rsidRPr="001978CA">
        <w:rPr>
          <w:color w:val="auto"/>
        </w:rPr>
        <w:t xml:space="preserve">microscope. </w:t>
      </w:r>
      <w:r>
        <w:rPr>
          <w:color w:val="auto"/>
        </w:rPr>
        <w:t>W</w:t>
      </w:r>
      <w:r w:rsidR="00D600A8" w:rsidRPr="001978CA">
        <w:rPr>
          <w:color w:val="auto"/>
        </w:rPr>
        <w:t>hen the tissues stick to the PDMS device, gently apply 1 m</w:t>
      </w:r>
      <w:r>
        <w:rPr>
          <w:color w:val="auto"/>
        </w:rPr>
        <w:t>L</w:t>
      </w:r>
      <w:r w:rsidR="00D600A8" w:rsidRPr="001978CA">
        <w:rPr>
          <w:color w:val="auto"/>
        </w:rPr>
        <w:t xml:space="preserve"> of HBSS solution from the top of the hole by using a pipette. </w:t>
      </w:r>
    </w:p>
    <w:p w14:paraId="71F7C449" w14:textId="77777777" w:rsidR="004A6305" w:rsidRDefault="004A6305" w:rsidP="004E0D22">
      <w:pPr>
        <w:pBdr>
          <w:top w:val="nil"/>
          <w:left w:val="nil"/>
          <w:bottom w:val="nil"/>
          <w:right w:val="nil"/>
          <w:between w:val="nil"/>
        </w:pBdr>
        <w:rPr>
          <w:color w:val="auto"/>
        </w:rPr>
      </w:pPr>
    </w:p>
    <w:p w14:paraId="22938660" w14:textId="50E53EC0"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Once the tissue comes off from the PDMS, gently apply 1 m</w:t>
      </w:r>
      <w:r>
        <w:rPr>
          <w:color w:val="auto"/>
        </w:rPr>
        <w:t>L</w:t>
      </w:r>
      <w:r w:rsidR="00D600A8" w:rsidRPr="001978CA">
        <w:rPr>
          <w:color w:val="auto"/>
        </w:rPr>
        <w:t xml:space="preserve"> of HBSS on the microscope glass to completely detach the PDMS from the microscope glass.</w:t>
      </w:r>
    </w:p>
    <w:p w14:paraId="4686AFCE" w14:textId="77777777" w:rsidR="004A6305" w:rsidRDefault="004A6305" w:rsidP="004E0D22">
      <w:pPr>
        <w:pBdr>
          <w:top w:val="nil"/>
          <w:left w:val="nil"/>
          <w:bottom w:val="nil"/>
          <w:right w:val="nil"/>
          <w:between w:val="nil"/>
        </w:pBdr>
        <w:rPr>
          <w:color w:val="auto"/>
        </w:rPr>
      </w:pPr>
    </w:p>
    <w:p w14:paraId="1096CE2B" w14:textId="64F7FBFB"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To isolate an axon bundle from a spheroid, cut the axon bundle with a surgical knife or tweezer under the microscope. Cut the axon bundle slightly far away (&gt; 1 mm) from the spheroid to avoid contamination of migrated cells.</w:t>
      </w:r>
    </w:p>
    <w:p w14:paraId="49E86EA5" w14:textId="77777777" w:rsidR="004A6305" w:rsidRDefault="004A6305" w:rsidP="004E0D22">
      <w:pPr>
        <w:pBdr>
          <w:top w:val="nil"/>
          <w:left w:val="nil"/>
          <w:bottom w:val="nil"/>
          <w:right w:val="nil"/>
          <w:between w:val="nil"/>
        </w:pBdr>
        <w:rPr>
          <w:color w:val="auto"/>
        </w:rPr>
      </w:pPr>
    </w:p>
    <w:p w14:paraId="0470116E" w14:textId="612A617E" w:rsidR="0074779C" w:rsidRPr="001978CA" w:rsidRDefault="00154F36"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Isolated axon bundles and spheroids can be further analyzed by </w:t>
      </w:r>
      <w:r w:rsidR="00EC08C0" w:rsidRPr="001978CA">
        <w:rPr>
          <w:color w:val="auto"/>
        </w:rPr>
        <w:t>various</w:t>
      </w:r>
      <w:r w:rsidR="00D600A8" w:rsidRPr="001978CA">
        <w:rPr>
          <w:color w:val="auto"/>
        </w:rPr>
        <w:t xml:space="preserve"> downstream analys</w:t>
      </w:r>
      <w:r w:rsidR="00EC08C0" w:rsidRPr="001978CA">
        <w:rPr>
          <w:color w:val="auto"/>
        </w:rPr>
        <w:t>e</w:t>
      </w:r>
      <w:r w:rsidR="00D600A8" w:rsidRPr="001978CA">
        <w:rPr>
          <w:color w:val="auto"/>
        </w:rPr>
        <w:t xml:space="preserve">s such as RT-PCR, RNA-seq, and western blotting. </w:t>
      </w:r>
    </w:p>
    <w:p w14:paraId="315F4F91" w14:textId="77777777" w:rsidR="004A6305" w:rsidRDefault="004A6305" w:rsidP="004E0D22">
      <w:pPr>
        <w:pBdr>
          <w:top w:val="nil"/>
          <w:left w:val="nil"/>
          <w:bottom w:val="nil"/>
          <w:right w:val="nil"/>
          <w:between w:val="nil"/>
        </w:pBdr>
        <w:rPr>
          <w:color w:val="auto"/>
        </w:rPr>
      </w:pPr>
    </w:p>
    <w:p w14:paraId="5A595937" w14:textId="4817B3AA" w:rsidR="0074779C" w:rsidRPr="001978CA" w:rsidRDefault="00145C7B" w:rsidP="004E0D22">
      <w:pPr>
        <w:numPr>
          <w:ilvl w:val="2"/>
          <w:numId w:val="1"/>
        </w:numPr>
        <w:pBdr>
          <w:top w:val="nil"/>
          <w:left w:val="nil"/>
          <w:bottom w:val="nil"/>
          <w:right w:val="nil"/>
          <w:between w:val="nil"/>
        </w:pBdr>
        <w:ind w:left="0" w:firstLine="0"/>
        <w:rPr>
          <w:color w:val="auto"/>
        </w:rPr>
      </w:pPr>
      <w:r w:rsidRPr="001978CA">
        <w:rPr>
          <w:color w:val="auto"/>
        </w:rPr>
        <w:t xml:space="preserve"> The PDMS culture chip can be reused. To clean the culture chip, sonicate the culture chip within distilled water for 15 min. Then, sonicate the chip in distilled water supplemented with 1% detergent. Wash the culture chip with distilled water 5 times.</w:t>
      </w:r>
    </w:p>
    <w:p w14:paraId="5B52AA8B" w14:textId="6F2D9544" w:rsidR="00AA59CB" w:rsidRPr="00154F36" w:rsidRDefault="00AA59CB" w:rsidP="004E0D22">
      <w:pPr>
        <w:pBdr>
          <w:top w:val="nil"/>
          <w:left w:val="nil"/>
          <w:bottom w:val="nil"/>
          <w:right w:val="nil"/>
          <w:between w:val="nil"/>
        </w:pBdr>
        <w:rPr>
          <w:bCs/>
          <w:color w:val="auto"/>
        </w:rPr>
      </w:pPr>
    </w:p>
    <w:p w14:paraId="60F90783" w14:textId="59E00E96" w:rsidR="0074779C" w:rsidRPr="00154F36" w:rsidRDefault="00154F36" w:rsidP="004E0D22">
      <w:pPr>
        <w:numPr>
          <w:ilvl w:val="1"/>
          <w:numId w:val="1"/>
        </w:numPr>
        <w:pBdr>
          <w:top w:val="nil"/>
          <w:left w:val="nil"/>
          <w:bottom w:val="nil"/>
          <w:right w:val="nil"/>
          <w:between w:val="nil"/>
        </w:pBdr>
        <w:rPr>
          <w:bCs/>
          <w:color w:val="auto"/>
        </w:rPr>
      </w:pPr>
      <w:r w:rsidRPr="00154F36">
        <w:rPr>
          <w:bCs/>
          <w:color w:val="auto"/>
        </w:rPr>
        <w:t xml:space="preserve"> </w:t>
      </w:r>
      <w:r w:rsidR="00D600A8" w:rsidRPr="00154F36">
        <w:rPr>
          <w:bCs/>
          <w:color w:val="auto"/>
        </w:rPr>
        <w:t>Calcium imaging</w:t>
      </w:r>
    </w:p>
    <w:p w14:paraId="32F3EE7C" w14:textId="77777777" w:rsidR="004A6305" w:rsidRDefault="004A6305" w:rsidP="004E0D22">
      <w:pPr>
        <w:rPr>
          <w:color w:val="auto"/>
        </w:rPr>
      </w:pPr>
    </w:p>
    <w:p w14:paraId="4CA21111" w14:textId="19711986" w:rsidR="0074779C" w:rsidRPr="001978CA" w:rsidRDefault="005C634F" w:rsidP="004E0D22">
      <w:pPr>
        <w:rPr>
          <w:color w:val="auto"/>
          <w:shd w:val="clear" w:color="auto" w:fill="D9EAD3"/>
        </w:rPr>
      </w:pPr>
      <w:r w:rsidRPr="001978CA">
        <w:rPr>
          <w:color w:val="auto"/>
        </w:rPr>
        <w:t xml:space="preserve">NOTE: </w:t>
      </w:r>
      <w:r w:rsidR="00D600A8" w:rsidRPr="001978CA">
        <w:rPr>
          <w:color w:val="auto"/>
        </w:rPr>
        <w:t xml:space="preserve">Neuronal activity can be measured with calcium indicator both before and after collection of tissue from the </w:t>
      </w:r>
      <w:r w:rsidR="00E54DB5" w:rsidRPr="001978CA">
        <w:rPr>
          <w:color w:val="auto"/>
        </w:rPr>
        <w:t xml:space="preserve">tissue culture chip (from 8.2). </w:t>
      </w:r>
      <w:r w:rsidR="009426C2" w:rsidRPr="001978CA">
        <w:rPr>
          <w:color w:val="auto"/>
        </w:rPr>
        <w:t xml:space="preserve">The protocol is based on </w:t>
      </w:r>
      <w:r w:rsidR="00FA0973">
        <w:rPr>
          <w:color w:val="auto"/>
        </w:rPr>
        <w:t>a specific commercial</w:t>
      </w:r>
      <w:r w:rsidR="008B0A61">
        <w:rPr>
          <w:color w:val="auto"/>
        </w:rPr>
        <w:t xml:space="preserve"> kit</w:t>
      </w:r>
      <w:r w:rsidR="00FA0973">
        <w:rPr>
          <w:color w:val="auto"/>
        </w:rPr>
        <w:t xml:space="preserve"> (see </w:t>
      </w:r>
      <w:r w:rsidR="00FA0973" w:rsidRPr="00FA0973">
        <w:rPr>
          <w:b/>
          <w:bCs/>
          <w:color w:val="auto"/>
        </w:rPr>
        <w:t>Table of Materials</w:t>
      </w:r>
      <w:r w:rsidR="00FA0973">
        <w:rPr>
          <w:color w:val="auto"/>
        </w:rPr>
        <w:t>)</w:t>
      </w:r>
      <w:r w:rsidR="009426C2" w:rsidRPr="001978CA">
        <w:rPr>
          <w:color w:val="auto"/>
        </w:rPr>
        <w:t>. Alternatively, other Calcium imaging kits or equivalent methods can be used.</w:t>
      </w:r>
    </w:p>
    <w:p w14:paraId="0075A946" w14:textId="77777777" w:rsidR="0074779C" w:rsidRPr="001978CA" w:rsidRDefault="0074779C" w:rsidP="004E0D22">
      <w:pPr>
        <w:pBdr>
          <w:top w:val="nil"/>
          <w:left w:val="nil"/>
          <w:bottom w:val="nil"/>
          <w:right w:val="nil"/>
          <w:between w:val="nil"/>
        </w:pBdr>
        <w:rPr>
          <w:color w:val="auto"/>
        </w:rPr>
      </w:pPr>
    </w:p>
    <w:p w14:paraId="3CEB8BB7" w14:textId="0EF574A6"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Wash the </w:t>
      </w:r>
      <w:r w:rsidR="003C332C" w:rsidRPr="001978CA">
        <w:rPr>
          <w:color w:val="auto"/>
        </w:rPr>
        <w:t>MN</w:t>
      </w:r>
      <w:r w:rsidR="001747C5" w:rsidRPr="001978CA">
        <w:rPr>
          <w:color w:val="auto"/>
        </w:rPr>
        <w:t>O</w:t>
      </w:r>
      <w:r w:rsidR="00D600A8" w:rsidRPr="001978CA">
        <w:rPr>
          <w:color w:val="auto"/>
        </w:rPr>
        <w:t xml:space="preserve"> with PBS (without Ca</w:t>
      </w:r>
      <w:r w:rsidR="00D600A8" w:rsidRPr="001978CA">
        <w:rPr>
          <w:color w:val="auto"/>
          <w:vertAlign w:val="superscript"/>
        </w:rPr>
        <w:t>2+</w:t>
      </w:r>
      <w:r w:rsidR="00D600A8" w:rsidRPr="001978CA">
        <w:rPr>
          <w:color w:val="auto"/>
        </w:rPr>
        <w:t xml:space="preserve"> and Mg</w:t>
      </w:r>
      <w:r w:rsidR="00D600A8" w:rsidRPr="001978CA">
        <w:rPr>
          <w:color w:val="auto"/>
          <w:vertAlign w:val="superscript"/>
        </w:rPr>
        <w:t>2+</w:t>
      </w:r>
      <w:r w:rsidR="00D600A8" w:rsidRPr="001978CA">
        <w:rPr>
          <w:color w:val="auto"/>
        </w:rPr>
        <w:t>) for three times.</w:t>
      </w:r>
    </w:p>
    <w:p w14:paraId="15F24592" w14:textId="77777777" w:rsidR="004A6305" w:rsidRDefault="004A6305" w:rsidP="004E0D22">
      <w:pPr>
        <w:pBdr>
          <w:top w:val="nil"/>
          <w:left w:val="nil"/>
          <w:bottom w:val="nil"/>
          <w:right w:val="nil"/>
          <w:between w:val="nil"/>
        </w:pBdr>
        <w:rPr>
          <w:color w:val="auto"/>
        </w:rPr>
      </w:pPr>
    </w:p>
    <w:p w14:paraId="335BC88B" w14:textId="27C38D74"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Incubate the </w:t>
      </w:r>
      <w:r w:rsidR="00677B0B" w:rsidRPr="001978CA">
        <w:rPr>
          <w:color w:val="auto"/>
        </w:rPr>
        <w:t xml:space="preserve">tissue </w:t>
      </w:r>
      <w:r w:rsidR="00D600A8" w:rsidRPr="001978CA">
        <w:rPr>
          <w:color w:val="auto"/>
        </w:rPr>
        <w:t xml:space="preserve">with 5 </w:t>
      </w:r>
      <w:proofErr w:type="spellStart"/>
      <w:r w:rsidR="00D600A8" w:rsidRPr="001978CA">
        <w:rPr>
          <w:rFonts w:ascii="Times New Roman" w:eastAsia="Times New Roman" w:hAnsi="Times New Roman" w:cs="Times New Roman"/>
          <w:color w:val="auto"/>
        </w:rPr>
        <w:t>μ</w:t>
      </w:r>
      <w:r w:rsidR="00D600A8" w:rsidRPr="001978CA">
        <w:rPr>
          <w:color w:val="auto"/>
        </w:rPr>
        <w:t>M</w:t>
      </w:r>
      <w:proofErr w:type="spellEnd"/>
      <w:r w:rsidR="00D600A8" w:rsidRPr="001978CA">
        <w:rPr>
          <w:color w:val="auto"/>
        </w:rPr>
        <w:t xml:space="preserve"> of Fluo-4AM in recording medium (20 mM HEPES, 115 mM NaCl, 5.4 mM </w:t>
      </w:r>
      <w:proofErr w:type="spellStart"/>
      <w:r w:rsidR="00D600A8" w:rsidRPr="001978CA">
        <w:rPr>
          <w:color w:val="auto"/>
        </w:rPr>
        <w:t>KCl</w:t>
      </w:r>
      <w:proofErr w:type="spellEnd"/>
      <w:r w:rsidR="00D600A8" w:rsidRPr="001978CA">
        <w:rPr>
          <w:color w:val="auto"/>
        </w:rPr>
        <w:t>, 0.8 mM MgCl</w:t>
      </w:r>
      <w:r w:rsidR="00D600A8" w:rsidRPr="001978CA">
        <w:rPr>
          <w:color w:val="auto"/>
          <w:vertAlign w:val="subscript"/>
        </w:rPr>
        <w:t>2</w:t>
      </w:r>
      <w:r w:rsidR="00D600A8" w:rsidRPr="001978CA">
        <w:rPr>
          <w:color w:val="auto"/>
        </w:rPr>
        <w:t>, 1.8 mM, CaCl</w:t>
      </w:r>
      <w:r w:rsidR="00D600A8" w:rsidRPr="001978CA">
        <w:rPr>
          <w:color w:val="auto"/>
          <w:vertAlign w:val="subscript"/>
        </w:rPr>
        <w:t>2</w:t>
      </w:r>
      <w:r w:rsidR="00D600A8" w:rsidRPr="001978CA">
        <w:rPr>
          <w:color w:val="auto"/>
        </w:rPr>
        <w:t>, 13.8 mM glucose) for 30-60 min at 37</w:t>
      </w:r>
      <w:r>
        <w:rPr>
          <w:color w:val="auto"/>
        </w:rPr>
        <w:t xml:space="preserve"> </w:t>
      </w:r>
      <w:r w:rsidR="00D600A8" w:rsidRPr="001978CA">
        <w:rPr>
          <w:color w:val="auto"/>
        </w:rPr>
        <w:t xml:space="preserve">°C. </w:t>
      </w:r>
      <w:r>
        <w:rPr>
          <w:color w:val="auto"/>
        </w:rPr>
        <w:t>A</w:t>
      </w:r>
      <w:r w:rsidR="00D600A8" w:rsidRPr="001978CA">
        <w:rPr>
          <w:color w:val="auto"/>
        </w:rPr>
        <w:t>n addition of 0.01-0.02 % of Pluro</w:t>
      </w:r>
      <w:r w:rsidR="00914827" w:rsidRPr="001978CA">
        <w:rPr>
          <w:color w:val="auto"/>
        </w:rPr>
        <w:t>nic F-127 can assist uptake of F</w:t>
      </w:r>
      <w:r w:rsidR="00D600A8" w:rsidRPr="001978CA">
        <w:rPr>
          <w:color w:val="auto"/>
        </w:rPr>
        <w:t>luo-4 AM into the cells.</w:t>
      </w:r>
    </w:p>
    <w:p w14:paraId="4C5F327D" w14:textId="77777777" w:rsidR="004A6305" w:rsidRDefault="004A6305" w:rsidP="004E0D22">
      <w:pPr>
        <w:pBdr>
          <w:top w:val="nil"/>
          <w:left w:val="nil"/>
          <w:bottom w:val="nil"/>
          <w:right w:val="nil"/>
          <w:between w:val="nil"/>
        </w:pBdr>
        <w:rPr>
          <w:color w:val="auto"/>
        </w:rPr>
      </w:pPr>
    </w:p>
    <w:p w14:paraId="6329525D" w14:textId="3BA05358"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Then, wash the </w:t>
      </w:r>
      <w:r w:rsidR="00677B0B" w:rsidRPr="001978CA">
        <w:rPr>
          <w:color w:val="auto"/>
        </w:rPr>
        <w:t xml:space="preserve">tissue </w:t>
      </w:r>
      <w:r w:rsidR="00D600A8" w:rsidRPr="001978CA">
        <w:rPr>
          <w:color w:val="auto"/>
        </w:rPr>
        <w:t>with PBS (without Ca</w:t>
      </w:r>
      <w:r w:rsidR="00D600A8" w:rsidRPr="001978CA">
        <w:rPr>
          <w:color w:val="auto"/>
          <w:vertAlign w:val="superscript"/>
        </w:rPr>
        <w:t>2+</w:t>
      </w:r>
      <w:r w:rsidR="00D600A8" w:rsidRPr="001978CA">
        <w:rPr>
          <w:color w:val="auto"/>
        </w:rPr>
        <w:t xml:space="preserve"> and Mg</w:t>
      </w:r>
      <w:r w:rsidR="00D600A8" w:rsidRPr="001978CA">
        <w:rPr>
          <w:color w:val="auto"/>
          <w:vertAlign w:val="superscript"/>
        </w:rPr>
        <w:t>2+</w:t>
      </w:r>
      <w:r w:rsidR="00D600A8" w:rsidRPr="001978CA">
        <w:rPr>
          <w:color w:val="auto"/>
        </w:rPr>
        <w:t>) and replace it with recording medium.</w:t>
      </w:r>
    </w:p>
    <w:p w14:paraId="292E96AB" w14:textId="77777777" w:rsidR="004A6305" w:rsidRDefault="004A6305" w:rsidP="004E0D22">
      <w:pPr>
        <w:pBdr>
          <w:top w:val="nil"/>
          <w:left w:val="nil"/>
          <w:bottom w:val="nil"/>
          <w:right w:val="nil"/>
          <w:between w:val="nil"/>
        </w:pBdr>
        <w:rPr>
          <w:color w:val="auto"/>
        </w:rPr>
      </w:pPr>
    </w:p>
    <w:p w14:paraId="434999C5" w14:textId="441B06AE"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Acquire time-lapse images by using fluorescent microscopy with a GFP/Cy2 filter set. </w:t>
      </w:r>
      <w:r>
        <w:rPr>
          <w:color w:val="auto"/>
        </w:rPr>
        <w:t>S</w:t>
      </w:r>
      <w:r w:rsidR="00D600A8" w:rsidRPr="001978CA">
        <w:rPr>
          <w:color w:val="auto"/>
        </w:rPr>
        <w:t xml:space="preserve">et the exposure time less than 20 </w:t>
      </w:r>
      <w:proofErr w:type="spellStart"/>
      <w:r w:rsidR="00D600A8" w:rsidRPr="001978CA">
        <w:rPr>
          <w:color w:val="auto"/>
        </w:rPr>
        <w:t>ms</w:t>
      </w:r>
      <w:proofErr w:type="spellEnd"/>
      <w:r w:rsidR="00D600A8" w:rsidRPr="001978CA">
        <w:rPr>
          <w:color w:val="auto"/>
        </w:rPr>
        <w:t xml:space="preserve"> per frame. </w:t>
      </w:r>
    </w:p>
    <w:p w14:paraId="6AA24370" w14:textId="77777777" w:rsidR="004A6305" w:rsidRDefault="004A6305" w:rsidP="004E0D22">
      <w:pPr>
        <w:pBdr>
          <w:top w:val="nil"/>
          <w:left w:val="nil"/>
          <w:bottom w:val="nil"/>
          <w:right w:val="nil"/>
          <w:between w:val="nil"/>
        </w:pBdr>
        <w:rPr>
          <w:color w:val="auto"/>
        </w:rPr>
      </w:pPr>
    </w:p>
    <w:p w14:paraId="799CE830" w14:textId="1EF73AC0"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Open the acquired movie file as an image sequence using Image J. </w:t>
      </w:r>
    </w:p>
    <w:p w14:paraId="2B5B383E" w14:textId="77777777" w:rsidR="004A6305" w:rsidRDefault="004A6305" w:rsidP="004E0D22">
      <w:pPr>
        <w:pBdr>
          <w:top w:val="nil"/>
          <w:left w:val="nil"/>
          <w:bottom w:val="nil"/>
          <w:right w:val="nil"/>
          <w:between w:val="nil"/>
        </w:pBdr>
        <w:rPr>
          <w:color w:val="auto"/>
        </w:rPr>
      </w:pPr>
    </w:p>
    <w:p w14:paraId="29B58412" w14:textId="261BCF2F" w:rsidR="008B0A61" w:rsidRPr="0007733C"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If us</w:t>
      </w:r>
      <w:r w:rsidR="00FA0973">
        <w:rPr>
          <w:color w:val="auto"/>
        </w:rPr>
        <w:t>ing</w:t>
      </w:r>
      <w:r w:rsidR="00D600A8" w:rsidRPr="001978CA">
        <w:rPr>
          <w:color w:val="auto"/>
        </w:rPr>
        <w:t xml:space="preserve"> a color CCD or CMOS camera, convert RGB images to 16</w:t>
      </w:r>
      <w:r w:rsidR="00FA0973">
        <w:rPr>
          <w:color w:val="auto"/>
        </w:rPr>
        <w:t>-</w:t>
      </w:r>
      <w:r w:rsidR="00D600A8" w:rsidRPr="001978CA">
        <w:rPr>
          <w:color w:val="auto"/>
        </w:rPr>
        <w:t>bit mono images.</w:t>
      </w:r>
      <w:r w:rsidR="008B0A61" w:rsidRPr="008B0A61">
        <w:rPr>
          <w:color w:val="auto"/>
        </w:rPr>
        <w:t xml:space="preserve"> </w:t>
      </w:r>
      <w:r w:rsidR="008B0A61" w:rsidRPr="0007733C">
        <w:rPr>
          <w:color w:val="auto"/>
        </w:rPr>
        <w:t xml:space="preserve">Open </w:t>
      </w:r>
      <w:r w:rsidR="00001A1A">
        <w:rPr>
          <w:color w:val="auto"/>
        </w:rPr>
        <w:t>“</w:t>
      </w:r>
      <w:r w:rsidR="008B0A61" w:rsidRPr="0007733C">
        <w:rPr>
          <w:b/>
          <w:bCs/>
          <w:color w:val="auto"/>
        </w:rPr>
        <w:t>Analyze</w:t>
      </w:r>
      <w:r w:rsidR="008B0A61" w:rsidRPr="0007733C">
        <w:rPr>
          <w:color w:val="auto"/>
        </w:rPr>
        <w:t xml:space="preserve"> | </w:t>
      </w:r>
      <w:r w:rsidR="008B0A61" w:rsidRPr="0007733C">
        <w:rPr>
          <w:b/>
          <w:bCs/>
          <w:color w:val="auto"/>
        </w:rPr>
        <w:t>Tools | ROI Manager</w:t>
      </w:r>
      <w:r w:rsidR="00001A1A">
        <w:rPr>
          <w:b/>
          <w:bCs/>
          <w:color w:val="auto"/>
        </w:rPr>
        <w:t>”</w:t>
      </w:r>
      <w:r w:rsidR="008B0A61" w:rsidRPr="00001A1A">
        <w:rPr>
          <w:color w:val="auto"/>
        </w:rPr>
        <w:t>,</w:t>
      </w:r>
      <w:r w:rsidR="008B0A61" w:rsidRPr="0007733C">
        <w:rPr>
          <w:b/>
          <w:bCs/>
          <w:color w:val="auto"/>
        </w:rPr>
        <w:t xml:space="preserve"> </w:t>
      </w:r>
      <w:r w:rsidR="008B0A61" w:rsidRPr="0007733C">
        <w:rPr>
          <w:color w:val="auto"/>
        </w:rPr>
        <w:t>Draw the region of interest and click “</w:t>
      </w:r>
      <w:r w:rsidR="008B0A61" w:rsidRPr="0007733C">
        <w:rPr>
          <w:b/>
          <w:bCs/>
          <w:color w:val="auto"/>
        </w:rPr>
        <w:t>Add</w:t>
      </w:r>
      <w:r w:rsidR="008B0A61" w:rsidRPr="0007733C">
        <w:rPr>
          <w:color w:val="auto"/>
        </w:rPr>
        <w:t>”.</w:t>
      </w:r>
      <w:r w:rsidR="008B0A61" w:rsidRPr="008B0A61">
        <w:rPr>
          <w:color w:val="auto"/>
        </w:rPr>
        <w:t xml:space="preserve"> </w:t>
      </w:r>
      <w:r w:rsidR="008B0A61" w:rsidRPr="001978CA">
        <w:rPr>
          <w:color w:val="auto"/>
        </w:rPr>
        <w:t>Click “</w:t>
      </w:r>
      <w:r w:rsidR="008B0A61" w:rsidRPr="005C634F">
        <w:rPr>
          <w:b/>
          <w:bCs/>
          <w:color w:val="auto"/>
        </w:rPr>
        <w:t xml:space="preserve">Multi </w:t>
      </w:r>
      <w:r w:rsidR="008B0A61" w:rsidRPr="005C634F">
        <w:rPr>
          <w:b/>
          <w:bCs/>
          <w:color w:val="auto"/>
        </w:rPr>
        <w:lastRenderedPageBreak/>
        <w:t>Measure</w:t>
      </w:r>
      <w:r w:rsidR="008B0A61" w:rsidRPr="001978CA">
        <w:rPr>
          <w:color w:val="auto"/>
        </w:rPr>
        <w:t>”. Mean of intensity in multiple ROI will be shown in the Result.</w:t>
      </w:r>
    </w:p>
    <w:p w14:paraId="0E2A5BB9" w14:textId="58B8F7BD" w:rsidR="004A6305" w:rsidRDefault="005C634F" w:rsidP="004E0D22">
      <w:pPr>
        <w:pBdr>
          <w:top w:val="nil"/>
          <w:left w:val="nil"/>
          <w:bottom w:val="nil"/>
          <w:right w:val="nil"/>
          <w:between w:val="nil"/>
        </w:pBdr>
        <w:rPr>
          <w:color w:val="auto"/>
        </w:rPr>
      </w:pPr>
      <w:r w:rsidRPr="008B0A61">
        <w:rPr>
          <w:color w:val="auto"/>
        </w:rPr>
        <w:t xml:space="preserve"> </w:t>
      </w:r>
    </w:p>
    <w:p w14:paraId="152DE499" w14:textId="17220102" w:rsidR="0074779C" w:rsidRPr="00FA0973" w:rsidRDefault="005C634F" w:rsidP="004E0D22">
      <w:pPr>
        <w:numPr>
          <w:ilvl w:val="2"/>
          <w:numId w:val="1"/>
        </w:numPr>
        <w:pBdr>
          <w:top w:val="nil"/>
          <w:left w:val="nil"/>
          <w:bottom w:val="nil"/>
          <w:right w:val="nil"/>
          <w:between w:val="nil"/>
        </w:pBdr>
        <w:ind w:left="0" w:firstLine="0"/>
        <w:rPr>
          <w:bCs/>
          <w:color w:val="auto"/>
        </w:rPr>
      </w:pPr>
      <w:r w:rsidRPr="00FA0973">
        <w:rPr>
          <w:color w:val="auto"/>
        </w:rPr>
        <w:t xml:space="preserve"> </w:t>
      </w:r>
      <w:r w:rsidR="008B0A61" w:rsidRPr="00FA0973">
        <w:rPr>
          <w:color w:val="auto"/>
        </w:rPr>
        <w:t>Plot the change of signal intensity using general data analysis software</w:t>
      </w:r>
      <w:r w:rsidR="00FA0973">
        <w:rPr>
          <w:color w:val="auto"/>
        </w:rPr>
        <w:t>.</w:t>
      </w:r>
    </w:p>
    <w:p w14:paraId="0E8D6A65" w14:textId="77777777" w:rsidR="00FA0973" w:rsidRPr="00FA0973" w:rsidRDefault="00FA0973" w:rsidP="004E0D22">
      <w:pPr>
        <w:pBdr>
          <w:top w:val="nil"/>
          <w:left w:val="nil"/>
          <w:bottom w:val="nil"/>
          <w:right w:val="nil"/>
          <w:between w:val="nil"/>
        </w:pBdr>
        <w:rPr>
          <w:bCs/>
          <w:color w:val="auto"/>
        </w:rPr>
      </w:pPr>
    </w:p>
    <w:p w14:paraId="1CA77A61" w14:textId="79C4B1CB" w:rsidR="0074779C" w:rsidRPr="005C634F" w:rsidRDefault="005C634F" w:rsidP="004E0D22">
      <w:pPr>
        <w:numPr>
          <w:ilvl w:val="1"/>
          <w:numId w:val="1"/>
        </w:numPr>
        <w:pBdr>
          <w:top w:val="nil"/>
          <w:left w:val="nil"/>
          <w:bottom w:val="nil"/>
          <w:right w:val="nil"/>
          <w:between w:val="nil"/>
        </w:pBdr>
        <w:rPr>
          <w:bCs/>
          <w:color w:val="auto"/>
        </w:rPr>
      </w:pPr>
      <w:r w:rsidRPr="005C634F">
        <w:rPr>
          <w:bCs/>
          <w:color w:val="auto"/>
        </w:rPr>
        <w:t xml:space="preserve"> </w:t>
      </w:r>
      <w:r w:rsidR="00D600A8" w:rsidRPr="005C634F">
        <w:rPr>
          <w:bCs/>
          <w:color w:val="auto"/>
        </w:rPr>
        <w:t>Measurement of neuronal activity by Multi-electrode array</w:t>
      </w:r>
    </w:p>
    <w:p w14:paraId="27C2E256" w14:textId="77777777" w:rsidR="004A6305" w:rsidRDefault="004A6305" w:rsidP="004E0D22">
      <w:pPr>
        <w:widowControl/>
        <w:autoSpaceDE/>
        <w:autoSpaceDN/>
        <w:adjustRightInd/>
        <w:rPr>
          <w:rFonts w:eastAsia="Times New Roman"/>
          <w:color w:val="auto"/>
          <w:szCs w:val="23"/>
          <w:shd w:val="clear" w:color="auto" w:fill="FFFFFF"/>
        </w:rPr>
      </w:pPr>
    </w:p>
    <w:p w14:paraId="2D73E6E4" w14:textId="48ABFE2A" w:rsidR="00EC08C0" w:rsidRPr="001978CA" w:rsidRDefault="005C634F" w:rsidP="004E0D22">
      <w:pPr>
        <w:widowControl/>
        <w:autoSpaceDE/>
        <w:autoSpaceDN/>
        <w:adjustRightInd/>
        <w:rPr>
          <w:rFonts w:eastAsia="Times New Roman"/>
          <w:color w:val="auto"/>
          <w:sz w:val="28"/>
        </w:rPr>
      </w:pPr>
      <w:r>
        <w:rPr>
          <w:rFonts w:eastAsia="Times New Roman"/>
          <w:color w:val="auto"/>
          <w:szCs w:val="23"/>
          <w:shd w:val="clear" w:color="auto" w:fill="FFFFFF"/>
        </w:rPr>
        <w:t xml:space="preserve">NOTE: </w:t>
      </w:r>
      <w:r w:rsidR="00EC08C0" w:rsidRPr="001978CA">
        <w:rPr>
          <w:rFonts w:eastAsia="Times New Roman"/>
          <w:color w:val="auto"/>
          <w:szCs w:val="23"/>
          <w:shd w:val="clear" w:color="auto" w:fill="FFFFFF"/>
        </w:rPr>
        <w:t>The activity of motor neurons can be captured by</w:t>
      </w:r>
      <w:r w:rsidR="0098015E" w:rsidRPr="001978CA">
        <w:rPr>
          <w:rFonts w:eastAsia="Times New Roman"/>
          <w:color w:val="auto"/>
          <w:szCs w:val="23"/>
          <w:shd w:val="clear" w:color="auto" w:fill="FFFFFF"/>
        </w:rPr>
        <w:t xml:space="preserve"> a multi-electrode array (MEA</w:t>
      </w:r>
      <w:r w:rsidR="00EC08C0" w:rsidRPr="001978CA">
        <w:rPr>
          <w:rFonts w:eastAsia="Times New Roman"/>
          <w:color w:val="auto"/>
          <w:szCs w:val="23"/>
          <w:shd w:val="clear" w:color="auto" w:fill="FFFFFF"/>
        </w:rPr>
        <w:t>).</w:t>
      </w:r>
      <w:r w:rsidR="00605080" w:rsidRPr="001978CA">
        <w:rPr>
          <w:rFonts w:eastAsia="Times New Roman"/>
          <w:color w:val="auto"/>
          <w:szCs w:val="23"/>
          <w:shd w:val="clear" w:color="auto" w:fill="FFFFFF"/>
        </w:rPr>
        <w:t xml:space="preserve"> </w:t>
      </w:r>
    </w:p>
    <w:p w14:paraId="4D1FA424" w14:textId="77777777" w:rsidR="0074779C" w:rsidRPr="001978CA" w:rsidRDefault="0074779C" w:rsidP="004E0D22">
      <w:pPr>
        <w:pBdr>
          <w:top w:val="nil"/>
          <w:left w:val="nil"/>
          <w:bottom w:val="nil"/>
          <w:right w:val="nil"/>
          <w:between w:val="nil"/>
        </w:pBdr>
        <w:rPr>
          <w:color w:val="auto"/>
        </w:rPr>
      </w:pPr>
    </w:p>
    <w:p w14:paraId="51E8E63F" w14:textId="25468905" w:rsidR="0074779C" w:rsidRPr="004A6305"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After creating a</w:t>
      </w:r>
      <w:r>
        <w:rPr>
          <w:color w:val="auto"/>
        </w:rPr>
        <w:t>n</w:t>
      </w:r>
      <w:r w:rsidR="00D600A8" w:rsidRPr="001978CA">
        <w:rPr>
          <w:color w:val="auto"/>
        </w:rPr>
        <w:t xml:space="preserve"> MN</w:t>
      </w:r>
      <w:r w:rsidR="001747C5" w:rsidRPr="001978CA">
        <w:rPr>
          <w:color w:val="auto"/>
        </w:rPr>
        <w:t>O</w:t>
      </w:r>
      <w:r w:rsidR="00D600A8" w:rsidRPr="001978CA">
        <w:rPr>
          <w:color w:val="auto"/>
        </w:rPr>
        <w:t xml:space="preserve">, transfer </w:t>
      </w:r>
      <w:r w:rsidR="004D6205" w:rsidRPr="001978CA">
        <w:rPr>
          <w:color w:val="auto"/>
        </w:rPr>
        <w:t>it</w:t>
      </w:r>
      <w:r w:rsidR="00D600A8" w:rsidRPr="001978CA">
        <w:rPr>
          <w:color w:val="auto"/>
        </w:rPr>
        <w:t xml:space="preserve"> </w:t>
      </w:r>
      <w:r w:rsidR="00E10725" w:rsidRPr="001978CA">
        <w:rPr>
          <w:color w:val="auto"/>
        </w:rPr>
        <w:t>on</w:t>
      </w:r>
      <w:r w:rsidR="00D600A8" w:rsidRPr="001978CA">
        <w:rPr>
          <w:color w:val="auto"/>
        </w:rPr>
        <w:t xml:space="preserve">to </w:t>
      </w:r>
      <w:r w:rsidR="001747C5" w:rsidRPr="001978CA">
        <w:rPr>
          <w:color w:val="auto"/>
        </w:rPr>
        <w:t xml:space="preserve">a </w:t>
      </w:r>
      <w:r w:rsidR="00952CFF" w:rsidRPr="001978CA">
        <w:rPr>
          <w:color w:val="auto"/>
        </w:rPr>
        <w:t>basement membrane matrix</w:t>
      </w:r>
      <w:r w:rsidR="00FA0973">
        <w:rPr>
          <w:color w:val="auto"/>
        </w:rPr>
        <w:t xml:space="preserve"> </w:t>
      </w:r>
      <w:r w:rsidR="00D600A8" w:rsidRPr="001978CA">
        <w:rPr>
          <w:color w:val="auto"/>
        </w:rPr>
        <w:t xml:space="preserve">coated MEA probe. </w:t>
      </w:r>
      <w:r>
        <w:rPr>
          <w:color w:val="auto"/>
        </w:rPr>
        <w:t>P</w:t>
      </w:r>
      <w:r w:rsidR="00D600A8" w:rsidRPr="004A6305">
        <w:rPr>
          <w:color w:val="auto"/>
        </w:rPr>
        <w:t xml:space="preserve">osition the </w:t>
      </w:r>
      <w:r w:rsidR="00E10725" w:rsidRPr="004A6305">
        <w:rPr>
          <w:color w:val="auto"/>
        </w:rPr>
        <w:t xml:space="preserve">tissue </w:t>
      </w:r>
      <w:r w:rsidR="00D600A8" w:rsidRPr="004A6305">
        <w:rPr>
          <w:color w:val="auto"/>
        </w:rPr>
        <w:t>on electrode</w:t>
      </w:r>
      <w:r w:rsidR="003D5A3A" w:rsidRPr="004A6305">
        <w:rPr>
          <w:color w:val="auto"/>
        </w:rPr>
        <w:t>s</w:t>
      </w:r>
      <w:r w:rsidR="00D600A8" w:rsidRPr="004A6305">
        <w:rPr>
          <w:color w:val="auto"/>
        </w:rPr>
        <w:t>.</w:t>
      </w:r>
    </w:p>
    <w:p w14:paraId="66DE3227" w14:textId="77777777" w:rsidR="004A6305" w:rsidRDefault="004A6305" w:rsidP="004E0D22">
      <w:pPr>
        <w:pBdr>
          <w:top w:val="nil"/>
          <w:left w:val="nil"/>
          <w:bottom w:val="nil"/>
          <w:right w:val="nil"/>
          <w:between w:val="nil"/>
        </w:pBdr>
        <w:rPr>
          <w:color w:val="auto"/>
        </w:rPr>
      </w:pPr>
    </w:p>
    <w:p w14:paraId="6ED5F1AD" w14:textId="1BB60B9A"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Add 200 µ</w:t>
      </w:r>
      <w:r w:rsidR="00FA0973">
        <w:rPr>
          <w:color w:val="auto"/>
        </w:rPr>
        <w:t>L</w:t>
      </w:r>
      <w:r w:rsidR="00D600A8" w:rsidRPr="001978CA">
        <w:rPr>
          <w:color w:val="auto"/>
        </w:rPr>
        <w:t xml:space="preserve"> of </w:t>
      </w:r>
      <w:r w:rsidR="00EC08C0" w:rsidRPr="001978CA">
        <w:rPr>
          <w:color w:val="auto"/>
        </w:rPr>
        <w:t>M</w:t>
      </w:r>
      <w:r w:rsidR="00D600A8" w:rsidRPr="001978CA">
        <w:rPr>
          <w:color w:val="auto"/>
        </w:rPr>
        <w:t>aturation medium and incubate 1-2 h at 37</w:t>
      </w:r>
      <w:r w:rsidR="00FA0973">
        <w:rPr>
          <w:color w:val="auto"/>
        </w:rPr>
        <w:t xml:space="preserve"> </w:t>
      </w:r>
      <w:r w:rsidR="00D600A8" w:rsidRPr="001978CA">
        <w:rPr>
          <w:color w:val="auto"/>
        </w:rPr>
        <w:t xml:space="preserve">°C to allow the </w:t>
      </w:r>
      <w:r w:rsidR="005E2BD8" w:rsidRPr="001978CA">
        <w:rPr>
          <w:color w:val="auto"/>
        </w:rPr>
        <w:t xml:space="preserve">MNO </w:t>
      </w:r>
      <w:r w:rsidR="00D600A8" w:rsidRPr="001978CA">
        <w:rPr>
          <w:color w:val="auto"/>
        </w:rPr>
        <w:t>to attach to the surface.</w:t>
      </w:r>
      <w:r w:rsidR="00E10725" w:rsidRPr="001978CA">
        <w:rPr>
          <w:color w:val="auto"/>
        </w:rPr>
        <w:t xml:space="preserve"> </w:t>
      </w:r>
    </w:p>
    <w:p w14:paraId="04FAE582" w14:textId="77777777" w:rsidR="004A6305" w:rsidRDefault="004A6305" w:rsidP="004E0D22">
      <w:pPr>
        <w:pBdr>
          <w:top w:val="nil"/>
          <w:left w:val="nil"/>
          <w:bottom w:val="nil"/>
          <w:right w:val="nil"/>
          <w:between w:val="nil"/>
        </w:pBdr>
        <w:rPr>
          <w:color w:val="auto"/>
        </w:rPr>
      </w:pPr>
    </w:p>
    <w:p w14:paraId="031AC695" w14:textId="5C1DED18"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E10725" w:rsidRPr="001978CA">
        <w:rPr>
          <w:color w:val="auto"/>
        </w:rPr>
        <w:t xml:space="preserve">Replace the medium </w:t>
      </w:r>
      <w:r w:rsidR="005E2BD8" w:rsidRPr="001978CA">
        <w:rPr>
          <w:color w:val="auto"/>
        </w:rPr>
        <w:t>with</w:t>
      </w:r>
      <w:r w:rsidR="00E10725" w:rsidRPr="001978CA">
        <w:rPr>
          <w:color w:val="auto"/>
        </w:rPr>
        <w:t xml:space="preserve"> recording medium</w:t>
      </w:r>
      <w:r w:rsidR="008C386F" w:rsidRPr="001978CA">
        <w:rPr>
          <w:color w:val="auto"/>
        </w:rPr>
        <w:t xml:space="preserve"> (8.3.2)</w:t>
      </w:r>
      <w:r w:rsidR="00E10725" w:rsidRPr="001978CA">
        <w:rPr>
          <w:color w:val="auto"/>
        </w:rPr>
        <w:t>. Optional</w:t>
      </w:r>
      <w:r>
        <w:rPr>
          <w:color w:val="auto"/>
        </w:rPr>
        <w:t>ly</w:t>
      </w:r>
      <w:r w:rsidR="00E10725" w:rsidRPr="001978CA">
        <w:rPr>
          <w:color w:val="auto"/>
        </w:rPr>
        <w:t xml:space="preserve"> place mesh and weight </w:t>
      </w:r>
      <w:r w:rsidR="006639A4" w:rsidRPr="001978CA">
        <w:rPr>
          <w:color w:val="auto"/>
        </w:rPr>
        <w:t xml:space="preserve">on top of </w:t>
      </w:r>
      <w:r>
        <w:rPr>
          <w:color w:val="auto"/>
        </w:rPr>
        <w:t>an</w:t>
      </w:r>
      <w:r w:rsidR="006639A4" w:rsidRPr="001978CA">
        <w:rPr>
          <w:color w:val="auto"/>
        </w:rPr>
        <w:t xml:space="preserve"> MNO </w:t>
      </w:r>
      <w:r w:rsidR="00E10725" w:rsidRPr="001978CA">
        <w:rPr>
          <w:color w:val="auto"/>
        </w:rPr>
        <w:t>to increase contract with the electrodes.</w:t>
      </w:r>
    </w:p>
    <w:p w14:paraId="7E297869" w14:textId="77777777" w:rsidR="004A6305" w:rsidRDefault="004A6305" w:rsidP="004E0D22">
      <w:pPr>
        <w:pBdr>
          <w:top w:val="nil"/>
          <w:left w:val="nil"/>
          <w:bottom w:val="nil"/>
          <w:right w:val="nil"/>
          <w:between w:val="nil"/>
        </w:pBdr>
        <w:rPr>
          <w:color w:val="auto"/>
        </w:rPr>
      </w:pPr>
    </w:p>
    <w:p w14:paraId="3540FAA0" w14:textId="53D50B75"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Set the MEA probe to the </w:t>
      </w:r>
      <w:r w:rsidR="00E10725" w:rsidRPr="001978CA">
        <w:rPr>
          <w:color w:val="auto"/>
        </w:rPr>
        <w:t>recording head stage</w:t>
      </w:r>
      <w:r w:rsidR="00D600A8" w:rsidRPr="001978CA">
        <w:rPr>
          <w:color w:val="auto"/>
        </w:rPr>
        <w:t xml:space="preserve">. </w:t>
      </w:r>
      <w:r>
        <w:rPr>
          <w:color w:val="auto"/>
        </w:rPr>
        <w:t>W</w:t>
      </w:r>
      <w:r w:rsidR="00D600A8" w:rsidRPr="001978CA">
        <w:rPr>
          <w:color w:val="auto"/>
        </w:rPr>
        <w:t xml:space="preserve">ipe the contact between the MEA probe and the </w:t>
      </w:r>
      <w:r w:rsidR="00E10725" w:rsidRPr="001978CA">
        <w:rPr>
          <w:color w:val="auto"/>
        </w:rPr>
        <w:t>head stage</w:t>
      </w:r>
      <w:r w:rsidR="00D600A8" w:rsidRPr="001978CA">
        <w:rPr>
          <w:color w:val="auto"/>
        </w:rPr>
        <w:t xml:space="preserve"> with 70% ethanol.</w:t>
      </w:r>
    </w:p>
    <w:p w14:paraId="2934FF64" w14:textId="77777777" w:rsidR="004A6305" w:rsidRDefault="004A6305" w:rsidP="004E0D22">
      <w:pPr>
        <w:pBdr>
          <w:top w:val="nil"/>
          <w:left w:val="nil"/>
          <w:bottom w:val="nil"/>
          <w:right w:val="nil"/>
          <w:between w:val="nil"/>
        </w:pBdr>
        <w:rPr>
          <w:color w:val="auto"/>
        </w:rPr>
      </w:pPr>
    </w:p>
    <w:p w14:paraId="3D3BA040" w14:textId="03CC68A0" w:rsidR="0074779C" w:rsidRPr="001978CA" w:rsidRDefault="005C634F" w:rsidP="004E0D22">
      <w:pPr>
        <w:numPr>
          <w:ilvl w:val="2"/>
          <w:numId w:val="1"/>
        </w:numPr>
        <w:pBdr>
          <w:top w:val="nil"/>
          <w:left w:val="nil"/>
          <w:bottom w:val="nil"/>
          <w:right w:val="nil"/>
          <w:between w:val="nil"/>
        </w:pBdr>
        <w:ind w:left="0" w:firstLine="0"/>
        <w:rPr>
          <w:color w:val="auto"/>
        </w:rPr>
      </w:pPr>
      <w:r>
        <w:rPr>
          <w:color w:val="auto"/>
        </w:rPr>
        <w:t xml:space="preserve"> </w:t>
      </w:r>
      <w:r w:rsidR="00D600A8" w:rsidRPr="001978CA">
        <w:rPr>
          <w:color w:val="auto"/>
        </w:rPr>
        <w:t xml:space="preserve">Start recording neuronal activity </w:t>
      </w:r>
      <w:r w:rsidR="00E10725" w:rsidRPr="001978CA">
        <w:rPr>
          <w:color w:val="auto"/>
        </w:rPr>
        <w:t>by following instructions of</w:t>
      </w:r>
      <w:r w:rsidR="00D600A8" w:rsidRPr="001978CA">
        <w:rPr>
          <w:color w:val="auto"/>
        </w:rPr>
        <w:t xml:space="preserve"> the manufacturers</w:t>
      </w:r>
      <w:r w:rsidR="00E10725" w:rsidRPr="001978CA">
        <w:rPr>
          <w:color w:val="auto"/>
        </w:rPr>
        <w:t xml:space="preserve"> of the MEA</w:t>
      </w:r>
      <w:r w:rsidR="00D600A8" w:rsidRPr="001978CA">
        <w:rPr>
          <w:color w:val="auto"/>
        </w:rPr>
        <w:t xml:space="preserve">. </w:t>
      </w:r>
    </w:p>
    <w:bookmarkEnd w:id="5"/>
    <w:bookmarkEnd w:id="6"/>
    <w:p w14:paraId="202A8B0E" w14:textId="77777777" w:rsidR="005C634F" w:rsidRDefault="005C634F" w:rsidP="004E0D22">
      <w:pPr>
        <w:autoSpaceDE/>
        <w:autoSpaceDN/>
        <w:adjustRightInd/>
        <w:rPr>
          <w:b/>
          <w:color w:val="auto"/>
        </w:rPr>
      </w:pPr>
    </w:p>
    <w:p w14:paraId="7E6C89FE" w14:textId="68FCD5B3" w:rsidR="0074779C" w:rsidRPr="005C634F" w:rsidRDefault="00AA59CB" w:rsidP="004E0D22">
      <w:pPr>
        <w:autoSpaceDE/>
        <w:autoSpaceDN/>
        <w:adjustRightInd/>
        <w:rPr>
          <w:b/>
          <w:color w:val="auto"/>
        </w:rPr>
      </w:pPr>
      <w:r w:rsidRPr="001978CA">
        <w:rPr>
          <w:b/>
          <w:color w:val="auto"/>
        </w:rPr>
        <w:t>R</w:t>
      </w:r>
      <w:r w:rsidR="00D600A8" w:rsidRPr="001978CA">
        <w:rPr>
          <w:b/>
          <w:color w:val="auto"/>
        </w:rPr>
        <w:t>EPRESENTATIVE RESULTS:</w:t>
      </w:r>
      <w:r w:rsidR="00D600A8" w:rsidRPr="001978CA">
        <w:rPr>
          <w:color w:val="auto"/>
        </w:rPr>
        <w:t xml:space="preserve"> </w:t>
      </w:r>
    </w:p>
    <w:p w14:paraId="1973DD58" w14:textId="692D608A" w:rsidR="009B497F" w:rsidRPr="001978CA" w:rsidRDefault="00D600A8" w:rsidP="004E0D22">
      <w:pPr>
        <w:pBdr>
          <w:top w:val="nil"/>
          <w:left w:val="nil"/>
          <w:bottom w:val="nil"/>
          <w:right w:val="nil"/>
          <w:between w:val="nil"/>
        </w:pBdr>
        <w:rPr>
          <w:b/>
          <w:color w:val="auto"/>
          <w:highlight w:val="lightGray"/>
        </w:rPr>
      </w:pPr>
      <w:r w:rsidRPr="001978CA">
        <w:rPr>
          <w:color w:val="auto"/>
        </w:rPr>
        <w:t>Motor neuron</w:t>
      </w:r>
      <w:r w:rsidR="00C400C9" w:rsidRPr="001978CA">
        <w:rPr>
          <w:color w:val="auto"/>
        </w:rPr>
        <w:t>s</w:t>
      </w:r>
      <w:r w:rsidRPr="001978CA">
        <w:rPr>
          <w:color w:val="auto"/>
        </w:rPr>
        <w:t xml:space="preserve"> were </w:t>
      </w:r>
      <w:r w:rsidR="00674851" w:rsidRPr="001978CA">
        <w:rPr>
          <w:color w:val="auto"/>
        </w:rPr>
        <w:t xml:space="preserve">differentiated </w:t>
      </w:r>
      <w:r w:rsidRPr="001978CA">
        <w:rPr>
          <w:color w:val="auto"/>
        </w:rPr>
        <w:t>within 12-14 days in 3D differentiation procedures (</w:t>
      </w:r>
      <w:r w:rsidRPr="005C634F">
        <w:rPr>
          <w:b/>
          <w:bCs/>
          <w:color w:val="auto"/>
        </w:rPr>
        <w:t>Figure</w:t>
      </w:r>
      <w:r w:rsidR="00674851" w:rsidRPr="005C634F">
        <w:rPr>
          <w:b/>
          <w:bCs/>
          <w:color w:val="auto"/>
        </w:rPr>
        <w:t xml:space="preserve"> 4</w:t>
      </w:r>
      <w:r w:rsidR="00674851" w:rsidRPr="001978CA">
        <w:rPr>
          <w:color w:val="auto"/>
        </w:rPr>
        <w:t xml:space="preserve"> and </w:t>
      </w:r>
      <w:r w:rsidR="005C634F" w:rsidRPr="005C634F">
        <w:rPr>
          <w:b/>
          <w:bCs/>
          <w:color w:val="auto"/>
        </w:rPr>
        <w:t xml:space="preserve">Figure </w:t>
      </w:r>
      <w:r w:rsidR="00674851" w:rsidRPr="005C634F">
        <w:rPr>
          <w:b/>
          <w:bCs/>
          <w:color w:val="auto"/>
        </w:rPr>
        <w:t>5</w:t>
      </w:r>
      <w:r w:rsidRPr="001978CA">
        <w:rPr>
          <w:color w:val="auto"/>
        </w:rPr>
        <w:t xml:space="preserve">). </w:t>
      </w:r>
      <w:r w:rsidR="00577834" w:rsidRPr="001978CA">
        <w:rPr>
          <w:color w:val="auto"/>
        </w:rPr>
        <w:t xml:space="preserve">Importantly, more than 60% of cells expressed motor neuron marker HB9 during the differentiation. Immunohistochemistry revealed that approximately 80% of the cells in the MNS were SMI32-positive motor neurons. </w:t>
      </w:r>
      <w:r w:rsidR="000F7686" w:rsidRPr="001978CA">
        <w:rPr>
          <w:color w:val="auto"/>
        </w:rPr>
        <w:t>HB9 and SMI32 are the established early-stage motor neuron markers</w:t>
      </w:r>
      <w:r w:rsidR="009B497F" w:rsidRPr="001978CA">
        <w:rPr>
          <w:color w:val="auto"/>
        </w:rPr>
        <w:fldChar w:fldCharType="begin">
          <w:fldData xml:space="preserve">PEVuZE5vdGU+PENpdGU+PEF1dGhvcj5FZ2F3YTwvQXV0aG9yPjxZZWFyPjIwMTI8L1llYXI+PElE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</w:fldData>
        </w:fldChar>
      </w:r>
      <w:r w:rsidR="009B497F" w:rsidRPr="001978CA">
        <w:rPr>
          <w:color w:val="auto"/>
        </w:rPr>
        <w:instrText xml:space="preserve"> ADDIN EN.CITE </w:instrText>
      </w:r>
      <w:r w:rsidR="009B497F" w:rsidRPr="001978CA">
        <w:rPr>
          <w:color w:val="auto"/>
        </w:rPr>
        <w:fldChar w:fldCharType="begin">
          <w:fldData xml:space="preserve">PEVuZE5vdGU+PENpdGU+PEF1dGhvcj5FZ2F3YTwvQXV0aG9yPjxZZWFyPjIwMTI8L1llYXI+PElE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</w:fldData>
        </w:fldChar>
      </w:r>
      <w:r w:rsidR="009B497F" w:rsidRPr="001978CA">
        <w:rPr>
          <w:color w:val="auto"/>
        </w:rPr>
        <w:instrText xml:space="preserve"> ADDIN EN.CITE.DATA </w:instrText>
      </w:r>
      <w:r w:rsidR="009B497F" w:rsidRPr="001978CA">
        <w:rPr>
          <w:color w:val="auto"/>
        </w:rPr>
      </w:r>
      <w:r w:rsidR="009B497F" w:rsidRPr="001978CA">
        <w:rPr>
          <w:color w:val="auto"/>
        </w:rPr>
        <w:fldChar w:fldCharType="end"/>
      </w:r>
      <w:r w:rsidR="009B497F" w:rsidRPr="001978CA">
        <w:rPr>
          <w:color w:val="auto"/>
        </w:rPr>
      </w:r>
      <w:r w:rsidR="009B497F" w:rsidRPr="001978CA">
        <w:rPr>
          <w:color w:val="auto"/>
        </w:rPr>
        <w:fldChar w:fldCharType="separate"/>
      </w:r>
      <w:r w:rsidR="009B497F" w:rsidRPr="001978CA">
        <w:rPr>
          <w:noProof/>
          <w:color w:val="auto"/>
          <w:vertAlign w:val="superscript"/>
        </w:rPr>
        <w:t>15,16</w:t>
      </w:r>
      <w:r w:rsidR="009B497F" w:rsidRPr="001978CA">
        <w:rPr>
          <w:color w:val="auto"/>
        </w:rPr>
        <w:fldChar w:fldCharType="end"/>
      </w:r>
      <w:r w:rsidR="000F7686" w:rsidRPr="001978CA">
        <w:rPr>
          <w:color w:val="auto"/>
        </w:rPr>
        <w:t>. The expression of HB9 and SMI32</w:t>
      </w:r>
      <w:r w:rsidR="00577834" w:rsidRPr="001978CA">
        <w:rPr>
          <w:color w:val="auto"/>
        </w:rPr>
        <w:t xml:space="preserve"> are the key parameters that need to be confirmed </w:t>
      </w:r>
      <w:r w:rsidR="00AE4F6E" w:rsidRPr="001978CA">
        <w:rPr>
          <w:color w:val="auto"/>
        </w:rPr>
        <w:t xml:space="preserve">to ensure cellular identity </w:t>
      </w:r>
      <w:r w:rsidR="00F132FE" w:rsidRPr="001978CA">
        <w:rPr>
          <w:color w:val="auto"/>
        </w:rPr>
        <w:t xml:space="preserve">of motor neurons. </w:t>
      </w:r>
      <w:r w:rsidR="00525ABE" w:rsidRPr="001978CA">
        <w:rPr>
          <w:color w:val="auto"/>
        </w:rPr>
        <w:t>After the introduction of a</w:t>
      </w:r>
      <w:r w:rsidR="005C634F">
        <w:rPr>
          <w:color w:val="auto"/>
        </w:rPr>
        <w:t>n</w:t>
      </w:r>
      <w:r w:rsidR="00525ABE" w:rsidRPr="001978CA">
        <w:rPr>
          <w:color w:val="auto"/>
        </w:rPr>
        <w:t xml:space="preserve"> MNS into the culture chip, axons extend into the channel and an axon bundle forms</w:t>
      </w:r>
      <w:r w:rsidR="00AE4F6E" w:rsidRPr="001978CA">
        <w:rPr>
          <w:color w:val="auto"/>
        </w:rPr>
        <w:t xml:space="preserve">. </w:t>
      </w:r>
      <w:r w:rsidRPr="001978CA">
        <w:rPr>
          <w:color w:val="auto"/>
        </w:rPr>
        <w:t>Due to microchannels serving as physical guides, axons elongate from the MNS and form a bundle by axo-axonal interaction (</w:t>
      </w:r>
      <w:r w:rsidRPr="005C634F">
        <w:rPr>
          <w:b/>
          <w:bCs/>
          <w:color w:val="auto"/>
        </w:rPr>
        <w:t>Figure 6A</w:t>
      </w:r>
      <w:r w:rsidRPr="001978CA">
        <w:rPr>
          <w:color w:val="auto"/>
        </w:rPr>
        <w:t xml:space="preserve">). </w:t>
      </w:r>
      <w:r w:rsidR="009B497F" w:rsidRPr="001978CA">
        <w:rPr>
          <w:color w:val="auto"/>
        </w:rPr>
        <w:t>It is essential to confirm</w:t>
      </w:r>
      <w:r w:rsidR="005C634F">
        <w:rPr>
          <w:color w:val="auto"/>
        </w:rPr>
        <w:t xml:space="preserve"> the</w:t>
      </w:r>
      <w:r w:rsidR="009B497F" w:rsidRPr="001978CA">
        <w:rPr>
          <w:color w:val="auto"/>
        </w:rPr>
        <w:t xml:space="preserve"> formation of </w:t>
      </w:r>
      <w:r w:rsidR="00FA295C" w:rsidRPr="001978CA">
        <w:rPr>
          <w:color w:val="auto"/>
        </w:rPr>
        <w:t xml:space="preserve">the axon bundle by microscopic observation to confirm </w:t>
      </w:r>
      <w:r w:rsidR="005C634F">
        <w:rPr>
          <w:color w:val="auto"/>
        </w:rPr>
        <w:t xml:space="preserve">the </w:t>
      </w:r>
      <w:r w:rsidR="00FA295C" w:rsidRPr="001978CA">
        <w:rPr>
          <w:color w:val="auto"/>
        </w:rPr>
        <w:t>generation of a</w:t>
      </w:r>
      <w:r w:rsidR="005C634F">
        <w:rPr>
          <w:color w:val="auto"/>
        </w:rPr>
        <w:t>n</w:t>
      </w:r>
      <w:r w:rsidR="00FA295C" w:rsidRPr="001978CA">
        <w:rPr>
          <w:color w:val="auto"/>
        </w:rPr>
        <w:t xml:space="preserve"> MNO.</w:t>
      </w:r>
      <w:r w:rsidR="009B497F" w:rsidRPr="001978CA">
        <w:rPr>
          <w:color w:val="auto"/>
        </w:rPr>
        <w:t xml:space="preserve"> </w:t>
      </w:r>
      <w:r w:rsidR="0001651C" w:rsidRPr="001978CA">
        <w:rPr>
          <w:color w:val="auto"/>
        </w:rPr>
        <w:t xml:space="preserve">A successful MNO bears an axon bundle wider than 50 </w:t>
      </w:r>
      <w:r w:rsidR="0001651C" w:rsidRPr="001978CA">
        <w:rPr>
          <w:rFonts w:ascii="Symbol" w:hAnsi="Symbol"/>
          <w:color w:val="auto"/>
        </w:rPr>
        <w:t></w:t>
      </w:r>
      <w:r w:rsidR="0001651C" w:rsidRPr="001978CA">
        <w:rPr>
          <w:color w:val="auto"/>
        </w:rPr>
        <w:t xml:space="preserve">m and </w:t>
      </w:r>
      <w:r w:rsidR="00930E40" w:rsidRPr="001978CA">
        <w:rPr>
          <w:color w:val="auto"/>
        </w:rPr>
        <w:t xml:space="preserve">few isolated axons out of the bundle in the channel. </w:t>
      </w:r>
      <w:r w:rsidRPr="001978CA">
        <w:rPr>
          <w:color w:val="auto"/>
        </w:rPr>
        <w:t>Initial elongation of axons can be observed 24 hours after the introduction of the spheroid. Within the next 3-4 days, the axons reach</w:t>
      </w:r>
      <w:r w:rsidR="005C634F">
        <w:rPr>
          <w:color w:val="auto"/>
        </w:rPr>
        <w:t>ed</w:t>
      </w:r>
      <w:r w:rsidRPr="001978CA">
        <w:rPr>
          <w:color w:val="auto"/>
        </w:rPr>
        <w:t xml:space="preserve"> to the center of the microchannel and then reaches to the other end within an additional 10 days (</w:t>
      </w:r>
      <w:r w:rsidRPr="005C634F">
        <w:rPr>
          <w:b/>
          <w:bCs/>
          <w:color w:val="auto"/>
        </w:rPr>
        <w:t>Figure 6A</w:t>
      </w:r>
      <w:r w:rsidRPr="001978CA">
        <w:rPr>
          <w:color w:val="auto"/>
        </w:rPr>
        <w:t xml:space="preserve">). Consequently, the axons </w:t>
      </w:r>
      <w:r w:rsidR="00AE4F6E" w:rsidRPr="001978CA">
        <w:rPr>
          <w:color w:val="auto"/>
        </w:rPr>
        <w:t>assemble</w:t>
      </w:r>
      <w:r w:rsidR="005C634F">
        <w:rPr>
          <w:color w:val="auto"/>
        </w:rPr>
        <w:t>d</w:t>
      </w:r>
      <w:r w:rsidR="00AE4F6E" w:rsidRPr="001978CA">
        <w:rPr>
          <w:color w:val="auto"/>
        </w:rPr>
        <w:t xml:space="preserve"> and </w:t>
      </w:r>
      <w:r w:rsidRPr="001978CA">
        <w:rPr>
          <w:color w:val="auto"/>
        </w:rPr>
        <w:t>form</w:t>
      </w:r>
      <w:r w:rsidR="005C634F">
        <w:rPr>
          <w:color w:val="auto"/>
        </w:rPr>
        <w:t>ed</w:t>
      </w:r>
      <w:r w:rsidRPr="001978CA">
        <w:rPr>
          <w:color w:val="auto"/>
        </w:rPr>
        <w:t xml:space="preserve"> a straight and unidirectional bundle in </w:t>
      </w:r>
      <w:r w:rsidR="00D1159E" w:rsidRPr="001978CA">
        <w:rPr>
          <w:color w:val="auto"/>
        </w:rPr>
        <w:t>2-3</w:t>
      </w:r>
      <w:r w:rsidRPr="001978CA">
        <w:rPr>
          <w:color w:val="auto"/>
        </w:rPr>
        <w:t xml:space="preserve"> weeks in </w:t>
      </w:r>
      <w:r w:rsidR="0001651C" w:rsidRPr="001978CA">
        <w:rPr>
          <w:color w:val="auto"/>
        </w:rPr>
        <w:t>a chip, and n</w:t>
      </w:r>
      <w:r w:rsidR="00AE4F6E" w:rsidRPr="001978CA">
        <w:rPr>
          <w:color w:val="auto"/>
        </w:rPr>
        <w:t xml:space="preserve">euronal activities </w:t>
      </w:r>
      <w:r w:rsidR="005C634F">
        <w:rPr>
          <w:color w:val="auto"/>
        </w:rPr>
        <w:t>were</w:t>
      </w:r>
      <w:r w:rsidR="00AE4F6E" w:rsidRPr="001978CA">
        <w:rPr>
          <w:color w:val="auto"/>
        </w:rPr>
        <w:t xml:space="preserve"> observed </w:t>
      </w:r>
      <w:r w:rsidR="0001651C" w:rsidRPr="001978CA">
        <w:rPr>
          <w:color w:val="auto"/>
        </w:rPr>
        <w:t>thereafter.</w:t>
      </w:r>
    </w:p>
    <w:p w14:paraId="00F83A15" w14:textId="77777777" w:rsidR="0074779C" w:rsidRPr="001978CA" w:rsidRDefault="0074779C" w:rsidP="004E0D22">
      <w:pPr>
        <w:rPr>
          <w:color w:val="auto"/>
        </w:rPr>
      </w:pPr>
    </w:p>
    <w:p w14:paraId="4DD8EF4D" w14:textId="3FAEBC27" w:rsidR="0074779C" w:rsidRPr="001978CA" w:rsidRDefault="00D600A8" w:rsidP="004E0D22">
      <w:pPr>
        <w:rPr>
          <w:color w:val="auto"/>
        </w:rPr>
      </w:pPr>
      <w:r w:rsidRPr="001978CA">
        <w:rPr>
          <w:color w:val="auto"/>
        </w:rPr>
        <w:t xml:space="preserve">Motor </w:t>
      </w:r>
      <w:r w:rsidR="00C400C9" w:rsidRPr="001978CA">
        <w:rPr>
          <w:color w:val="auto"/>
        </w:rPr>
        <w:t xml:space="preserve">nerve </w:t>
      </w:r>
      <w:r w:rsidRPr="001978CA">
        <w:rPr>
          <w:color w:val="auto"/>
        </w:rPr>
        <w:t>organoid</w:t>
      </w:r>
      <w:r w:rsidR="00C400C9" w:rsidRPr="001978CA">
        <w:rPr>
          <w:color w:val="auto"/>
        </w:rPr>
        <w:t>s</w:t>
      </w:r>
      <w:r w:rsidRPr="001978CA">
        <w:rPr>
          <w:color w:val="auto"/>
        </w:rPr>
        <w:t xml:space="preserve"> can be collected from the chip by detaching the PDMS from the microscope glass for biological analysis (</w:t>
      </w:r>
      <w:r w:rsidRPr="005C634F">
        <w:rPr>
          <w:b/>
          <w:bCs/>
          <w:color w:val="auto"/>
        </w:rPr>
        <w:t>Figure 6B</w:t>
      </w:r>
      <w:r w:rsidRPr="001978CA">
        <w:rPr>
          <w:color w:val="auto"/>
        </w:rPr>
        <w:t>). Axon bundles and cell bodies can be dissected and isolated by cutting using a surgical knife or tweezer under a microscope (</w:t>
      </w:r>
      <w:r w:rsidRPr="002A716C">
        <w:rPr>
          <w:b/>
          <w:bCs/>
          <w:color w:val="auto"/>
        </w:rPr>
        <w:t>Figure 6B</w:t>
      </w:r>
      <w:r w:rsidRPr="001978CA">
        <w:rPr>
          <w:color w:val="auto"/>
        </w:rPr>
        <w:t xml:space="preserve">). These biological materials including RNA and protein can be used for regular biochemical assays such </w:t>
      </w:r>
      <w:r w:rsidRPr="001978CA">
        <w:rPr>
          <w:color w:val="auto"/>
        </w:rPr>
        <w:lastRenderedPageBreak/>
        <w:t xml:space="preserve">as RT-PCR and </w:t>
      </w:r>
      <w:r w:rsidR="00C400C9" w:rsidRPr="001978CA">
        <w:rPr>
          <w:color w:val="auto"/>
        </w:rPr>
        <w:t>w</w:t>
      </w:r>
      <w:r w:rsidRPr="001978CA">
        <w:rPr>
          <w:color w:val="auto"/>
        </w:rPr>
        <w:t xml:space="preserve">estern </w:t>
      </w:r>
      <w:r w:rsidR="00C400C9" w:rsidRPr="001978CA">
        <w:rPr>
          <w:color w:val="auto"/>
        </w:rPr>
        <w:t>b</w:t>
      </w:r>
      <w:r w:rsidRPr="001978CA">
        <w:rPr>
          <w:color w:val="auto"/>
        </w:rPr>
        <w:t>lotting. In a</w:t>
      </w:r>
      <w:r w:rsidR="003B24C6" w:rsidRPr="001978CA">
        <w:rPr>
          <w:color w:val="auto"/>
        </w:rPr>
        <w:t>xon bundles of</w:t>
      </w:r>
      <w:r w:rsidRPr="001978CA">
        <w:rPr>
          <w:color w:val="auto"/>
        </w:rPr>
        <w:t xml:space="preserve"> MNO</w:t>
      </w:r>
      <w:r w:rsidR="003B24C6" w:rsidRPr="001978CA">
        <w:rPr>
          <w:color w:val="auto"/>
        </w:rPr>
        <w:t>s</w:t>
      </w:r>
      <w:r w:rsidRPr="001978CA">
        <w:rPr>
          <w:color w:val="auto"/>
        </w:rPr>
        <w:t xml:space="preserve">, nuclear or dendritic maker proteins </w:t>
      </w:r>
      <w:r w:rsidR="00677B0B" w:rsidRPr="001978CA">
        <w:rPr>
          <w:color w:val="auto"/>
        </w:rPr>
        <w:t xml:space="preserve">are </w:t>
      </w:r>
      <w:r w:rsidRPr="001978CA">
        <w:rPr>
          <w:color w:val="auto"/>
        </w:rPr>
        <w:t xml:space="preserve">not </w:t>
      </w:r>
      <w:r w:rsidR="00677B0B" w:rsidRPr="001978CA">
        <w:rPr>
          <w:color w:val="auto"/>
        </w:rPr>
        <w:t xml:space="preserve">detected </w:t>
      </w:r>
      <w:r w:rsidRPr="001978CA">
        <w:rPr>
          <w:color w:val="auto"/>
        </w:rPr>
        <w:t xml:space="preserve">in </w:t>
      </w:r>
      <w:r w:rsidR="00C400C9" w:rsidRPr="001978CA">
        <w:rPr>
          <w:color w:val="auto"/>
        </w:rPr>
        <w:t>w</w:t>
      </w:r>
      <w:r w:rsidRPr="001978CA">
        <w:rPr>
          <w:color w:val="auto"/>
        </w:rPr>
        <w:t>estern blotting (</w:t>
      </w:r>
      <w:r w:rsidRPr="002A716C">
        <w:rPr>
          <w:b/>
          <w:bCs/>
          <w:color w:val="auto"/>
        </w:rPr>
        <w:t>Figure 6C</w:t>
      </w:r>
      <w:r w:rsidRPr="001978CA">
        <w:rPr>
          <w:color w:val="auto"/>
        </w:rPr>
        <w:t xml:space="preserve">).  </w:t>
      </w:r>
    </w:p>
    <w:p w14:paraId="1661353E" w14:textId="77777777" w:rsidR="0074779C" w:rsidRPr="001978CA" w:rsidRDefault="0074779C" w:rsidP="004E0D22">
      <w:pPr>
        <w:rPr>
          <w:color w:val="auto"/>
        </w:rPr>
      </w:pPr>
    </w:p>
    <w:p w14:paraId="492882AD" w14:textId="45F70A2C" w:rsidR="0074779C" w:rsidRPr="001978CA" w:rsidRDefault="00D600A8" w:rsidP="004E0D22">
      <w:pPr>
        <w:rPr>
          <w:b/>
          <w:color w:val="auto"/>
        </w:rPr>
      </w:pPr>
      <w:r w:rsidRPr="001978CA">
        <w:rPr>
          <w:color w:val="auto"/>
        </w:rPr>
        <w:t>In combination with a calcium indicator (Fluo-4</w:t>
      </w:r>
      <w:r w:rsidR="007C1ABA" w:rsidRPr="001978CA">
        <w:rPr>
          <w:color w:val="auto"/>
        </w:rPr>
        <w:t xml:space="preserve"> </w:t>
      </w:r>
      <w:r w:rsidRPr="001978CA">
        <w:rPr>
          <w:color w:val="auto"/>
        </w:rPr>
        <w:t xml:space="preserve">AM), neuronal activity can be captured in the tissue culture chip. Spontaneous activity of motor neurons </w:t>
      </w:r>
      <w:r w:rsidR="00D50EB6" w:rsidRPr="001978CA">
        <w:rPr>
          <w:color w:val="auto"/>
        </w:rPr>
        <w:t>in</w:t>
      </w:r>
      <w:r w:rsidRPr="001978CA">
        <w:rPr>
          <w:color w:val="auto"/>
        </w:rPr>
        <w:t xml:space="preserve"> the </w:t>
      </w:r>
      <w:r w:rsidR="00D50EB6" w:rsidRPr="001978CA">
        <w:rPr>
          <w:color w:val="auto"/>
        </w:rPr>
        <w:t>spheroid</w:t>
      </w:r>
      <w:r w:rsidRPr="001978CA">
        <w:rPr>
          <w:color w:val="auto"/>
        </w:rPr>
        <w:t xml:space="preserve"> and the axon bundle were observed</w:t>
      </w:r>
      <w:r w:rsidR="007A60E2" w:rsidRPr="001978CA">
        <w:rPr>
          <w:color w:val="auto"/>
        </w:rPr>
        <w:t xml:space="preserve"> </w:t>
      </w:r>
      <w:r w:rsidR="00E60737" w:rsidRPr="001978CA">
        <w:rPr>
          <w:color w:val="auto"/>
        </w:rPr>
        <w:t>with</w:t>
      </w:r>
      <w:r w:rsidR="007A60E2" w:rsidRPr="001978CA">
        <w:rPr>
          <w:color w:val="auto"/>
        </w:rPr>
        <w:t>in the MNO</w:t>
      </w:r>
      <w:r w:rsidRPr="001978CA">
        <w:rPr>
          <w:color w:val="auto"/>
        </w:rPr>
        <w:t xml:space="preserve">. Also, </w:t>
      </w:r>
      <w:r w:rsidR="00D50EB6" w:rsidRPr="001978CA">
        <w:rPr>
          <w:color w:val="auto"/>
        </w:rPr>
        <w:t>the neural activities</w:t>
      </w:r>
      <w:r w:rsidRPr="001978CA">
        <w:rPr>
          <w:color w:val="auto"/>
        </w:rPr>
        <w:t xml:space="preserve"> were observed by using a multi-electrode array system.</w:t>
      </w:r>
    </w:p>
    <w:p w14:paraId="322A02C9" w14:textId="546EDCF0" w:rsidR="0074779C" w:rsidRPr="001978CA" w:rsidRDefault="0074779C" w:rsidP="004E0D22">
      <w:pPr>
        <w:pBdr>
          <w:top w:val="nil"/>
          <w:left w:val="nil"/>
          <w:bottom w:val="nil"/>
          <w:right w:val="nil"/>
          <w:between w:val="nil"/>
        </w:pBdr>
        <w:rPr>
          <w:b/>
          <w:color w:val="auto"/>
        </w:rPr>
      </w:pPr>
      <w:bookmarkStart w:id="7" w:name="bookmark=id.2s8eyo1" w:colFirst="0" w:colLast="0"/>
      <w:bookmarkEnd w:id="7"/>
    </w:p>
    <w:p w14:paraId="10B9ADFE" w14:textId="147744C0" w:rsidR="0074779C" w:rsidRPr="001978CA" w:rsidRDefault="00D600A8" w:rsidP="004E0D22">
      <w:pPr>
        <w:autoSpaceDE/>
        <w:autoSpaceDN/>
        <w:adjustRightInd/>
        <w:rPr>
          <w:b/>
          <w:color w:val="auto"/>
        </w:rPr>
      </w:pPr>
      <w:r w:rsidRPr="001978CA">
        <w:rPr>
          <w:b/>
          <w:color w:val="auto"/>
        </w:rPr>
        <w:t>FIGURE &amp; TABLE LEGENDS:</w:t>
      </w:r>
      <w:r w:rsidRPr="001978CA">
        <w:rPr>
          <w:i/>
          <w:color w:val="auto"/>
        </w:rPr>
        <w:t xml:space="preserve"> </w:t>
      </w:r>
    </w:p>
    <w:p w14:paraId="227D3CB8" w14:textId="3F4F10DD" w:rsidR="0074779C" w:rsidRPr="001978CA" w:rsidRDefault="0074779C" w:rsidP="004E0D22">
      <w:pPr>
        <w:widowControl/>
        <w:rPr>
          <w:color w:val="auto"/>
        </w:rPr>
      </w:pPr>
    </w:p>
    <w:p w14:paraId="2262D574" w14:textId="54D22474" w:rsidR="0074779C" w:rsidRPr="002A716C" w:rsidRDefault="00D600A8" w:rsidP="004E0D22">
      <w:pPr>
        <w:rPr>
          <w:rFonts w:asciiTheme="minorHAnsi" w:hAnsiTheme="minorHAnsi" w:cstheme="minorHAnsi"/>
          <w:b/>
          <w:color w:val="auto"/>
        </w:rPr>
      </w:pPr>
      <w:r w:rsidRPr="001978CA">
        <w:rPr>
          <w:rFonts w:asciiTheme="minorHAnsi" w:hAnsiTheme="minorHAnsi" w:cstheme="minorHAnsi"/>
          <w:b/>
          <w:color w:val="auto"/>
        </w:rPr>
        <w:t>Figure 1: The dimension of PDMS tissue culture chip</w:t>
      </w:r>
      <w:r w:rsidR="002A716C">
        <w:rPr>
          <w:rFonts w:asciiTheme="minorHAnsi" w:hAnsiTheme="minorHAnsi" w:cstheme="minorHAnsi"/>
          <w:b/>
          <w:color w:val="auto"/>
        </w:rPr>
        <w:t xml:space="preserve">. </w:t>
      </w:r>
      <w:r w:rsidRPr="001978CA">
        <w:rPr>
          <w:rFonts w:asciiTheme="minorHAnsi" w:hAnsiTheme="minorHAnsi" w:cstheme="minorHAnsi"/>
          <w:color w:val="auto"/>
        </w:rPr>
        <w:t>(</w:t>
      </w:r>
      <w:r w:rsidRPr="00001A1A">
        <w:rPr>
          <w:rFonts w:asciiTheme="minorHAnsi" w:hAnsiTheme="minorHAnsi" w:cstheme="minorHAnsi"/>
          <w:b/>
          <w:bCs/>
          <w:color w:val="auto"/>
        </w:rPr>
        <w:t>A</w:t>
      </w:r>
      <w:r w:rsidRPr="001978CA">
        <w:rPr>
          <w:rFonts w:asciiTheme="minorHAnsi" w:hAnsiTheme="minorHAnsi" w:cstheme="minorHAnsi"/>
          <w:color w:val="auto"/>
        </w:rPr>
        <w:t xml:space="preserve">) </w:t>
      </w:r>
      <w:r w:rsidR="00AA59CB" w:rsidRPr="001978CA">
        <w:rPr>
          <w:rFonts w:asciiTheme="minorHAnsi" w:hAnsiTheme="minorHAnsi" w:cstheme="minorHAnsi"/>
          <w:color w:val="auto"/>
        </w:rPr>
        <w:t>Photomask</w:t>
      </w:r>
      <w:r w:rsidRPr="001978CA">
        <w:rPr>
          <w:rFonts w:asciiTheme="minorHAnsi" w:hAnsiTheme="minorHAnsi" w:cstheme="minorHAnsi"/>
          <w:color w:val="auto"/>
        </w:rPr>
        <w:t xml:space="preserve"> of the tissue culture chip. (</w:t>
      </w:r>
      <w:r w:rsidRPr="00001A1A">
        <w:rPr>
          <w:rFonts w:asciiTheme="minorHAnsi" w:hAnsiTheme="minorHAnsi" w:cstheme="minorHAnsi"/>
          <w:b/>
          <w:bCs/>
          <w:color w:val="auto"/>
        </w:rPr>
        <w:t>B</w:t>
      </w:r>
      <w:r w:rsidRPr="001978CA">
        <w:rPr>
          <w:rFonts w:asciiTheme="minorHAnsi" w:hAnsiTheme="minorHAnsi" w:cstheme="minorHAnsi"/>
          <w:color w:val="auto"/>
        </w:rPr>
        <w:t xml:space="preserve">) Dimensions of microchannel in the tissue culture chip. The diameter of the base chamber for holding motor neuron spheroid is 2 mm and the hole of PDMS above the chamber is 1.5 mm. The width and height of a microchannel bridging two chambers are both 150 </w:t>
      </w:r>
      <w:proofErr w:type="spellStart"/>
      <w:r w:rsidRPr="001978CA">
        <w:rPr>
          <w:rFonts w:asciiTheme="minorHAnsi" w:eastAsia="Times New Roman" w:hAnsiTheme="minorHAnsi" w:cstheme="minorHAnsi"/>
          <w:color w:val="auto"/>
        </w:rPr>
        <w:t>μ</w:t>
      </w:r>
      <w:r w:rsidRPr="001978CA">
        <w:rPr>
          <w:rFonts w:asciiTheme="minorHAnsi" w:hAnsiTheme="minorHAnsi" w:cstheme="minorHAnsi"/>
          <w:color w:val="auto"/>
        </w:rPr>
        <w:t>m</w:t>
      </w:r>
      <w:proofErr w:type="spellEnd"/>
      <w:r w:rsidRPr="001978CA">
        <w:rPr>
          <w:rFonts w:asciiTheme="minorHAnsi" w:hAnsiTheme="minorHAnsi" w:cstheme="minorHAnsi"/>
          <w:color w:val="auto"/>
        </w:rPr>
        <w:t xml:space="preserve">. </w:t>
      </w:r>
    </w:p>
    <w:p w14:paraId="002AE1AD" w14:textId="6BF64BB8" w:rsidR="0074779C" w:rsidRPr="001978CA" w:rsidRDefault="0074779C" w:rsidP="004E0D22">
      <w:pPr>
        <w:rPr>
          <w:rFonts w:asciiTheme="minorHAnsi" w:hAnsiTheme="minorHAnsi" w:cstheme="minorHAnsi"/>
          <w:b/>
          <w:color w:val="auto"/>
        </w:rPr>
      </w:pPr>
    </w:p>
    <w:p w14:paraId="5F273E49" w14:textId="6DB38154" w:rsidR="0074779C" w:rsidRPr="002A716C" w:rsidRDefault="00D600A8" w:rsidP="004E0D22">
      <w:pPr>
        <w:rPr>
          <w:rFonts w:asciiTheme="minorHAnsi" w:hAnsiTheme="minorHAnsi" w:cstheme="minorHAnsi"/>
          <w:b/>
          <w:color w:val="auto"/>
        </w:rPr>
      </w:pPr>
      <w:r w:rsidRPr="001978CA">
        <w:rPr>
          <w:rFonts w:asciiTheme="minorHAnsi" w:hAnsiTheme="minorHAnsi" w:cstheme="minorHAnsi"/>
          <w:b/>
          <w:color w:val="auto"/>
        </w:rPr>
        <w:t>Figure 2: Schematic illustration of motor neuron differentiation</w:t>
      </w:r>
      <w:r w:rsidR="002A716C">
        <w:rPr>
          <w:rFonts w:asciiTheme="minorHAnsi" w:hAnsiTheme="minorHAnsi" w:cstheme="minorHAnsi"/>
          <w:b/>
          <w:color w:val="auto"/>
        </w:rPr>
        <w:t xml:space="preserve">. </w:t>
      </w:r>
      <w:r w:rsidRPr="001978CA">
        <w:rPr>
          <w:rFonts w:asciiTheme="minorHAnsi" w:hAnsiTheme="minorHAnsi" w:cstheme="minorHAnsi"/>
          <w:color w:val="auto"/>
        </w:rPr>
        <w:t>(</w:t>
      </w:r>
      <w:r w:rsidRPr="00001A1A">
        <w:rPr>
          <w:rFonts w:asciiTheme="minorHAnsi" w:hAnsiTheme="minorHAnsi" w:cstheme="minorHAnsi"/>
          <w:b/>
          <w:bCs/>
          <w:color w:val="auto"/>
        </w:rPr>
        <w:t>A</w:t>
      </w:r>
      <w:r w:rsidRPr="001978CA">
        <w:rPr>
          <w:rFonts w:asciiTheme="minorHAnsi" w:hAnsiTheme="minorHAnsi" w:cstheme="minorHAnsi"/>
          <w:color w:val="auto"/>
        </w:rPr>
        <w:t>) The differentiation steps involve</w:t>
      </w:r>
      <w:r w:rsidR="00001A1A">
        <w:rPr>
          <w:rFonts w:asciiTheme="minorHAnsi" w:hAnsiTheme="minorHAnsi" w:cstheme="minorHAnsi"/>
          <w:color w:val="auto"/>
        </w:rPr>
        <w:t>d</w:t>
      </w:r>
      <w:r w:rsidRPr="001978CA">
        <w:rPr>
          <w:rFonts w:asciiTheme="minorHAnsi" w:hAnsiTheme="minorHAnsi" w:cstheme="minorHAnsi"/>
          <w:color w:val="auto"/>
        </w:rPr>
        <w:t xml:space="preserve"> neural induction, patterning into motor neuron lineage, and maturation of motor neurons. (</w:t>
      </w:r>
      <w:r w:rsidRPr="00001A1A">
        <w:rPr>
          <w:rFonts w:asciiTheme="minorHAnsi" w:hAnsiTheme="minorHAnsi" w:cstheme="minorHAnsi"/>
          <w:b/>
          <w:bCs/>
          <w:color w:val="auto"/>
        </w:rPr>
        <w:t>B</w:t>
      </w:r>
      <w:r w:rsidRPr="001978CA">
        <w:rPr>
          <w:rFonts w:asciiTheme="minorHAnsi" w:hAnsiTheme="minorHAnsi" w:cstheme="minorHAnsi"/>
          <w:color w:val="auto"/>
        </w:rPr>
        <w:t xml:space="preserve">) </w:t>
      </w:r>
      <w:r w:rsidR="00001A1A">
        <w:rPr>
          <w:rFonts w:asciiTheme="minorHAnsi" w:hAnsiTheme="minorHAnsi" w:cstheme="minorHAnsi"/>
          <w:color w:val="auto"/>
        </w:rPr>
        <w:t>T</w:t>
      </w:r>
      <w:r w:rsidRPr="001978CA">
        <w:rPr>
          <w:rFonts w:asciiTheme="minorHAnsi" w:hAnsiTheme="minorHAnsi" w:cstheme="minorHAnsi"/>
          <w:color w:val="auto"/>
        </w:rPr>
        <w:t xml:space="preserve">wo options to create motor neuron spheroid (MNS) from </w:t>
      </w:r>
      <w:proofErr w:type="spellStart"/>
      <w:r w:rsidRPr="001978CA">
        <w:rPr>
          <w:rFonts w:asciiTheme="minorHAnsi" w:hAnsiTheme="minorHAnsi" w:cstheme="minorHAnsi"/>
          <w:color w:val="auto"/>
        </w:rPr>
        <w:t>iPS</w:t>
      </w:r>
      <w:proofErr w:type="spellEnd"/>
      <w:r w:rsidRPr="001978CA">
        <w:rPr>
          <w:rFonts w:asciiTheme="minorHAnsi" w:hAnsiTheme="minorHAnsi" w:cstheme="minorHAnsi"/>
          <w:color w:val="auto"/>
        </w:rPr>
        <w:t xml:space="preserve"> cells: 3D protocol, and a 2D protocol with dissociation step of motor neurons. Motor nerve organoid (MNO) c</w:t>
      </w:r>
      <w:r w:rsidR="00001A1A">
        <w:rPr>
          <w:rFonts w:asciiTheme="minorHAnsi" w:hAnsiTheme="minorHAnsi" w:cstheme="minorHAnsi"/>
          <w:color w:val="auto"/>
        </w:rPr>
        <w:t>an</w:t>
      </w:r>
      <w:r w:rsidRPr="001978CA">
        <w:rPr>
          <w:rFonts w:asciiTheme="minorHAnsi" w:hAnsiTheme="minorHAnsi" w:cstheme="minorHAnsi"/>
          <w:color w:val="auto"/>
        </w:rPr>
        <w:t xml:space="preserve"> be obtained by both protocols.</w:t>
      </w:r>
    </w:p>
    <w:p w14:paraId="7F8D5FA4" w14:textId="77777777" w:rsidR="0074779C" w:rsidRPr="001978CA" w:rsidRDefault="0074779C" w:rsidP="004E0D22">
      <w:pPr>
        <w:rPr>
          <w:rFonts w:asciiTheme="minorHAnsi" w:hAnsiTheme="minorHAnsi" w:cstheme="minorHAnsi"/>
          <w:b/>
          <w:color w:val="auto"/>
        </w:rPr>
      </w:pPr>
    </w:p>
    <w:p w14:paraId="70DCF2F3" w14:textId="684106B3" w:rsidR="0074779C" w:rsidRPr="002A716C" w:rsidRDefault="00D600A8" w:rsidP="004E0D22">
      <w:pPr>
        <w:rPr>
          <w:rFonts w:asciiTheme="minorHAnsi" w:hAnsiTheme="minorHAnsi" w:cstheme="minorHAnsi"/>
          <w:b/>
          <w:color w:val="auto"/>
        </w:rPr>
      </w:pPr>
      <w:r w:rsidRPr="001978CA">
        <w:rPr>
          <w:rFonts w:asciiTheme="minorHAnsi" w:hAnsiTheme="minorHAnsi" w:cstheme="minorHAnsi"/>
          <w:b/>
          <w:color w:val="auto"/>
        </w:rPr>
        <w:t xml:space="preserve">Figure 3: Step by step protocol for </w:t>
      </w:r>
      <w:r w:rsidR="00952CFF" w:rsidRPr="001978CA">
        <w:rPr>
          <w:b/>
          <w:bCs/>
          <w:color w:val="auto"/>
        </w:rPr>
        <w:t>basement membrane matrix</w:t>
      </w:r>
      <w:r w:rsidRPr="001978CA">
        <w:rPr>
          <w:rFonts w:asciiTheme="minorHAnsi" w:hAnsiTheme="minorHAnsi" w:cstheme="minorHAnsi"/>
          <w:b/>
          <w:color w:val="auto"/>
        </w:rPr>
        <w:t xml:space="preserve"> coating and motor neuron spheroid introduction.</w:t>
      </w:r>
      <w:r w:rsidR="002A716C">
        <w:rPr>
          <w:rFonts w:asciiTheme="minorHAnsi" w:hAnsiTheme="minorHAnsi" w:cstheme="minorHAnsi"/>
          <w:b/>
          <w:color w:val="auto"/>
        </w:rPr>
        <w:t xml:space="preserve"> </w:t>
      </w:r>
      <w:r w:rsidRPr="001978CA">
        <w:rPr>
          <w:rFonts w:asciiTheme="minorHAnsi" w:hAnsiTheme="minorHAnsi" w:cstheme="minorHAnsi"/>
          <w:color w:val="auto"/>
        </w:rPr>
        <w:t>(</w:t>
      </w:r>
      <w:r w:rsidRPr="00001A1A">
        <w:rPr>
          <w:rFonts w:asciiTheme="minorHAnsi" w:hAnsiTheme="minorHAnsi" w:cstheme="minorHAnsi"/>
          <w:b/>
          <w:bCs/>
          <w:color w:val="auto"/>
        </w:rPr>
        <w:t>A</w:t>
      </w:r>
      <w:r w:rsidRPr="001978CA">
        <w:rPr>
          <w:rFonts w:asciiTheme="minorHAnsi" w:hAnsiTheme="minorHAnsi" w:cstheme="minorHAnsi"/>
          <w:color w:val="auto"/>
        </w:rPr>
        <w:t>)</w:t>
      </w:r>
      <w:r w:rsidR="00952CFF" w:rsidRPr="001978CA">
        <w:rPr>
          <w:rFonts w:asciiTheme="minorHAnsi" w:hAnsiTheme="minorHAnsi" w:cstheme="minorHAnsi"/>
          <w:color w:val="auto"/>
        </w:rPr>
        <w:t xml:space="preserve"> </w:t>
      </w:r>
      <w:r w:rsidR="00952CFF" w:rsidRPr="001978CA">
        <w:rPr>
          <w:color w:val="auto"/>
        </w:rPr>
        <w:t>Basement membrane matrix</w:t>
      </w:r>
      <w:r w:rsidR="00952CFF" w:rsidRPr="001978CA">
        <w:rPr>
          <w:rFonts w:asciiTheme="minorHAnsi" w:hAnsiTheme="minorHAnsi" w:cstheme="minorHAnsi"/>
          <w:color w:val="auto"/>
        </w:rPr>
        <w:t xml:space="preserve"> </w:t>
      </w:r>
      <w:r w:rsidRPr="001978CA">
        <w:rPr>
          <w:rFonts w:asciiTheme="minorHAnsi" w:hAnsiTheme="minorHAnsi" w:cstheme="minorHAnsi"/>
          <w:color w:val="auto"/>
        </w:rPr>
        <w:t>coating in the channel of the tissue culture chip. (</w:t>
      </w:r>
      <w:r w:rsidRPr="00001A1A">
        <w:rPr>
          <w:rFonts w:asciiTheme="minorHAnsi" w:hAnsiTheme="minorHAnsi" w:cstheme="minorHAnsi"/>
          <w:b/>
          <w:bCs/>
          <w:color w:val="auto"/>
        </w:rPr>
        <w:t>B</w:t>
      </w:r>
      <w:r w:rsidRPr="001978CA">
        <w:rPr>
          <w:rFonts w:asciiTheme="minorHAnsi" w:hAnsiTheme="minorHAnsi" w:cstheme="minorHAnsi"/>
          <w:color w:val="auto"/>
        </w:rPr>
        <w:t>) MNS introduction into the hole of the chip. (</w:t>
      </w:r>
      <w:r w:rsidRPr="00001A1A">
        <w:rPr>
          <w:rFonts w:asciiTheme="minorHAnsi" w:hAnsiTheme="minorHAnsi" w:cstheme="minorHAnsi"/>
          <w:b/>
          <w:bCs/>
          <w:color w:val="auto"/>
        </w:rPr>
        <w:t>C</w:t>
      </w:r>
      <w:r w:rsidRPr="001978CA">
        <w:rPr>
          <w:rFonts w:asciiTheme="minorHAnsi" w:hAnsiTheme="minorHAnsi" w:cstheme="minorHAnsi"/>
          <w:color w:val="auto"/>
        </w:rPr>
        <w:t>) Culture medium change by aspiration of exhausted medium.</w:t>
      </w:r>
    </w:p>
    <w:p w14:paraId="15142993" w14:textId="55EE6CBE" w:rsidR="0074779C" w:rsidRPr="001978CA" w:rsidRDefault="0074779C" w:rsidP="004E0D22">
      <w:pPr>
        <w:widowControl/>
        <w:rPr>
          <w:rFonts w:asciiTheme="minorHAnsi" w:hAnsiTheme="minorHAnsi" w:cstheme="minorHAnsi"/>
          <w:b/>
          <w:color w:val="auto"/>
        </w:rPr>
      </w:pPr>
    </w:p>
    <w:p w14:paraId="2BD95BCF" w14:textId="0EC391A6" w:rsidR="003D000B" w:rsidRPr="002A716C" w:rsidRDefault="00D600A8" w:rsidP="004E0D22">
      <w:pPr>
        <w:rPr>
          <w:rFonts w:asciiTheme="minorHAnsi" w:hAnsiTheme="minorHAnsi" w:cstheme="minorHAnsi"/>
          <w:b/>
          <w:color w:val="auto"/>
        </w:rPr>
      </w:pPr>
      <w:r w:rsidRPr="001978CA">
        <w:rPr>
          <w:rFonts w:asciiTheme="minorHAnsi" w:hAnsiTheme="minorHAnsi" w:cstheme="minorHAnsi"/>
          <w:b/>
          <w:color w:val="auto"/>
        </w:rPr>
        <w:t>Figure 4: 2D and 3D motor neuron differentiation</w:t>
      </w:r>
      <w:r w:rsidR="002A716C">
        <w:rPr>
          <w:rFonts w:asciiTheme="minorHAnsi" w:hAnsiTheme="minorHAnsi" w:cstheme="minorHAnsi"/>
          <w:b/>
          <w:color w:val="auto"/>
        </w:rPr>
        <w:t xml:space="preserve">. </w:t>
      </w:r>
      <w:r w:rsidRPr="001978CA">
        <w:rPr>
          <w:rFonts w:asciiTheme="minorHAnsi" w:hAnsiTheme="minorHAnsi" w:cstheme="minorHAnsi"/>
          <w:color w:val="auto"/>
        </w:rPr>
        <w:t>(</w:t>
      </w:r>
      <w:r w:rsidRPr="00001A1A">
        <w:rPr>
          <w:rFonts w:asciiTheme="minorHAnsi" w:hAnsiTheme="minorHAnsi" w:cstheme="minorHAnsi"/>
          <w:b/>
          <w:bCs/>
          <w:color w:val="auto"/>
        </w:rPr>
        <w:t>A</w:t>
      </w:r>
      <w:r w:rsidRPr="001978CA">
        <w:rPr>
          <w:rFonts w:asciiTheme="minorHAnsi" w:hAnsiTheme="minorHAnsi" w:cstheme="minorHAnsi"/>
          <w:color w:val="auto"/>
        </w:rPr>
        <w:t xml:space="preserve">) Time course of representative 3D MNS differentiation (3D protocol). The size of the MNS </w:t>
      </w:r>
      <w:r w:rsidRPr="00001A1A">
        <w:rPr>
          <w:rFonts w:asciiTheme="minorHAnsi" w:hAnsiTheme="minorHAnsi" w:cstheme="minorHAnsi"/>
          <w:b/>
          <w:bCs/>
          <w:color w:val="auto"/>
        </w:rPr>
        <w:t>gradually</w:t>
      </w:r>
      <w:r w:rsidRPr="001978CA">
        <w:rPr>
          <w:rFonts w:asciiTheme="minorHAnsi" w:hAnsiTheme="minorHAnsi" w:cstheme="minorHAnsi"/>
          <w:color w:val="auto"/>
        </w:rPr>
        <w:t xml:space="preserve"> increased over time. Scale bar: 500 </w:t>
      </w:r>
      <w:proofErr w:type="spellStart"/>
      <w:r w:rsidRPr="001978CA">
        <w:rPr>
          <w:rFonts w:asciiTheme="minorHAnsi" w:eastAsia="Times New Roman" w:hAnsiTheme="minorHAnsi" w:cstheme="minorHAnsi"/>
          <w:color w:val="auto"/>
        </w:rPr>
        <w:t>μ</w:t>
      </w:r>
      <w:r w:rsidRPr="001978CA">
        <w:rPr>
          <w:rFonts w:asciiTheme="minorHAnsi" w:hAnsiTheme="minorHAnsi" w:cstheme="minorHAnsi"/>
          <w:color w:val="auto"/>
        </w:rPr>
        <w:t>m</w:t>
      </w:r>
      <w:proofErr w:type="spellEnd"/>
      <w:r w:rsidRPr="001978CA">
        <w:rPr>
          <w:rFonts w:asciiTheme="minorHAnsi" w:hAnsiTheme="minorHAnsi" w:cstheme="minorHAnsi"/>
          <w:color w:val="auto"/>
        </w:rPr>
        <w:t>. (</w:t>
      </w:r>
      <w:r w:rsidR="00F37BCF" w:rsidRPr="001978CA">
        <w:rPr>
          <w:rFonts w:asciiTheme="minorHAnsi" w:hAnsiTheme="minorHAnsi" w:cstheme="minorHAnsi"/>
          <w:color w:val="auto"/>
        </w:rPr>
        <w:t>B</w:t>
      </w:r>
      <w:r w:rsidRPr="001978CA">
        <w:rPr>
          <w:rFonts w:asciiTheme="minorHAnsi" w:hAnsiTheme="minorHAnsi" w:cstheme="minorHAnsi"/>
          <w:color w:val="auto"/>
        </w:rPr>
        <w:t xml:space="preserve">) Time course of 2D differentiation on -D2, D0, D1, D6, D12 (2D protocol). Scale bar: 500 </w:t>
      </w:r>
      <w:proofErr w:type="spellStart"/>
      <w:r w:rsidRPr="001978CA">
        <w:rPr>
          <w:rFonts w:asciiTheme="minorHAnsi" w:eastAsia="Times New Roman" w:hAnsiTheme="minorHAnsi" w:cstheme="minorHAnsi"/>
          <w:color w:val="auto"/>
        </w:rPr>
        <w:t>μ</w:t>
      </w:r>
      <w:r w:rsidRPr="001978CA">
        <w:rPr>
          <w:rFonts w:asciiTheme="minorHAnsi" w:hAnsiTheme="minorHAnsi" w:cstheme="minorHAnsi"/>
          <w:color w:val="auto"/>
        </w:rPr>
        <w:t>m</w:t>
      </w:r>
      <w:proofErr w:type="spellEnd"/>
      <w:r w:rsidRPr="001978CA">
        <w:rPr>
          <w:rFonts w:asciiTheme="minorHAnsi" w:hAnsiTheme="minorHAnsi" w:cstheme="minorHAnsi"/>
          <w:color w:val="auto"/>
        </w:rPr>
        <w:t>.</w:t>
      </w:r>
    </w:p>
    <w:p w14:paraId="39B53E0F" w14:textId="2DD321FE" w:rsidR="004F43BD" w:rsidRPr="001978CA" w:rsidRDefault="004F43BD" w:rsidP="004E0D22">
      <w:pPr>
        <w:rPr>
          <w:rFonts w:asciiTheme="minorHAnsi" w:hAnsiTheme="minorHAnsi" w:cstheme="minorHAnsi"/>
          <w:color w:val="auto"/>
        </w:rPr>
      </w:pPr>
    </w:p>
    <w:p w14:paraId="65946F6B" w14:textId="147EE7B6" w:rsidR="00FA0745" w:rsidRPr="001978CA" w:rsidRDefault="004F43BD" w:rsidP="004E0D22">
      <w:pPr>
        <w:rPr>
          <w:rFonts w:asciiTheme="minorHAnsi" w:hAnsiTheme="minorHAnsi" w:cstheme="minorHAnsi"/>
          <w:color w:val="auto"/>
        </w:rPr>
      </w:pPr>
      <w:r w:rsidRPr="001978CA">
        <w:rPr>
          <w:rFonts w:asciiTheme="minorHAnsi" w:hAnsiTheme="minorHAnsi" w:cstheme="minorHAnsi"/>
          <w:b/>
          <w:color w:val="auto"/>
        </w:rPr>
        <w:t>Figure 5: Characterization of motor neurons.</w:t>
      </w:r>
      <w:r w:rsidR="002A716C">
        <w:rPr>
          <w:rFonts w:asciiTheme="minorHAnsi" w:hAnsiTheme="minorHAnsi" w:cstheme="minorHAnsi"/>
          <w:color w:val="auto"/>
        </w:rPr>
        <w:t xml:space="preserve"> </w:t>
      </w:r>
      <w:r w:rsidR="00FA0745" w:rsidRPr="001978CA">
        <w:rPr>
          <w:rFonts w:asciiTheme="minorHAnsi" w:hAnsiTheme="minorHAnsi" w:cstheme="minorHAnsi"/>
          <w:color w:val="auto"/>
        </w:rPr>
        <w:t>(</w:t>
      </w:r>
      <w:r w:rsidR="00FA0745" w:rsidRPr="00001A1A">
        <w:rPr>
          <w:rFonts w:asciiTheme="minorHAnsi" w:hAnsiTheme="minorHAnsi" w:cstheme="minorHAnsi"/>
          <w:b/>
          <w:bCs/>
          <w:color w:val="auto"/>
        </w:rPr>
        <w:t>A</w:t>
      </w:r>
      <w:r w:rsidR="00FA0745" w:rsidRPr="001978CA">
        <w:rPr>
          <w:rFonts w:asciiTheme="minorHAnsi" w:hAnsiTheme="minorHAnsi" w:cstheme="minorHAnsi"/>
          <w:color w:val="auto"/>
        </w:rPr>
        <w:t xml:space="preserve">) (Left) A cryosection of </w:t>
      </w:r>
      <w:proofErr w:type="gramStart"/>
      <w:r w:rsidR="00FA0745" w:rsidRPr="001978CA">
        <w:rPr>
          <w:rFonts w:asciiTheme="minorHAnsi" w:hAnsiTheme="minorHAnsi" w:cstheme="minorHAnsi"/>
          <w:color w:val="auto"/>
        </w:rPr>
        <w:t>a</w:t>
      </w:r>
      <w:proofErr w:type="gramEnd"/>
      <w:r w:rsidR="00FA0745" w:rsidRPr="001978CA">
        <w:rPr>
          <w:rFonts w:asciiTheme="minorHAnsi" w:hAnsiTheme="minorHAnsi" w:cstheme="minorHAnsi"/>
          <w:color w:val="auto"/>
        </w:rPr>
        <w:t xml:space="preserve"> MNS stained with SMI-32 antibody and DAPI. (Middle) A phase-contrast image of </w:t>
      </w:r>
      <w:proofErr w:type="spellStart"/>
      <w:r w:rsidR="00FA0745" w:rsidRPr="001978CA">
        <w:rPr>
          <w:rFonts w:asciiTheme="minorHAnsi" w:hAnsiTheme="minorHAnsi" w:cstheme="minorHAnsi"/>
          <w:color w:val="auto"/>
        </w:rPr>
        <w:t>replated</w:t>
      </w:r>
      <w:proofErr w:type="spellEnd"/>
      <w:r w:rsidR="00FA0745" w:rsidRPr="001978CA">
        <w:rPr>
          <w:rFonts w:asciiTheme="minorHAnsi" w:hAnsiTheme="minorHAnsi" w:cstheme="minorHAnsi"/>
          <w:color w:val="auto"/>
        </w:rPr>
        <w:t xml:space="preserve"> MNS on a </w:t>
      </w:r>
      <w:r w:rsidR="00952CFF" w:rsidRPr="001978CA">
        <w:rPr>
          <w:color w:val="auto"/>
        </w:rPr>
        <w:t>basement membrane matrix</w:t>
      </w:r>
      <w:r w:rsidR="00FA0745" w:rsidRPr="001978CA">
        <w:rPr>
          <w:rFonts w:asciiTheme="minorHAnsi" w:hAnsiTheme="minorHAnsi" w:cstheme="minorHAnsi"/>
          <w:color w:val="auto"/>
        </w:rPr>
        <w:t xml:space="preserve">-coated surface. Axonal elongation was observed. (Right) Axons of </w:t>
      </w:r>
      <w:proofErr w:type="spellStart"/>
      <w:r w:rsidR="00FA0745" w:rsidRPr="001978CA">
        <w:rPr>
          <w:rFonts w:asciiTheme="minorHAnsi" w:hAnsiTheme="minorHAnsi" w:cstheme="minorHAnsi"/>
          <w:color w:val="auto"/>
        </w:rPr>
        <w:t>replated</w:t>
      </w:r>
      <w:proofErr w:type="spellEnd"/>
      <w:r w:rsidR="00FA0745" w:rsidRPr="001978CA">
        <w:rPr>
          <w:rFonts w:asciiTheme="minorHAnsi" w:hAnsiTheme="minorHAnsi" w:cstheme="minorHAnsi"/>
          <w:color w:val="auto"/>
        </w:rPr>
        <w:t xml:space="preserve"> MNS stained with </w:t>
      </w:r>
      <w:proofErr w:type="spellStart"/>
      <w:r w:rsidR="00FA0745" w:rsidRPr="001978CA">
        <w:rPr>
          <w:rFonts w:asciiTheme="minorHAnsi" w:hAnsiTheme="minorHAnsi" w:cstheme="minorHAnsi"/>
          <w:color w:val="auto"/>
        </w:rPr>
        <w:t>Synapsin</w:t>
      </w:r>
      <w:proofErr w:type="spellEnd"/>
      <w:r w:rsidR="00FA0745" w:rsidRPr="001978CA">
        <w:rPr>
          <w:rFonts w:asciiTheme="minorHAnsi" w:hAnsiTheme="minorHAnsi" w:cstheme="minorHAnsi"/>
          <w:color w:val="auto"/>
        </w:rPr>
        <w:t xml:space="preserve"> I and Tuj1 antibodies. Scale bar: 500 </w:t>
      </w:r>
      <w:proofErr w:type="spellStart"/>
      <w:r w:rsidR="00FA0745" w:rsidRPr="001978CA">
        <w:rPr>
          <w:rFonts w:asciiTheme="minorHAnsi" w:hAnsiTheme="minorHAnsi" w:cstheme="minorHAnsi"/>
          <w:color w:val="auto"/>
        </w:rPr>
        <w:t>μm</w:t>
      </w:r>
      <w:proofErr w:type="spellEnd"/>
      <w:r w:rsidR="00FA0745" w:rsidRPr="001978CA">
        <w:rPr>
          <w:rFonts w:asciiTheme="minorHAnsi" w:hAnsiTheme="minorHAnsi" w:cstheme="minorHAnsi"/>
          <w:color w:val="auto"/>
        </w:rPr>
        <w:t xml:space="preserve"> (Left and Middle) and 50μm (Right). (</w:t>
      </w:r>
      <w:r w:rsidR="00FA0745" w:rsidRPr="00001A1A">
        <w:rPr>
          <w:rFonts w:asciiTheme="minorHAnsi" w:hAnsiTheme="minorHAnsi" w:cstheme="minorHAnsi"/>
          <w:b/>
          <w:bCs/>
          <w:color w:val="auto"/>
        </w:rPr>
        <w:t>B</w:t>
      </w:r>
      <w:r w:rsidR="00FA0745" w:rsidRPr="001978CA">
        <w:rPr>
          <w:rFonts w:asciiTheme="minorHAnsi" w:hAnsiTheme="minorHAnsi" w:cstheme="minorHAnsi"/>
          <w:color w:val="auto"/>
        </w:rPr>
        <w:t xml:space="preserve">) A representative image of 2D motor neurons </w:t>
      </w:r>
      <w:proofErr w:type="spellStart"/>
      <w:r w:rsidR="00FA0745" w:rsidRPr="001978CA">
        <w:rPr>
          <w:rFonts w:asciiTheme="minorHAnsi" w:hAnsiTheme="minorHAnsi" w:cstheme="minorHAnsi"/>
          <w:color w:val="auto"/>
        </w:rPr>
        <w:t>immunostained</w:t>
      </w:r>
      <w:proofErr w:type="spellEnd"/>
      <w:r w:rsidR="00FA0745" w:rsidRPr="001978CA">
        <w:rPr>
          <w:rFonts w:asciiTheme="minorHAnsi" w:hAnsiTheme="minorHAnsi" w:cstheme="minorHAnsi"/>
          <w:color w:val="auto"/>
        </w:rPr>
        <w:t xml:space="preserve"> with </w:t>
      </w:r>
      <w:proofErr w:type="spellStart"/>
      <w:r w:rsidR="00FA0745" w:rsidRPr="001978CA">
        <w:rPr>
          <w:rFonts w:asciiTheme="minorHAnsi" w:hAnsiTheme="minorHAnsi" w:cstheme="minorHAnsi"/>
          <w:color w:val="auto"/>
        </w:rPr>
        <w:t>Tuj</w:t>
      </w:r>
      <w:proofErr w:type="spellEnd"/>
      <w:r w:rsidR="00FA0745" w:rsidRPr="001978CA">
        <w:rPr>
          <w:rFonts w:asciiTheme="minorHAnsi" w:hAnsiTheme="minorHAnsi" w:cstheme="minorHAnsi"/>
          <w:color w:val="auto"/>
        </w:rPr>
        <w:t xml:space="preserve"> and HB9 antibodies. Scale bar: 200 </w:t>
      </w:r>
      <w:proofErr w:type="spellStart"/>
      <w:r w:rsidR="00FA0745" w:rsidRPr="001978CA">
        <w:rPr>
          <w:rFonts w:asciiTheme="minorHAnsi" w:hAnsiTheme="minorHAnsi" w:cstheme="minorHAnsi"/>
          <w:color w:val="auto"/>
        </w:rPr>
        <w:t>μm</w:t>
      </w:r>
      <w:proofErr w:type="spellEnd"/>
      <w:r w:rsidR="00FA0745" w:rsidRPr="001978CA">
        <w:rPr>
          <w:rFonts w:asciiTheme="minorHAnsi" w:hAnsiTheme="minorHAnsi" w:cstheme="minorHAnsi"/>
          <w:color w:val="auto"/>
        </w:rPr>
        <w:t>.</w:t>
      </w:r>
    </w:p>
    <w:p w14:paraId="0A834872" w14:textId="77777777" w:rsidR="00FA0745" w:rsidRPr="001978CA" w:rsidRDefault="00FA0745" w:rsidP="004E0D22">
      <w:pPr>
        <w:rPr>
          <w:rFonts w:asciiTheme="minorHAnsi" w:hAnsiTheme="minorHAnsi" w:cstheme="minorHAnsi"/>
          <w:b/>
          <w:bCs/>
          <w:color w:val="auto"/>
        </w:rPr>
      </w:pPr>
    </w:p>
    <w:p w14:paraId="0C71D4FD" w14:textId="52983580" w:rsidR="0074779C" w:rsidRPr="002A716C" w:rsidRDefault="00FA0745" w:rsidP="004E0D22">
      <w:pPr>
        <w:rPr>
          <w:rFonts w:asciiTheme="minorHAnsi" w:hAnsiTheme="minorHAnsi" w:cstheme="minorHAnsi"/>
          <w:b/>
          <w:bCs/>
          <w:color w:val="auto"/>
        </w:rPr>
      </w:pPr>
      <w:r w:rsidRPr="001978CA">
        <w:rPr>
          <w:rFonts w:asciiTheme="minorHAnsi" w:hAnsiTheme="minorHAnsi" w:cstheme="minorHAnsi"/>
          <w:b/>
          <w:bCs/>
          <w:color w:val="auto"/>
        </w:rPr>
        <w:t>Figure 6: Characterization of a motor nerve organoid (MNO) generated in a culture chip.</w:t>
      </w:r>
      <w:r w:rsidR="002A716C">
        <w:rPr>
          <w:rFonts w:asciiTheme="minorHAnsi" w:hAnsiTheme="minorHAnsi" w:cstheme="minorHAnsi"/>
          <w:b/>
          <w:bCs/>
          <w:color w:val="auto"/>
        </w:rPr>
        <w:t xml:space="preserve"> </w:t>
      </w:r>
      <w:r w:rsidR="00D600A8" w:rsidRPr="001978CA">
        <w:rPr>
          <w:rFonts w:asciiTheme="minorHAnsi" w:hAnsiTheme="minorHAnsi" w:cstheme="minorHAnsi"/>
          <w:color w:val="auto"/>
        </w:rPr>
        <w:t>(</w:t>
      </w:r>
      <w:r w:rsidR="00D600A8" w:rsidRPr="00001A1A">
        <w:rPr>
          <w:rFonts w:asciiTheme="minorHAnsi" w:hAnsiTheme="minorHAnsi" w:cstheme="minorHAnsi"/>
          <w:b/>
          <w:bCs/>
          <w:color w:val="auto"/>
        </w:rPr>
        <w:t>A</w:t>
      </w:r>
      <w:r w:rsidR="00D600A8" w:rsidRPr="001978CA">
        <w:rPr>
          <w:rFonts w:asciiTheme="minorHAnsi" w:hAnsiTheme="minorHAnsi" w:cstheme="minorHAnsi"/>
          <w:color w:val="auto"/>
        </w:rPr>
        <w:t xml:space="preserve">) Representative images of axon elongation and thick axon bundle formation on D32. Scale bar: 500 </w:t>
      </w:r>
      <w:proofErr w:type="spellStart"/>
      <w:r w:rsidR="00D600A8" w:rsidRPr="001978CA">
        <w:rPr>
          <w:rFonts w:asciiTheme="minorHAnsi" w:eastAsia="Times New Roman" w:hAnsiTheme="minorHAnsi" w:cstheme="minorHAnsi"/>
          <w:color w:val="auto"/>
        </w:rPr>
        <w:t>μ</w:t>
      </w:r>
      <w:r w:rsidR="00D600A8" w:rsidRPr="001978CA">
        <w:rPr>
          <w:rFonts w:asciiTheme="minorHAnsi" w:hAnsiTheme="minorHAnsi" w:cstheme="minorHAnsi"/>
          <w:color w:val="auto"/>
        </w:rPr>
        <w:t>m</w:t>
      </w:r>
      <w:proofErr w:type="spellEnd"/>
      <w:r w:rsidR="00D600A8" w:rsidRPr="001978CA">
        <w:rPr>
          <w:rFonts w:asciiTheme="minorHAnsi" w:hAnsiTheme="minorHAnsi" w:cstheme="minorHAnsi"/>
          <w:color w:val="auto"/>
        </w:rPr>
        <w:t>. (</w:t>
      </w:r>
      <w:r w:rsidR="00D600A8" w:rsidRPr="00001A1A">
        <w:rPr>
          <w:b/>
          <w:bCs/>
          <w:color w:val="auto"/>
        </w:rPr>
        <w:t>B</w:t>
      </w:r>
      <w:r w:rsidR="00D600A8" w:rsidRPr="001978CA">
        <w:rPr>
          <w:color w:val="auto"/>
        </w:rPr>
        <w:t>) Immunostaining of motor nerve organoid (MNO) by SMI-32 and DAPI. Axons and cell bodies can be isolated by physically cutting. Scale bar: 1 mm. (</w:t>
      </w:r>
      <w:r w:rsidR="00D600A8" w:rsidRPr="00001A1A">
        <w:rPr>
          <w:b/>
          <w:bCs/>
          <w:color w:val="auto"/>
        </w:rPr>
        <w:t>C</w:t>
      </w:r>
      <w:r w:rsidR="00D600A8" w:rsidRPr="001978CA">
        <w:rPr>
          <w:color w:val="auto"/>
        </w:rPr>
        <w:t xml:space="preserve">) </w:t>
      </w:r>
      <w:r w:rsidR="00001A1A">
        <w:rPr>
          <w:color w:val="auto"/>
        </w:rPr>
        <w:t>P</w:t>
      </w:r>
      <w:r w:rsidR="00D600A8" w:rsidRPr="001978CA">
        <w:rPr>
          <w:color w:val="auto"/>
        </w:rPr>
        <w:t xml:space="preserve">urity of the protein from axons and cell bodies quantified by </w:t>
      </w:r>
      <w:r w:rsidR="00C400C9" w:rsidRPr="001978CA">
        <w:rPr>
          <w:color w:val="auto"/>
        </w:rPr>
        <w:t>w</w:t>
      </w:r>
      <w:r w:rsidR="00D600A8" w:rsidRPr="001978CA">
        <w:rPr>
          <w:color w:val="auto"/>
        </w:rPr>
        <w:t xml:space="preserve">estern blotting. MAP2, a dendritic marker, was not </w:t>
      </w:r>
      <w:r w:rsidR="003D000B" w:rsidRPr="001978CA">
        <w:rPr>
          <w:color w:val="auto"/>
        </w:rPr>
        <w:t>detected in</w:t>
      </w:r>
      <w:r w:rsidR="00D600A8" w:rsidRPr="001978CA">
        <w:rPr>
          <w:color w:val="auto"/>
        </w:rPr>
        <w:t xml:space="preserve"> axonal protein, whereas axonal marker</w:t>
      </w:r>
      <w:r w:rsidR="007C1ABA" w:rsidRPr="001978CA">
        <w:rPr>
          <w:color w:val="auto"/>
        </w:rPr>
        <w:t xml:space="preserve"> Tau1 </w:t>
      </w:r>
      <w:r w:rsidR="00D600A8" w:rsidRPr="001978CA">
        <w:rPr>
          <w:color w:val="auto"/>
        </w:rPr>
        <w:t xml:space="preserve">is </w:t>
      </w:r>
      <w:r w:rsidR="007C1ABA" w:rsidRPr="001978CA">
        <w:rPr>
          <w:color w:val="auto"/>
        </w:rPr>
        <w:t>en</w:t>
      </w:r>
      <w:r w:rsidR="00D600A8" w:rsidRPr="001978CA">
        <w:rPr>
          <w:color w:val="auto"/>
        </w:rPr>
        <w:t>rich</w:t>
      </w:r>
      <w:r w:rsidR="007C1ABA" w:rsidRPr="001978CA">
        <w:rPr>
          <w:color w:val="auto"/>
        </w:rPr>
        <w:t>ed</w:t>
      </w:r>
      <w:r w:rsidR="00D600A8" w:rsidRPr="001978CA">
        <w:rPr>
          <w:color w:val="auto"/>
        </w:rPr>
        <w:t xml:space="preserve"> in </w:t>
      </w:r>
      <w:r w:rsidR="007C1ABA" w:rsidRPr="001978CA">
        <w:rPr>
          <w:color w:val="auto"/>
        </w:rPr>
        <w:t xml:space="preserve">the </w:t>
      </w:r>
      <w:r w:rsidR="00D600A8" w:rsidRPr="001978CA">
        <w:rPr>
          <w:color w:val="auto"/>
        </w:rPr>
        <w:t xml:space="preserve">axonal protein. </w:t>
      </w:r>
    </w:p>
    <w:p w14:paraId="23DFE650" w14:textId="77777777" w:rsidR="0098015E" w:rsidRPr="001978CA" w:rsidRDefault="0098015E" w:rsidP="004E0D22">
      <w:pPr>
        <w:rPr>
          <w:b/>
          <w:color w:val="auto"/>
        </w:rPr>
      </w:pPr>
      <w:bookmarkStart w:id="8" w:name="bookmark=id.17dp8vu" w:colFirst="0" w:colLast="0"/>
      <w:bookmarkEnd w:id="8"/>
    </w:p>
    <w:p w14:paraId="0C261FCA" w14:textId="7C820AA9" w:rsidR="0074779C" w:rsidRPr="001978CA" w:rsidRDefault="00D600A8" w:rsidP="004E0D22">
      <w:pPr>
        <w:rPr>
          <w:color w:val="auto"/>
        </w:rPr>
      </w:pPr>
      <w:r w:rsidRPr="001978CA">
        <w:rPr>
          <w:b/>
          <w:color w:val="auto"/>
        </w:rPr>
        <w:t xml:space="preserve">DISCUSSION: </w:t>
      </w:r>
    </w:p>
    <w:p w14:paraId="2D4B177D" w14:textId="0CEA68A5" w:rsidR="0074779C" w:rsidRPr="001978CA" w:rsidRDefault="00D600A8" w:rsidP="004E0D22">
      <w:pPr>
        <w:widowControl/>
        <w:rPr>
          <w:color w:val="auto"/>
        </w:rPr>
      </w:pPr>
      <w:bookmarkStart w:id="9" w:name="bookmark=id.3rdcrjn" w:colFirst="0" w:colLast="0"/>
      <w:bookmarkEnd w:id="9"/>
      <w:r w:rsidRPr="001978CA">
        <w:rPr>
          <w:color w:val="auto"/>
        </w:rPr>
        <w:t>This protocol describes</w:t>
      </w:r>
      <w:r w:rsidR="00001A1A">
        <w:rPr>
          <w:color w:val="auto"/>
        </w:rPr>
        <w:t xml:space="preserve"> the</w:t>
      </w:r>
      <w:r w:rsidRPr="001978CA">
        <w:rPr>
          <w:color w:val="auto"/>
        </w:rPr>
        <w:t xml:space="preserve"> formation of a motor nerve organoid (MNO) which has a</w:t>
      </w:r>
      <w:r w:rsidR="00970A31" w:rsidRPr="001978CA">
        <w:rPr>
          <w:color w:val="auto"/>
        </w:rPr>
        <w:t>n</w:t>
      </w:r>
      <w:r w:rsidRPr="001978CA">
        <w:rPr>
          <w:color w:val="auto"/>
        </w:rPr>
        <w:t xml:space="preserve"> axon bundle extended from a motor neuron spheroid generated from human </w:t>
      </w:r>
      <w:proofErr w:type="spellStart"/>
      <w:r w:rsidRPr="001978CA">
        <w:rPr>
          <w:color w:val="auto"/>
        </w:rPr>
        <w:t>iPS</w:t>
      </w:r>
      <w:proofErr w:type="spellEnd"/>
      <w:r w:rsidRPr="001978CA">
        <w:rPr>
          <w:color w:val="auto"/>
        </w:rPr>
        <w:t xml:space="preserve"> cells. The formed axon bundle is </w:t>
      </w:r>
      <w:r w:rsidR="00970A31" w:rsidRPr="001978CA">
        <w:rPr>
          <w:color w:val="auto"/>
        </w:rPr>
        <w:t>thick</w:t>
      </w:r>
      <w:r w:rsidRPr="001978CA">
        <w:rPr>
          <w:color w:val="auto"/>
        </w:rPr>
        <w:t xml:space="preserve">, flexible, and well-organized in unidirectional structures. By dissecting the axon bundle, high-purity axonal protein and RNA can be obtained sufficiently for biochemical analyses. Neuronal activity can be measured in axon bundles and spheroids with calcium imaging. Contamination of nuclear and dendritic proteins in the axonal lysate was not detected by western blotting, demonstrating that our method efficiently separated axons from cell bodies and dendrites. </w:t>
      </w:r>
    </w:p>
    <w:p w14:paraId="73F2E91E" w14:textId="77777777" w:rsidR="002A716C" w:rsidRDefault="002A716C" w:rsidP="004E0D22">
      <w:pPr>
        <w:widowControl/>
        <w:rPr>
          <w:color w:val="auto"/>
        </w:rPr>
      </w:pPr>
    </w:p>
    <w:p w14:paraId="77A9E03D" w14:textId="0448ACB7" w:rsidR="002A716C" w:rsidRDefault="00D600A8" w:rsidP="004E0D22">
      <w:pPr>
        <w:widowControl/>
        <w:rPr>
          <w:color w:val="auto"/>
        </w:rPr>
      </w:pPr>
      <w:r w:rsidRPr="001978CA">
        <w:rPr>
          <w:color w:val="auto"/>
        </w:rPr>
        <w:t xml:space="preserve">One of the advantages of this protocol is </w:t>
      </w:r>
      <w:r w:rsidR="002A716C">
        <w:rPr>
          <w:color w:val="auto"/>
        </w:rPr>
        <w:t xml:space="preserve">the </w:t>
      </w:r>
      <w:r w:rsidRPr="001978CA">
        <w:rPr>
          <w:color w:val="auto"/>
        </w:rPr>
        <w:t xml:space="preserve">rapid differentiation and generation of MNO equipped with an axon bundle, in which all processes can be done in 4 weeks </w:t>
      </w:r>
      <w:r w:rsidR="007D5687" w:rsidRPr="001978CA">
        <w:rPr>
          <w:color w:val="auto"/>
        </w:rPr>
        <w:t>with the</w:t>
      </w:r>
      <w:r w:rsidRPr="001978CA">
        <w:rPr>
          <w:color w:val="auto"/>
        </w:rPr>
        <w:t xml:space="preserve"> 3D protocol and 5-6 weeks </w:t>
      </w:r>
      <w:r w:rsidR="00684CDD" w:rsidRPr="001978CA">
        <w:rPr>
          <w:color w:val="auto"/>
        </w:rPr>
        <w:t>using the</w:t>
      </w:r>
      <w:r w:rsidRPr="001978CA">
        <w:rPr>
          <w:color w:val="auto"/>
        </w:rPr>
        <w:t xml:space="preserve"> 2D protocol. This is short compared to other protocols which typically take 3-4 weeks to </w:t>
      </w:r>
      <w:r w:rsidR="00684CDD" w:rsidRPr="001978CA">
        <w:rPr>
          <w:color w:val="auto"/>
        </w:rPr>
        <w:t xml:space="preserve">simply </w:t>
      </w:r>
      <w:r w:rsidRPr="001978CA">
        <w:rPr>
          <w:color w:val="auto"/>
        </w:rPr>
        <w:t xml:space="preserve">differentiate into MN from embryonic stem cells and </w:t>
      </w:r>
      <w:proofErr w:type="spellStart"/>
      <w:r w:rsidRPr="001978CA">
        <w:rPr>
          <w:color w:val="auto"/>
        </w:rPr>
        <w:t>iPS</w:t>
      </w:r>
      <w:proofErr w:type="spellEnd"/>
      <w:r w:rsidRPr="001978CA">
        <w:rPr>
          <w:color w:val="auto"/>
        </w:rPr>
        <w:t xml:space="preserve"> cells</w:t>
      </w:r>
      <w:r w:rsidR="00820914" w:rsidRPr="001978CA">
        <w:rPr>
          <w:color w:val="auto"/>
          <w:vertAlign w:val="superscript"/>
        </w:rPr>
        <w:fldChar w:fldCharType="begin"/>
      </w:r>
      <w:r w:rsidR="009B497F" w:rsidRPr="001978CA">
        <w:rPr>
          <w:color w:val="auto"/>
          <w:vertAlign w:val="superscript"/>
        </w:rPr>
        <w:instrText xml:space="preserve"> ADDIN EN.CITE &lt;EndNote&gt;&lt;Cite&gt;&lt;Author&gt;Qu&lt;/Author&gt;&lt;Year&gt;2014&lt;/Year&gt;&lt;IDText&gt;High-efficiency motor neuron differentiation from human pluripotent stem cells and the function of Islet-1&lt;/IDText&gt;&lt;DisplayText&gt;&lt;style face="superscript"&gt;17&lt;/style&gt;&lt;/DisplayText&gt;&lt;record&gt;&lt;dates&gt;&lt;pub-dates&gt;&lt;date&gt;2014/03/13&lt;/date&gt;&lt;/pub-dates&gt;&lt;year&gt;2014&lt;/year&gt;&lt;/dates&gt;&lt;urls&gt;&lt;related-urls&gt;&lt;url&gt;https://doi.org/10.1038/ncomms4449&lt;/url&gt;&lt;/related-urls&gt;&lt;/urls&gt;&lt;isbn&gt;2041-1723&lt;/isbn&gt;&lt;titles&gt;&lt;title&gt;High-efficiency motor neuron differentiation from human pluripotent stem cells and the function of Islet-1&lt;/title&gt;&lt;secondary-title&gt;Nature Communications&lt;/secondary-title&gt;&lt;short-title&gt;High-efficiency motor neuron differentiation from human pluripotent stem cells and the function of Islet-1&lt;/short-title&gt;&lt;/titles&gt;&lt;pages&gt;3449&lt;/pages&gt;&lt;number&gt;1&lt;/number&gt;&lt;contributors&gt;&lt;authors&gt;&lt;author&gt;Qu, Qiuhao&lt;/author&gt;&lt;author&gt;Li, Dong&lt;/author&gt;&lt;author&gt;Louis, Kathleen R.&lt;/author&gt;&lt;author&gt;Li, Xiangzhen&lt;/author&gt;&lt;author&gt;Yang, Hong&lt;/author&gt;&lt;author&gt;Sun, Qinyu&lt;/author&gt;&lt;author&gt;Crandall, Shane R.&lt;/author&gt;&lt;author&gt;Tsang, Stephanie&lt;/author&gt;&lt;author&gt;Zhou, Jiaxi&lt;/author&gt;&lt;author&gt;Cox, Charles L.&lt;/author&gt;&lt;author&gt;Cheng, Jianjun&lt;/author&gt;&lt;author&gt;Wang, Fei&lt;/author&gt;&lt;/authors&gt;&lt;/contributors&gt;&lt;added-date format="utc"&gt;1590734763&lt;/added-date&gt;&lt;ref-type name="Journal Article"&gt;17&lt;/ref-type&gt;&lt;rec-number&gt;699&lt;/rec-number&gt;&lt;last-updated-date format="utc"&gt;1590734763&lt;/last-updated-date&gt;&lt;electronic-resource-num&gt;10.1038/ncomms4449&lt;/electronic-resource-num&gt;&lt;volume&gt;5&lt;/volume&gt;&lt;/record&gt;&lt;/Cite&gt;&lt;/EndNote&gt;</w:instrText>
      </w:r>
      <w:r w:rsidR="00820914" w:rsidRPr="001978CA">
        <w:rPr>
          <w:color w:val="auto"/>
          <w:vertAlign w:val="superscript"/>
        </w:rPr>
        <w:fldChar w:fldCharType="separate"/>
      </w:r>
      <w:r w:rsidR="009B497F" w:rsidRPr="001978CA">
        <w:rPr>
          <w:noProof/>
          <w:color w:val="auto"/>
          <w:vertAlign w:val="superscript"/>
        </w:rPr>
        <w:t>17</w:t>
      </w:r>
      <w:r w:rsidR="00820914" w:rsidRPr="001978CA">
        <w:rPr>
          <w:color w:val="auto"/>
          <w:vertAlign w:val="superscript"/>
        </w:rPr>
        <w:fldChar w:fldCharType="end"/>
      </w:r>
      <w:r w:rsidRPr="001978CA">
        <w:rPr>
          <w:color w:val="auto"/>
        </w:rPr>
        <w:t xml:space="preserve"> and it takes</w:t>
      </w:r>
      <w:r w:rsidR="00684CDD" w:rsidRPr="001978CA">
        <w:rPr>
          <w:color w:val="auto"/>
        </w:rPr>
        <w:t xml:space="preserve"> an</w:t>
      </w:r>
      <w:r w:rsidRPr="001978CA">
        <w:rPr>
          <w:color w:val="auto"/>
        </w:rPr>
        <w:t xml:space="preserve"> additional 2-4 weeks to obtain axonal elongation. The 3D protocol is generally preferred over the 2D protocol because of </w:t>
      </w:r>
      <w:r w:rsidR="00001A1A">
        <w:rPr>
          <w:color w:val="auto"/>
        </w:rPr>
        <w:t xml:space="preserve">the </w:t>
      </w:r>
      <w:r w:rsidRPr="001978CA">
        <w:rPr>
          <w:color w:val="auto"/>
        </w:rPr>
        <w:t>shorter differentiation time</w:t>
      </w:r>
      <w:r w:rsidR="00001A1A">
        <w:rPr>
          <w:color w:val="auto"/>
        </w:rPr>
        <w:t>,</w:t>
      </w:r>
      <w:r w:rsidRPr="001978CA">
        <w:rPr>
          <w:color w:val="auto"/>
        </w:rPr>
        <w:t xml:space="preserve"> fewer steps, and reduced technical risks without the dissociation step compared to the 2D protocol. </w:t>
      </w:r>
      <w:r w:rsidR="00001A1A">
        <w:rPr>
          <w:color w:val="auto"/>
        </w:rPr>
        <w:t xml:space="preserve">The </w:t>
      </w:r>
      <w:r w:rsidRPr="001978CA">
        <w:rPr>
          <w:color w:val="auto"/>
        </w:rPr>
        <w:t>microfluidic-based tissue culture chip</w:t>
      </w:r>
      <w:r w:rsidR="00001A1A">
        <w:rPr>
          <w:color w:val="auto"/>
        </w:rPr>
        <w:t xml:space="preserve"> was designed in a manner</w:t>
      </w:r>
      <w:r w:rsidR="00684CDD" w:rsidRPr="001978CA">
        <w:rPr>
          <w:color w:val="auto"/>
        </w:rPr>
        <w:t xml:space="preserve"> </w:t>
      </w:r>
      <w:r w:rsidRPr="001978CA">
        <w:rPr>
          <w:color w:val="auto"/>
        </w:rPr>
        <w:t xml:space="preserve">so that the axons of MNS can elongate toward the other compartment through the microchannel, which facilitates formation of a bundle of axons by inducing axo-axonal interactions and affinity between axons. </w:t>
      </w:r>
      <w:r w:rsidR="00001A1A">
        <w:rPr>
          <w:color w:val="auto"/>
        </w:rPr>
        <w:t>Because of the</w:t>
      </w:r>
      <w:r w:rsidRPr="001978CA">
        <w:rPr>
          <w:color w:val="auto"/>
        </w:rPr>
        <w:t xml:space="preserve"> simple experimental set-up, all the protocols described here can </w:t>
      </w:r>
      <w:r w:rsidR="00001A1A">
        <w:rPr>
          <w:color w:val="auto"/>
        </w:rPr>
        <w:t xml:space="preserve">not only </w:t>
      </w:r>
      <w:r w:rsidRPr="001978CA">
        <w:rPr>
          <w:color w:val="auto"/>
        </w:rPr>
        <w:t>be performed by bioengineers</w:t>
      </w:r>
      <w:r w:rsidR="00001A1A">
        <w:rPr>
          <w:color w:val="auto"/>
        </w:rPr>
        <w:t>,</w:t>
      </w:r>
      <w:r w:rsidRPr="001978CA">
        <w:rPr>
          <w:color w:val="auto"/>
        </w:rPr>
        <w:t xml:space="preserve"> who are familiar with the manipulation </w:t>
      </w:r>
      <w:r w:rsidR="00D806E5" w:rsidRPr="001978CA">
        <w:rPr>
          <w:color w:val="auto"/>
        </w:rPr>
        <w:t xml:space="preserve">of </w:t>
      </w:r>
      <w:r w:rsidRPr="001978CA">
        <w:rPr>
          <w:color w:val="auto"/>
        </w:rPr>
        <w:t>a tissue culture chip</w:t>
      </w:r>
      <w:r w:rsidR="00001A1A">
        <w:rPr>
          <w:color w:val="auto"/>
        </w:rPr>
        <w:t>,</w:t>
      </w:r>
      <w:r w:rsidRPr="001978CA">
        <w:rPr>
          <w:color w:val="auto"/>
        </w:rPr>
        <w:t xml:space="preserve"> but also biologists </w:t>
      </w:r>
      <w:r w:rsidR="003D5A3A" w:rsidRPr="001978CA">
        <w:rPr>
          <w:color w:val="auto"/>
        </w:rPr>
        <w:t>a</w:t>
      </w:r>
      <w:r w:rsidRPr="001978CA">
        <w:rPr>
          <w:color w:val="auto"/>
        </w:rPr>
        <w:t>nd neuroscientists who are not familiar with microfluidics and microfabrication techniques. It should be noted that Steps 1 and 2 can be also performed by using an external fabrication service.</w:t>
      </w:r>
    </w:p>
    <w:p w14:paraId="34D0DC9E" w14:textId="5C1DA0AC" w:rsidR="00684CDD" w:rsidRPr="001978CA" w:rsidRDefault="00D600A8" w:rsidP="004E0D22">
      <w:pPr>
        <w:widowControl/>
        <w:rPr>
          <w:color w:val="auto"/>
        </w:rPr>
      </w:pPr>
      <w:r w:rsidRPr="001978CA">
        <w:rPr>
          <w:color w:val="auto"/>
        </w:rPr>
        <w:t xml:space="preserve"> </w:t>
      </w:r>
    </w:p>
    <w:p w14:paraId="32F00FC5" w14:textId="5674B055" w:rsidR="0074779C" w:rsidRPr="001978CA" w:rsidRDefault="00D600A8" w:rsidP="004E0D22">
      <w:pPr>
        <w:widowControl/>
        <w:rPr>
          <w:color w:val="auto"/>
        </w:rPr>
      </w:pPr>
      <w:r w:rsidRPr="001978CA">
        <w:rPr>
          <w:color w:val="auto"/>
        </w:rPr>
        <w:t xml:space="preserve">One of the critical steps to accomplish the protocol is a sequential change of culture medium. It is advised to completely change the culture medium at each step during the differentiation so that factors in the spent medium do not disturb the MN differentiation. Another critical point of this protocol is to maintain undifferentiated </w:t>
      </w:r>
      <w:proofErr w:type="spellStart"/>
      <w:r w:rsidRPr="001978CA">
        <w:rPr>
          <w:color w:val="auto"/>
        </w:rPr>
        <w:t>iPS</w:t>
      </w:r>
      <w:proofErr w:type="spellEnd"/>
      <w:r w:rsidRPr="001978CA">
        <w:rPr>
          <w:color w:val="auto"/>
        </w:rPr>
        <w:t xml:space="preserve"> cells in good quality. Quality of the initial </w:t>
      </w:r>
      <w:proofErr w:type="spellStart"/>
      <w:r w:rsidRPr="001978CA">
        <w:rPr>
          <w:color w:val="auto"/>
        </w:rPr>
        <w:t>iPS</w:t>
      </w:r>
      <w:proofErr w:type="spellEnd"/>
      <w:r w:rsidRPr="001978CA">
        <w:rPr>
          <w:color w:val="auto"/>
        </w:rPr>
        <w:t xml:space="preserve"> cell culture significantly affects the efficiency to obtain motor neurons and MNO. Another point is that the diameter of MNS should be smaller than the size of </w:t>
      </w:r>
      <w:r w:rsidR="00684CDD" w:rsidRPr="001978CA">
        <w:rPr>
          <w:color w:val="auto"/>
        </w:rPr>
        <w:t>the</w:t>
      </w:r>
      <w:r w:rsidRPr="001978CA">
        <w:rPr>
          <w:color w:val="auto"/>
        </w:rPr>
        <w:t xml:space="preserve"> hole of the chip (1.5 mm)</w:t>
      </w:r>
      <w:r w:rsidR="0023657F" w:rsidRPr="001978CA">
        <w:rPr>
          <w:color w:val="auto"/>
        </w:rPr>
        <w:t xml:space="preserve">. Larger </w:t>
      </w:r>
      <w:r w:rsidR="00480A59" w:rsidRPr="001978CA">
        <w:rPr>
          <w:color w:val="auto"/>
        </w:rPr>
        <w:t xml:space="preserve">spheroids </w:t>
      </w:r>
      <w:r w:rsidR="0023657F" w:rsidRPr="001978CA">
        <w:rPr>
          <w:color w:val="auto"/>
        </w:rPr>
        <w:t>cannot enter the chamber, and potentially experience severe hypoxic necrosis in the</w:t>
      </w:r>
      <w:r w:rsidR="0023657F" w:rsidRPr="001978CA">
        <w:rPr>
          <w:rFonts w:hint="eastAsia"/>
          <w:color w:val="auto"/>
          <w:lang w:eastAsia="ja-JP"/>
        </w:rPr>
        <w:t xml:space="preserve"> </w:t>
      </w:r>
      <w:r w:rsidR="009572A3" w:rsidRPr="001978CA">
        <w:rPr>
          <w:color w:val="auto"/>
        </w:rPr>
        <w:t>center</w:t>
      </w:r>
      <w:r w:rsidR="0023657F" w:rsidRPr="001978CA">
        <w:rPr>
          <w:color w:val="auto"/>
        </w:rPr>
        <w:t xml:space="preserve"> part</w:t>
      </w:r>
      <w:r w:rsidR="00403C21" w:rsidRPr="001978CA">
        <w:rPr>
          <w:color w:val="auto"/>
        </w:rPr>
        <w:t>.</w:t>
      </w:r>
      <w:r w:rsidRPr="001978CA">
        <w:rPr>
          <w:color w:val="auto"/>
        </w:rPr>
        <w:t xml:space="preserve"> The size of MNSs can be controlled by changing an initial seeding number of </w:t>
      </w:r>
      <w:proofErr w:type="spellStart"/>
      <w:r w:rsidRPr="001978CA">
        <w:rPr>
          <w:color w:val="auto"/>
        </w:rPr>
        <w:t>iPS</w:t>
      </w:r>
      <w:proofErr w:type="spellEnd"/>
      <w:r w:rsidRPr="001978CA">
        <w:rPr>
          <w:color w:val="auto"/>
        </w:rPr>
        <w:t xml:space="preserve"> cells (in 3D protocol) or motor neurons (in 2D protocol). </w:t>
      </w:r>
      <w:r w:rsidR="00F54A9B">
        <w:rPr>
          <w:color w:val="auto"/>
        </w:rPr>
        <w:t>T</w:t>
      </w:r>
      <w:r w:rsidRPr="001978CA">
        <w:rPr>
          <w:color w:val="auto"/>
        </w:rPr>
        <w:t xml:space="preserve">he seeding density </w:t>
      </w:r>
      <w:r w:rsidR="003D5A3A" w:rsidRPr="001978CA">
        <w:rPr>
          <w:color w:val="auto"/>
        </w:rPr>
        <w:t xml:space="preserve">of cells </w:t>
      </w:r>
      <w:r w:rsidRPr="001978CA">
        <w:rPr>
          <w:color w:val="auto"/>
        </w:rPr>
        <w:t>should be o</w:t>
      </w:r>
      <w:r w:rsidR="00403C21" w:rsidRPr="001978CA">
        <w:rPr>
          <w:color w:val="auto"/>
        </w:rPr>
        <w:t xml:space="preserve">ptimized for each </w:t>
      </w:r>
      <w:proofErr w:type="spellStart"/>
      <w:r w:rsidR="00403C21" w:rsidRPr="001978CA">
        <w:rPr>
          <w:color w:val="auto"/>
        </w:rPr>
        <w:t>iPS</w:t>
      </w:r>
      <w:proofErr w:type="spellEnd"/>
      <w:r w:rsidR="00403C21" w:rsidRPr="001978CA">
        <w:rPr>
          <w:color w:val="auto"/>
        </w:rPr>
        <w:t xml:space="preserve"> cell line.</w:t>
      </w:r>
    </w:p>
    <w:p w14:paraId="4565C185" w14:textId="77777777" w:rsidR="002A716C" w:rsidRDefault="002A716C" w:rsidP="004E0D22">
      <w:pPr>
        <w:widowControl/>
        <w:rPr>
          <w:color w:val="auto"/>
        </w:rPr>
      </w:pPr>
    </w:p>
    <w:p w14:paraId="7A703E6A" w14:textId="5E4862F9" w:rsidR="00F54A9B" w:rsidRPr="00F54A9B" w:rsidRDefault="00D600A8" w:rsidP="004E0D22">
      <w:pPr>
        <w:widowControl/>
        <w:rPr>
          <w:color w:val="auto"/>
        </w:rPr>
      </w:pPr>
      <w:r w:rsidRPr="001978CA">
        <w:rPr>
          <w:color w:val="auto"/>
        </w:rPr>
        <w:t xml:space="preserve">Compartmentalized microfluidic devices with microgrooves and small pore filters have been widely used to separate axons from cell bodies and dendrites. </w:t>
      </w:r>
      <w:r w:rsidR="00001A1A">
        <w:rPr>
          <w:color w:val="auto"/>
        </w:rPr>
        <w:t>This</w:t>
      </w:r>
      <w:r w:rsidRPr="001978CA">
        <w:rPr>
          <w:color w:val="auto"/>
        </w:rPr>
        <w:t xml:space="preserve"> technique can also separate axons from cell bodies and dendrite, with superior abundance of axons in bundled tissues. Compared to the other methods, one major </w:t>
      </w:r>
      <w:r w:rsidR="00F54A9B">
        <w:rPr>
          <w:color w:val="auto"/>
        </w:rPr>
        <w:t>limitation</w:t>
      </w:r>
      <w:r w:rsidR="00F54A9B" w:rsidRPr="001978CA">
        <w:rPr>
          <w:color w:val="auto"/>
        </w:rPr>
        <w:t xml:space="preserve"> </w:t>
      </w:r>
      <w:r w:rsidRPr="001978CA">
        <w:rPr>
          <w:color w:val="auto"/>
        </w:rPr>
        <w:t xml:space="preserve">of </w:t>
      </w:r>
      <w:r w:rsidR="00001A1A">
        <w:rPr>
          <w:color w:val="auto"/>
        </w:rPr>
        <w:t>this</w:t>
      </w:r>
      <w:r w:rsidRPr="001978CA">
        <w:rPr>
          <w:color w:val="auto"/>
        </w:rPr>
        <w:t xml:space="preserve"> method is that it </w:t>
      </w:r>
      <w:r w:rsidR="003D5A3A" w:rsidRPr="001978CA">
        <w:rPr>
          <w:color w:val="auto"/>
        </w:rPr>
        <w:t>cannot</w:t>
      </w:r>
      <w:r w:rsidRPr="001978CA">
        <w:rPr>
          <w:color w:val="auto"/>
        </w:rPr>
        <w:t xml:space="preserve"> separate two different culture media in the current design of </w:t>
      </w:r>
      <w:r w:rsidR="00001A1A">
        <w:rPr>
          <w:color w:val="auto"/>
        </w:rPr>
        <w:t>the</w:t>
      </w:r>
      <w:r w:rsidRPr="001978CA">
        <w:rPr>
          <w:color w:val="auto"/>
        </w:rPr>
        <w:t xml:space="preserve"> tissue culture chip, which hinders capability of co-culture of two different cells t</w:t>
      </w:r>
      <w:r w:rsidR="00095DEA" w:rsidRPr="001978CA">
        <w:rPr>
          <w:color w:val="auto"/>
        </w:rPr>
        <w:t>hat require two distinct media.</w:t>
      </w:r>
      <w:r w:rsidR="00F54A9B">
        <w:rPr>
          <w:color w:val="auto"/>
        </w:rPr>
        <w:t xml:space="preserve"> Another limitation is that the PDMS chip put predetermined restriction on size of the tissue. A</w:t>
      </w:r>
      <w:r w:rsidR="00F54A9B" w:rsidRPr="00F54A9B">
        <w:rPr>
          <w:color w:val="auto"/>
        </w:rPr>
        <w:t xml:space="preserve"> </w:t>
      </w:r>
      <w:r w:rsidR="00F54A9B">
        <w:rPr>
          <w:color w:val="auto"/>
        </w:rPr>
        <w:t xml:space="preserve">spheroid larger than </w:t>
      </w:r>
      <w:r w:rsidR="00F54A9B">
        <w:rPr>
          <w:color w:val="auto"/>
        </w:rPr>
        <w:lastRenderedPageBreak/>
        <w:t xml:space="preserve">the hole cannot enter the chamber, and the axon bundle cannot grow thicker than the width of microfluidic channel.  </w:t>
      </w:r>
    </w:p>
    <w:p w14:paraId="29B84CE7" w14:textId="77777777" w:rsidR="002A716C" w:rsidRPr="001978CA" w:rsidRDefault="002A716C" w:rsidP="004E0D22">
      <w:pPr>
        <w:widowControl/>
        <w:rPr>
          <w:color w:val="auto"/>
        </w:rPr>
      </w:pPr>
    </w:p>
    <w:p w14:paraId="372CA8CE" w14:textId="2DD9D98A" w:rsidR="0074779C" w:rsidRPr="001978CA" w:rsidRDefault="00D600A8" w:rsidP="004E0D22">
      <w:pPr>
        <w:widowControl/>
        <w:rPr>
          <w:color w:val="auto"/>
        </w:rPr>
      </w:pPr>
      <w:r w:rsidRPr="001978CA">
        <w:rPr>
          <w:color w:val="auto"/>
        </w:rPr>
        <w:t xml:space="preserve">This method can be applied to other types of neurons. </w:t>
      </w:r>
      <w:r w:rsidR="00F132FE" w:rsidRPr="001978CA">
        <w:rPr>
          <w:color w:val="auto"/>
        </w:rPr>
        <w:t>Our group has shown capability to model a cerebral tract by using a modified method combined with cerebral organoid techniques</w:t>
      </w:r>
      <w:r w:rsidR="00820914" w:rsidRPr="001978CA">
        <w:rPr>
          <w:color w:val="auto"/>
          <w:vertAlign w:val="superscript"/>
        </w:rPr>
        <w:fldChar w:fldCharType="begin"/>
      </w:r>
      <w:r w:rsidR="009B497F" w:rsidRPr="001978CA">
        <w:rPr>
          <w:color w:val="auto"/>
          <w:vertAlign w:val="superscript"/>
        </w:rPr>
        <w:instrText xml:space="preserve"> ADDIN EN.CITE &lt;EndNote&gt;&lt;Cite&gt;&lt;Author&gt;Kirihara&lt;/Author&gt;&lt;Year&gt;2019&lt;/Year&gt;&lt;IDText&gt;A Human Induced Pluripotent Stem Cell-Derived Tissue Model of a Cerebral Tract Connecting Two Cortical Regions&lt;/IDText&gt;&lt;DisplayText&gt;&lt;style face="superscript"&gt;18&lt;/style&gt;&lt;/DisplayText&gt;&lt;record&gt;&lt;dates&gt;&lt;pub-dates&gt;&lt;date&gt;Apr&lt;/date&gt;&lt;/pub-dates&gt;&lt;year&gt;2019&lt;/year&gt;&lt;/dates&gt;&lt;keywords&gt;&lt;keyword&gt;Biodevices&lt;/keyword&gt;&lt;keyword&gt;Neuroscience&lt;/keyword&gt;&lt;keyword&gt;Techniques in Neuroscience&lt;/keyword&gt;&lt;/keywords&gt;&lt;urls&gt;&lt;related-urls&gt;&lt;url&gt;https://www.ncbi.nlm.nih.gov/pubmed/31006610&lt;/url&gt;&lt;/related-urls&gt;&lt;/urls&gt;&lt;isbn&gt;2589-0042&lt;/isbn&gt;&lt;custom2&gt;PMC6489017&lt;/custom2&gt;&lt;titles&gt;&lt;title&gt;A Human Induced Pluripotent Stem Cell-Derived Tissue Model of a Cerebral Tract Connecting Two Cortical Regions&lt;/title&gt;&lt;secondary-title&gt;iScience&lt;/secondary-title&gt;&lt;/titles&gt;&lt;pages&gt;301-311&lt;/pages&gt;&lt;contributors&gt;&lt;authors&gt;&lt;author&gt;Kirihara, T.&lt;/author&gt;&lt;author&gt;Luo, Z.&lt;/author&gt;&lt;author&gt;Chow, S. Y. A.&lt;/author&gt;&lt;author&gt;Misawa, R.&lt;/author&gt;&lt;author&gt;Kawada, J.&lt;/author&gt;&lt;author&gt;Shibata, S.&lt;/author&gt;&lt;author&gt;Khoyratee, F.&lt;/author&gt;&lt;author&gt;Vollette, C. A.&lt;/author&gt;&lt;author&gt;Volz, V.&lt;/author&gt;&lt;author&gt;Levi, T.&lt;/author&gt;&lt;author&gt;Fujii, T.&lt;/author&gt;&lt;author&gt;Ikeuchi, Y.&lt;/author&gt;&lt;/authors&gt;&lt;/contributors&gt;&lt;edition&gt;2019/04/18&lt;/edition&gt;&lt;language&gt;eng&lt;/language&gt;&lt;added-date format="utc"&gt;1579246329&lt;/added-date&gt;&lt;ref-type name="Journal Article"&gt;17&lt;/ref-type&gt;&lt;rec-number&gt;683&lt;/rec-number&gt;&lt;last-updated-date format="utc"&gt;1579246329&lt;/last-updated-date&gt;&lt;accession-num&gt;31006610&lt;/accession-num&gt;&lt;electronic-resource-num&gt;10.1016/j.isci.2019.03.012&lt;/electronic-resource-num&gt;&lt;volume&gt;14&lt;/volume&gt;&lt;/record&gt;&lt;/Cite&gt;&lt;/EndNote&gt;</w:instrText>
      </w:r>
      <w:r w:rsidR="00820914" w:rsidRPr="001978CA">
        <w:rPr>
          <w:color w:val="auto"/>
          <w:vertAlign w:val="superscript"/>
        </w:rPr>
        <w:fldChar w:fldCharType="separate"/>
      </w:r>
      <w:r w:rsidR="009B497F" w:rsidRPr="001978CA">
        <w:rPr>
          <w:noProof/>
          <w:color w:val="auto"/>
          <w:vertAlign w:val="superscript"/>
        </w:rPr>
        <w:t>18</w:t>
      </w:r>
      <w:r w:rsidR="00820914" w:rsidRPr="001978CA">
        <w:rPr>
          <w:color w:val="auto"/>
          <w:vertAlign w:val="superscript"/>
        </w:rPr>
        <w:fldChar w:fldCharType="end"/>
      </w:r>
      <w:r w:rsidRPr="001978CA">
        <w:rPr>
          <w:color w:val="auto"/>
        </w:rPr>
        <w:t xml:space="preserve">. Cortical spheroids were introduced into both compartments and the axons spontaneously elongated reciprocally toward each spheroid, and subsequently an axon bundle formed spontaneously. As a result, two cortical </w:t>
      </w:r>
      <w:r w:rsidR="00480A59" w:rsidRPr="001978CA">
        <w:rPr>
          <w:color w:val="auto"/>
        </w:rPr>
        <w:t xml:space="preserve">spheroids </w:t>
      </w:r>
      <w:r w:rsidRPr="001978CA">
        <w:rPr>
          <w:color w:val="auto"/>
        </w:rPr>
        <w:t>can be connected through an axon bundle, and the tissue could be obtained as one piece. This demonstrates that th</w:t>
      </w:r>
      <w:r w:rsidR="00001A1A">
        <w:rPr>
          <w:color w:val="auto"/>
        </w:rPr>
        <w:t>e</w:t>
      </w:r>
      <w:r w:rsidRPr="001978CA">
        <w:rPr>
          <w:color w:val="auto"/>
        </w:rPr>
        <w:t xml:space="preserve"> approach is highly versatile to form axon bundle tissues regardless of neuronal cell types. In this protocol, human </w:t>
      </w:r>
      <w:proofErr w:type="spellStart"/>
      <w:r w:rsidRPr="001978CA">
        <w:rPr>
          <w:color w:val="auto"/>
        </w:rPr>
        <w:t>iPS</w:t>
      </w:r>
      <w:proofErr w:type="spellEnd"/>
      <w:r w:rsidRPr="001978CA">
        <w:rPr>
          <w:color w:val="auto"/>
        </w:rPr>
        <w:t xml:space="preserve"> cells were used, however, other stem cells including human ES cells and human neural stem cells may be used with modifications to the presented protocol. </w:t>
      </w:r>
      <w:r w:rsidR="009426C2" w:rsidRPr="001978CA">
        <w:rPr>
          <w:color w:val="auto"/>
        </w:rPr>
        <w:t>3D spheroids of neurons can be generated by diverse protocols</w:t>
      </w:r>
      <w:r w:rsidR="00820914" w:rsidRPr="001978CA">
        <w:rPr>
          <w:color w:val="auto"/>
        </w:rPr>
        <w:fldChar w:fldCharType="begin">
          <w:fldData xml:space="preserve">PEVuZE5vdGU+PENpdGU+PEF1dGhvcj5SaWdhbW9udGk8L0F1dGhvcj48WWVhcj4yMDE2PC9ZZWFy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=
</w:fldData>
        </w:fldChar>
      </w:r>
      <w:r w:rsidR="009B497F" w:rsidRPr="001978CA">
        <w:rPr>
          <w:color w:val="auto"/>
        </w:rPr>
        <w:instrText xml:space="preserve"> ADDIN EN.CITE </w:instrText>
      </w:r>
      <w:r w:rsidR="009B497F" w:rsidRPr="001978CA">
        <w:rPr>
          <w:color w:val="auto"/>
        </w:rPr>
        <w:fldChar w:fldCharType="begin">
          <w:fldData xml:space="preserve">PEVuZE5vdGU+PENpdGU+PEF1dGhvcj5SaWdhbW9udGk8L0F1dGhvcj48WWVhcj4yMDE2PC9ZZWFy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=
</w:fldData>
        </w:fldChar>
      </w:r>
      <w:r w:rsidR="009B497F" w:rsidRPr="001978CA">
        <w:rPr>
          <w:color w:val="auto"/>
        </w:rPr>
        <w:instrText xml:space="preserve"> ADDIN EN.CITE.DATA </w:instrText>
      </w:r>
      <w:r w:rsidR="009B497F" w:rsidRPr="001978CA">
        <w:rPr>
          <w:color w:val="auto"/>
        </w:rPr>
      </w:r>
      <w:r w:rsidR="009B497F" w:rsidRPr="001978CA">
        <w:rPr>
          <w:color w:val="auto"/>
        </w:rPr>
        <w:fldChar w:fldCharType="end"/>
      </w:r>
      <w:r w:rsidR="00820914" w:rsidRPr="001978CA">
        <w:rPr>
          <w:color w:val="auto"/>
        </w:rPr>
      </w:r>
      <w:r w:rsidR="00820914" w:rsidRPr="001978CA">
        <w:rPr>
          <w:color w:val="auto"/>
        </w:rPr>
        <w:fldChar w:fldCharType="separate"/>
      </w:r>
      <w:r w:rsidR="009B497F" w:rsidRPr="001978CA">
        <w:rPr>
          <w:noProof/>
          <w:color w:val="auto"/>
          <w:vertAlign w:val="superscript"/>
        </w:rPr>
        <w:t>19,20</w:t>
      </w:r>
      <w:r w:rsidR="00820914" w:rsidRPr="001978CA">
        <w:rPr>
          <w:color w:val="auto"/>
        </w:rPr>
        <w:fldChar w:fldCharType="end"/>
      </w:r>
      <w:r w:rsidR="009426C2" w:rsidRPr="001978CA">
        <w:rPr>
          <w:color w:val="auto"/>
        </w:rPr>
        <w:t xml:space="preserve">. </w:t>
      </w:r>
      <w:r w:rsidR="00001A1A">
        <w:rPr>
          <w:color w:val="auto"/>
        </w:rPr>
        <w:t>This</w:t>
      </w:r>
      <w:r w:rsidR="009426C2" w:rsidRPr="001978CA">
        <w:rPr>
          <w:color w:val="auto"/>
        </w:rPr>
        <w:t xml:space="preserve"> method of making tissues with an axon bundle </w:t>
      </w:r>
      <w:r w:rsidR="00BE590B" w:rsidRPr="001978CA">
        <w:rPr>
          <w:color w:val="auto"/>
        </w:rPr>
        <w:t>can potentially be</w:t>
      </w:r>
      <w:r w:rsidR="009426C2" w:rsidRPr="001978CA">
        <w:rPr>
          <w:color w:val="auto"/>
        </w:rPr>
        <w:t xml:space="preserve"> combine</w:t>
      </w:r>
      <w:r w:rsidR="00BE590B" w:rsidRPr="001978CA">
        <w:rPr>
          <w:color w:val="auto"/>
        </w:rPr>
        <w:t>d in the future</w:t>
      </w:r>
      <w:r w:rsidR="009426C2" w:rsidRPr="001978CA">
        <w:rPr>
          <w:color w:val="auto"/>
        </w:rPr>
        <w:t xml:space="preserve"> with the other differentiation protocols for making 3D MN spheroid.</w:t>
      </w:r>
      <w:r w:rsidR="00886398" w:rsidRPr="001978CA">
        <w:rPr>
          <w:color w:val="auto"/>
        </w:rPr>
        <w:t xml:space="preserve"> </w:t>
      </w:r>
      <w:r w:rsidRPr="001978CA">
        <w:rPr>
          <w:color w:val="auto"/>
        </w:rPr>
        <w:t>In addition, the thickness and the length of the axon bundle can be controlled by simply changing the width and height of microchannels of the tissue culture chip for future development</w:t>
      </w:r>
      <w:r w:rsidR="00480A59" w:rsidRPr="001978CA">
        <w:rPr>
          <w:color w:val="auto"/>
        </w:rPr>
        <w:t>s</w:t>
      </w:r>
      <w:r w:rsidRPr="001978CA">
        <w:rPr>
          <w:color w:val="auto"/>
        </w:rPr>
        <w:t>.</w:t>
      </w:r>
    </w:p>
    <w:p w14:paraId="6DA94978" w14:textId="77777777" w:rsidR="002A716C" w:rsidRDefault="002A716C" w:rsidP="004E0D22">
      <w:pPr>
        <w:widowControl/>
        <w:rPr>
          <w:color w:val="auto"/>
        </w:rPr>
      </w:pPr>
    </w:p>
    <w:p w14:paraId="4754ADCB" w14:textId="46F7C4AE" w:rsidR="0074779C" w:rsidRPr="001978CA" w:rsidRDefault="00D600A8" w:rsidP="004E0D22">
      <w:pPr>
        <w:widowControl/>
        <w:rPr>
          <w:color w:val="auto"/>
        </w:rPr>
      </w:pPr>
      <w:r w:rsidRPr="001978CA">
        <w:rPr>
          <w:color w:val="auto"/>
        </w:rPr>
        <w:t xml:space="preserve">We believe that </w:t>
      </w:r>
      <w:r w:rsidR="0062008A" w:rsidRPr="001978CA">
        <w:rPr>
          <w:color w:val="auto"/>
        </w:rPr>
        <w:t xml:space="preserve">this </w:t>
      </w:r>
      <w:r w:rsidRPr="001978CA">
        <w:rPr>
          <w:color w:val="auto"/>
        </w:rPr>
        <w:t xml:space="preserve">protocol </w:t>
      </w:r>
      <w:r w:rsidR="004E0D22">
        <w:rPr>
          <w:color w:val="auto"/>
        </w:rPr>
        <w:t xml:space="preserve">can be used for </w:t>
      </w:r>
      <w:r w:rsidRPr="001978CA">
        <w:rPr>
          <w:color w:val="auto"/>
        </w:rPr>
        <w:t>drug testing and screening</w:t>
      </w:r>
      <w:r w:rsidR="002A716C">
        <w:rPr>
          <w:color w:val="auto"/>
        </w:rPr>
        <w:t xml:space="preserve"> </w:t>
      </w:r>
      <w:r w:rsidRPr="001978CA">
        <w:rPr>
          <w:color w:val="auto"/>
        </w:rPr>
        <w:t xml:space="preserve">and </w:t>
      </w:r>
      <w:r w:rsidR="004E0D22">
        <w:rPr>
          <w:color w:val="auto"/>
        </w:rPr>
        <w:t xml:space="preserve">can </w:t>
      </w:r>
      <w:r w:rsidRPr="001978CA">
        <w:rPr>
          <w:color w:val="auto"/>
        </w:rPr>
        <w:t xml:space="preserve">contribute to </w:t>
      </w:r>
      <w:r w:rsidR="004E0D22">
        <w:rPr>
          <w:color w:val="auto"/>
        </w:rPr>
        <w:t xml:space="preserve">the </w:t>
      </w:r>
      <w:r w:rsidRPr="001978CA">
        <w:rPr>
          <w:color w:val="auto"/>
        </w:rPr>
        <w:t xml:space="preserve">understanding of mechanisms underlying </w:t>
      </w:r>
      <w:r w:rsidR="004E0D22">
        <w:rPr>
          <w:color w:val="auto"/>
        </w:rPr>
        <w:t xml:space="preserve">the </w:t>
      </w:r>
      <w:r w:rsidRPr="001978CA">
        <w:rPr>
          <w:color w:val="auto"/>
        </w:rPr>
        <w:t>development and diseases of axon fascicles.</w:t>
      </w:r>
    </w:p>
    <w:p w14:paraId="423D84BE" w14:textId="77777777" w:rsidR="0074779C" w:rsidRPr="001978CA" w:rsidRDefault="00D600A8" w:rsidP="004E0D22">
      <w:pPr>
        <w:rPr>
          <w:color w:val="auto"/>
        </w:rPr>
      </w:pPr>
      <w:r w:rsidRPr="001978CA">
        <w:rPr>
          <w:b/>
          <w:color w:val="auto"/>
        </w:rPr>
        <w:br/>
        <w:t>ACKNOWLEDGMENTS:</w:t>
      </w:r>
      <w:r w:rsidRPr="001978CA">
        <w:rPr>
          <w:color w:val="auto"/>
        </w:rPr>
        <w:t xml:space="preserve"> </w:t>
      </w:r>
    </w:p>
    <w:p w14:paraId="4D1A4237" w14:textId="1A095ECA" w:rsidR="0074779C" w:rsidRPr="001978CA" w:rsidRDefault="00D600A8" w:rsidP="004E0D22">
      <w:pPr>
        <w:rPr>
          <w:color w:val="auto"/>
          <w:lang w:eastAsia="ja-JP"/>
        </w:rPr>
      </w:pPr>
      <w:r w:rsidRPr="001978CA">
        <w:rPr>
          <w:color w:val="auto"/>
        </w:rPr>
        <w:t>This study was supported by the Japan Society for the Promotion of Science (JSPS) Grants-in-Aid for Scientific Research 17H05661 and 18K19903, Core-2-core program</w:t>
      </w:r>
      <w:r w:rsidR="00F750A5" w:rsidRPr="001978CA">
        <w:rPr>
          <w:color w:val="auto"/>
        </w:rPr>
        <w:t>, and Beyond AI institute.</w:t>
      </w:r>
    </w:p>
    <w:p w14:paraId="036B25FB" w14:textId="77777777" w:rsidR="0074779C" w:rsidRPr="001978CA" w:rsidRDefault="0074779C" w:rsidP="004E0D22">
      <w:pPr>
        <w:rPr>
          <w:color w:val="auto"/>
        </w:rPr>
      </w:pPr>
    </w:p>
    <w:p w14:paraId="0C76EB40" w14:textId="46BAE23D" w:rsidR="0074779C" w:rsidRPr="001978CA" w:rsidRDefault="00D600A8" w:rsidP="004E0D22">
      <w:pPr>
        <w:rPr>
          <w:color w:val="auto"/>
        </w:rPr>
      </w:pPr>
      <w:bookmarkStart w:id="10" w:name="bookmark=id.26in1rg" w:colFirst="0" w:colLast="0"/>
      <w:bookmarkEnd w:id="10"/>
      <w:r w:rsidRPr="001978CA">
        <w:rPr>
          <w:b/>
          <w:color w:val="auto"/>
        </w:rPr>
        <w:t xml:space="preserve">DISCLOSURES: </w:t>
      </w:r>
    </w:p>
    <w:p w14:paraId="492BA767" w14:textId="3806C7D9" w:rsidR="0074779C" w:rsidRPr="001978CA" w:rsidRDefault="00D600A8" w:rsidP="004E0D22">
      <w:pPr>
        <w:rPr>
          <w:color w:val="auto"/>
        </w:rPr>
      </w:pPr>
      <w:bookmarkStart w:id="11" w:name="bookmark=id.lnxbz9" w:colFirst="0" w:colLast="0"/>
      <w:bookmarkEnd w:id="11"/>
      <w:r w:rsidRPr="001978CA">
        <w:rPr>
          <w:color w:val="auto"/>
        </w:rPr>
        <w:t xml:space="preserve">In part of this protocol, a patent has been licensed to </w:t>
      </w:r>
      <w:proofErr w:type="spellStart"/>
      <w:r w:rsidR="00FA0745" w:rsidRPr="001978CA">
        <w:rPr>
          <w:color w:val="auto"/>
        </w:rPr>
        <w:t>J</w:t>
      </w:r>
      <w:r w:rsidR="00795D84" w:rsidRPr="001978CA">
        <w:rPr>
          <w:color w:val="auto"/>
        </w:rPr>
        <w:t>iksak</w:t>
      </w:r>
      <w:proofErr w:type="spellEnd"/>
      <w:r w:rsidRPr="001978CA">
        <w:rPr>
          <w:color w:val="auto"/>
        </w:rPr>
        <w:t xml:space="preserve"> Bioengineering, Inc. which was founded by Jiro Kawada.</w:t>
      </w:r>
    </w:p>
    <w:p w14:paraId="30DC3612" w14:textId="77777777" w:rsidR="002A716C" w:rsidRDefault="002A716C" w:rsidP="004E0D22">
      <w:pPr>
        <w:widowControl/>
        <w:rPr>
          <w:color w:val="auto"/>
        </w:rPr>
      </w:pPr>
    </w:p>
    <w:p w14:paraId="52E86E69" w14:textId="29B450D7" w:rsidR="00150ECF" w:rsidRPr="002A716C" w:rsidRDefault="00D600A8" w:rsidP="004E0D22">
      <w:pPr>
        <w:widowControl/>
        <w:rPr>
          <w:b/>
          <w:color w:val="auto"/>
        </w:rPr>
      </w:pPr>
      <w:r w:rsidRPr="001978CA">
        <w:rPr>
          <w:b/>
          <w:color w:val="auto"/>
        </w:rPr>
        <w:t>REFERENCES</w:t>
      </w:r>
      <w:r w:rsidRPr="001978CA">
        <w:rPr>
          <w:color w:val="auto"/>
        </w:rPr>
        <w:t xml:space="preserve"> </w:t>
      </w:r>
    </w:p>
    <w:p w14:paraId="4C676EAE" w14:textId="5134F011" w:rsidR="004E0D22" w:rsidRDefault="00150ECF" w:rsidP="004E0D22">
      <w:pPr>
        <w:pStyle w:val="EndNoteBibliography"/>
        <w:numPr>
          <w:ilvl w:val="0"/>
          <w:numId w:val="5"/>
        </w:numPr>
        <w:ind w:left="0" w:firstLine="0"/>
        <w:rPr>
          <w:color w:val="auto"/>
        </w:rPr>
      </w:pPr>
      <w:r w:rsidRPr="001978CA">
        <w:rPr>
          <w:color w:val="auto"/>
        </w:rPr>
        <w:fldChar w:fldCharType="begin"/>
      </w:r>
      <w:r w:rsidRPr="001978CA">
        <w:rPr>
          <w:color w:val="auto"/>
        </w:rPr>
        <w:instrText xml:space="preserve"> ADDIN EN.REFLIST </w:instrText>
      </w:r>
      <w:r w:rsidRPr="001978CA">
        <w:rPr>
          <w:color w:val="auto"/>
        </w:rPr>
        <w:fldChar w:fldCharType="separate"/>
      </w:r>
      <w:r w:rsidR="009B497F" w:rsidRPr="001978CA">
        <w:rPr>
          <w:color w:val="auto"/>
        </w:rPr>
        <w:tab/>
      </w:r>
      <w:r w:rsidR="00D1174A">
        <w:rPr>
          <w:color w:val="auto"/>
        </w:rPr>
        <w:tab/>
      </w:r>
      <w:r w:rsidR="00D1174A">
        <w:rPr>
          <w:color w:val="auto"/>
        </w:rPr>
        <w:tab/>
      </w:r>
      <w:r w:rsidR="00D1174A">
        <w:rPr>
          <w:color w:val="auto"/>
        </w:rPr>
        <w:tab/>
      </w:r>
      <w:r w:rsidR="00D1174A">
        <w:rPr>
          <w:color w:val="auto"/>
        </w:rPr>
        <w:tab/>
      </w:r>
      <w:r w:rsidR="00D1174A">
        <w:rPr>
          <w:color w:val="auto"/>
        </w:rPr>
        <w:tab/>
      </w:r>
      <w:r w:rsidR="00D1174A">
        <w:rPr>
          <w:color w:val="auto"/>
        </w:rPr>
        <w:tab/>
        <w:t xml:space="preserve">  </w:t>
      </w:r>
      <w:r w:rsidR="009B497F" w:rsidRPr="001978CA">
        <w:rPr>
          <w:color w:val="auto"/>
        </w:rPr>
        <w:t>Raper, J.</w:t>
      </w:r>
      <w:r w:rsidR="004E0D22">
        <w:rPr>
          <w:color w:val="auto"/>
        </w:rPr>
        <w:t>,</w:t>
      </w:r>
      <w:r w:rsidR="009B497F" w:rsidRPr="001978CA">
        <w:rPr>
          <w:color w:val="auto"/>
        </w:rPr>
        <w:t xml:space="preserve"> Mason, C. Cellular strategies of axonal pathfinding. </w:t>
      </w:r>
      <w:r w:rsidR="009B497F" w:rsidRPr="001978CA">
        <w:rPr>
          <w:i/>
          <w:color w:val="auto"/>
        </w:rPr>
        <w:t>Cold Spring Harb</w:t>
      </w:r>
      <w:r w:rsidR="004E0D22">
        <w:rPr>
          <w:i/>
          <w:color w:val="auto"/>
        </w:rPr>
        <w:t>or</w:t>
      </w:r>
      <w:r w:rsidR="009B497F" w:rsidRPr="001978CA">
        <w:rPr>
          <w:i/>
          <w:color w:val="auto"/>
        </w:rPr>
        <w:t xml:space="preserve"> Perspect</w:t>
      </w:r>
      <w:r w:rsidR="004E0D22">
        <w:rPr>
          <w:i/>
          <w:color w:val="auto"/>
        </w:rPr>
        <w:t>ive</w:t>
      </w:r>
      <w:r w:rsidR="009B497F" w:rsidRPr="001978CA">
        <w:rPr>
          <w:i/>
          <w:color w:val="auto"/>
        </w:rPr>
        <w:t xml:space="preserve"> Biol</w:t>
      </w:r>
      <w:r w:rsidR="004E0D22">
        <w:rPr>
          <w:i/>
          <w:color w:val="auto"/>
        </w:rPr>
        <w:t>ogy</w:t>
      </w:r>
      <w:r w:rsidR="009B497F" w:rsidRPr="001978CA">
        <w:rPr>
          <w:i/>
          <w:color w:val="auto"/>
        </w:rPr>
        <w:t>.</w:t>
      </w:r>
      <w:r w:rsidR="009B497F" w:rsidRPr="001978CA">
        <w:rPr>
          <w:color w:val="auto"/>
        </w:rPr>
        <w:t xml:space="preserve"> </w:t>
      </w:r>
      <w:r w:rsidR="009B497F" w:rsidRPr="001978CA">
        <w:rPr>
          <w:b/>
          <w:color w:val="auto"/>
        </w:rPr>
        <w:t>2</w:t>
      </w:r>
      <w:r w:rsidR="009B497F" w:rsidRPr="001978CA">
        <w:rPr>
          <w:color w:val="auto"/>
        </w:rPr>
        <w:t xml:space="preserve"> (9), a001933 (2010).</w:t>
      </w:r>
    </w:p>
    <w:p w14:paraId="710C93CF" w14:textId="66DAE4E1"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Ito, Y.</w:t>
      </w:r>
      <w:r w:rsidR="009B497F" w:rsidRPr="004E0D22">
        <w:rPr>
          <w:i/>
          <w:color w:val="auto"/>
        </w:rPr>
        <w:t xml:space="preserve"> </w:t>
      </w:r>
      <w:r w:rsidR="009B497F" w:rsidRPr="004E0D22">
        <w:rPr>
          <w:iCs/>
          <w:color w:val="auto"/>
        </w:rPr>
        <w:t xml:space="preserve">et al. </w:t>
      </w:r>
      <w:r w:rsidR="009B497F" w:rsidRPr="004E0D22">
        <w:rPr>
          <w:color w:val="auto"/>
        </w:rPr>
        <w:t xml:space="preserve">RIPK1 mediates axonal degeneration by promoting inflammation and necroptosis in ALS. </w:t>
      </w:r>
      <w:r w:rsidR="009B497F" w:rsidRPr="004E0D22">
        <w:rPr>
          <w:i/>
          <w:color w:val="auto"/>
        </w:rPr>
        <w:t>Science.</w:t>
      </w:r>
      <w:r w:rsidR="009B497F" w:rsidRPr="004E0D22">
        <w:rPr>
          <w:color w:val="auto"/>
        </w:rPr>
        <w:t xml:space="preserve"> </w:t>
      </w:r>
      <w:r w:rsidR="009B497F" w:rsidRPr="004E0D22">
        <w:rPr>
          <w:b/>
          <w:color w:val="auto"/>
        </w:rPr>
        <w:t>353</w:t>
      </w:r>
      <w:r w:rsidR="009B497F" w:rsidRPr="004E0D22">
        <w:rPr>
          <w:color w:val="auto"/>
        </w:rPr>
        <w:t xml:space="preserve"> (6299), 603-608 (2016).</w:t>
      </w:r>
    </w:p>
    <w:p w14:paraId="0A3D9711" w14:textId="1371AE07"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Fujimori, K.</w:t>
      </w:r>
      <w:r w:rsidR="009B497F" w:rsidRPr="004E0D22">
        <w:rPr>
          <w:i/>
          <w:color w:val="auto"/>
        </w:rPr>
        <w:t xml:space="preserve"> </w:t>
      </w:r>
      <w:r w:rsidR="009B497F" w:rsidRPr="004E0D22">
        <w:rPr>
          <w:iCs/>
          <w:color w:val="auto"/>
        </w:rPr>
        <w:t>et al.</w:t>
      </w:r>
      <w:r w:rsidR="009B497F" w:rsidRPr="004E0D22">
        <w:rPr>
          <w:color w:val="auto"/>
        </w:rPr>
        <w:t xml:space="preserve"> Modeling sporadic ALS in iPSC-derived motor neurons identifies a potential therapeutic agent. </w:t>
      </w:r>
      <w:r w:rsidR="009B497F" w:rsidRPr="004E0D22">
        <w:rPr>
          <w:i/>
          <w:color w:val="auto"/>
        </w:rPr>
        <w:t>Nature Medicine.</w:t>
      </w:r>
      <w:r w:rsidR="009B497F" w:rsidRPr="004E0D22">
        <w:rPr>
          <w:color w:val="auto"/>
        </w:rPr>
        <w:t xml:space="preserve"> </w:t>
      </w:r>
      <w:r w:rsidR="009B497F" w:rsidRPr="004E0D22">
        <w:rPr>
          <w:b/>
          <w:color w:val="auto"/>
        </w:rPr>
        <w:t>24</w:t>
      </w:r>
      <w:r w:rsidR="009B497F" w:rsidRPr="004E0D22">
        <w:rPr>
          <w:color w:val="auto"/>
        </w:rPr>
        <w:t xml:space="preserve"> (10), 1579-1589 (2018).</w:t>
      </w:r>
    </w:p>
    <w:p w14:paraId="72FF3693" w14:textId="3C3C7592" w:rsidR="004E0D22" w:rsidRDefault="009B497F" w:rsidP="004E0D22">
      <w:pPr>
        <w:pStyle w:val="EndNoteBibliography"/>
        <w:numPr>
          <w:ilvl w:val="0"/>
          <w:numId w:val="5"/>
        </w:numPr>
        <w:ind w:left="0" w:firstLine="0"/>
        <w:rPr>
          <w:color w:val="auto"/>
        </w:rPr>
      </w:pPr>
      <w:r w:rsidRPr="004E0D22">
        <w:rPr>
          <w:color w:val="auto"/>
        </w:rPr>
        <w:tab/>
      </w:r>
      <w:r w:rsidR="00D1174A">
        <w:rPr>
          <w:color w:val="auto"/>
        </w:rPr>
        <w:t xml:space="preserve">  </w:t>
      </w:r>
      <w:r w:rsidRPr="004E0D22">
        <w:rPr>
          <w:color w:val="auto"/>
        </w:rPr>
        <w:t>Chen, H.</w:t>
      </w:r>
      <w:r w:rsidRPr="004E0D22">
        <w:rPr>
          <w:i/>
          <w:color w:val="auto"/>
        </w:rPr>
        <w:t xml:space="preserve"> </w:t>
      </w:r>
      <w:r w:rsidRPr="004E0D22">
        <w:rPr>
          <w:iCs/>
          <w:color w:val="auto"/>
        </w:rPr>
        <w:t>et al.</w:t>
      </w:r>
      <w:r w:rsidRPr="004E0D22">
        <w:rPr>
          <w:color w:val="auto"/>
        </w:rPr>
        <w:t xml:space="preserve"> Modeling ALS with iPSCs Reveals that Mutant SOD1 Misregulates Neurofilament Balance in Motor Neurons. </w:t>
      </w:r>
      <w:r w:rsidRPr="004E0D22">
        <w:rPr>
          <w:i/>
          <w:color w:val="auto"/>
        </w:rPr>
        <w:t>Cell Stem Cell.</w:t>
      </w:r>
      <w:r w:rsidRPr="004E0D22">
        <w:rPr>
          <w:color w:val="auto"/>
        </w:rPr>
        <w:t xml:space="preserve"> </w:t>
      </w:r>
      <w:r w:rsidRPr="004E0D22">
        <w:rPr>
          <w:b/>
          <w:color w:val="auto"/>
        </w:rPr>
        <w:t>14</w:t>
      </w:r>
      <w:r w:rsidRPr="004E0D22">
        <w:rPr>
          <w:color w:val="auto"/>
        </w:rPr>
        <w:t xml:space="preserve"> (6), 796-809 (2014).</w:t>
      </w:r>
    </w:p>
    <w:p w14:paraId="2D75E537" w14:textId="086F3404"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Osaki, T., Uzel, S. G. M.</w:t>
      </w:r>
      <w:r w:rsidR="004E0D22">
        <w:rPr>
          <w:color w:val="auto"/>
        </w:rPr>
        <w:t xml:space="preserve">, </w:t>
      </w:r>
      <w:r w:rsidR="009B497F" w:rsidRPr="004E0D22">
        <w:rPr>
          <w:color w:val="auto"/>
        </w:rPr>
        <w:t xml:space="preserve">Kamm, R. D. Microphysiological 3D model of amyotrophic lateral sclerosis (ALS) from human iPS-derived muscle cells and optogenetic motor neurons. </w:t>
      </w:r>
      <w:r w:rsidR="009B497F" w:rsidRPr="004E0D22">
        <w:rPr>
          <w:i/>
          <w:color w:val="auto"/>
        </w:rPr>
        <w:t>Science Advances.</w:t>
      </w:r>
      <w:r w:rsidR="009B497F" w:rsidRPr="004E0D22">
        <w:rPr>
          <w:color w:val="auto"/>
        </w:rPr>
        <w:t xml:space="preserve"> </w:t>
      </w:r>
      <w:r w:rsidR="009B497F" w:rsidRPr="004E0D22">
        <w:rPr>
          <w:b/>
          <w:color w:val="auto"/>
        </w:rPr>
        <w:t>4</w:t>
      </w:r>
      <w:r w:rsidR="009B497F" w:rsidRPr="004E0D22">
        <w:rPr>
          <w:color w:val="auto"/>
        </w:rPr>
        <w:t xml:space="preserve"> (10)</w:t>
      </w:r>
      <w:r w:rsidR="004E0D22">
        <w:rPr>
          <w:color w:val="auto"/>
        </w:rPr>
        <w:t>,</w:t>
      </w:r>
      <w:r w:rsidR="009B497F" w:rsidRPr="004E0D22">
        <w:rPr>
          <w:color w:val="auto"/>
        </w:rPr>
        <w:t xml:space="preserve"> </w:t>
      </w:r>
      <w:r w:rsidR="004E0D22">
        <w:rPr>
          <w:color w:val="auto"/>
        </w:rPr>
        <w:t xml:space="preserve">eaat5847, </w:t>
      </w:r>
      <w:r w:rsidR="009B497F" w:rsidRPr="004E0D22">
        <w:rPr>
          <w:color w:val="auto"/>
        </w:rPr>
        <w:t>(2018).</w:t>
      </w:r>
    </w:p>
    <w:p w14:paraId="7C3A5C4A" w14:textId="0F6E6950"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Imamura, K.</w:t>
      </w:r>
      <w:r w:rsidR="009B497F" w:rsidRPr="004E0D22">
        <w:rPr>
          <w:i/>
          <w:color w:val="auto"/>
        </w:rPr>
        <w:t xml:space="preserve"> </w:t>
      </w:r>
      <w:r w:rsidR="009B497F" w:rsidRPr="004E0D22">
        <w:rPr>
          <w:iCs/>
          <w:color w:val="auto"/>
        </w:rPr>
        <w:t>et al.</w:t>
      </w:r>
      <w:r w:rsidR="009B497F" w:rsidRPr="004E0D22">
        <w:rPr>
          <w:color w:val="auto"/>
        </w:rPr>
        <w:t xml:space="preserve"> The Src/c-Abl pathway is a potential therapeutic target in amyotrophic lateral sclerosis. </w:t>
      </w:r>
      <w:r w:rsidR="009B497F" w:rsidRPr="004E0D22">
        <w:rPr>
          <w:i/>
          <w:color w:val="auto"/>
        </w:rPr>
        <w:t>Sci</w:t>
      </w:r>
      <w:r w:rsidR="004E0D22">
        <w:rPr>
          <w:i/>
          <w:color w:val="auto"/>
        </w:rPr>
        <w:t>ence</w:t>
      </w:r>
      <w:r w:rsidR="009B497F" w:rsidRPr="004E0D22">
        <w:rPr>
          <w:i/>
          <w:color w:val="auto"/>
        </w:rPr>
        <w:t xml:space="preserve"> Transl</w:t>
      </w:r>
      <w:r w:rsidR="004E0D22">
        <w:rPr>
          <w:i/>
          <w:color w:val="auto"/>
        </w:rPr>
        <w:t>ational</w:t>
      </w:r>
      <w:r w:rsidR="009B497F" w:rsidRPr="004E0D22">
        <w:rPr>
          <w:i/>
          <w:color w:val="auto"/>
        </w:rPr>
        <w:t xml:space="preserve"> Med</w:t>
      </w:r>
      <w:r w:rsidR="004E0D22">
        <w:rPr>
          <w:i/>
          <w:color w:val="auto"/>
        </w:rPr>
        <w:t>icine</w:t>
      </w:r>
      <w:r w:rsidR="009B497F" w:rsidRPr="004E0D22">
        <w:rPr>
          <w:i/>
          <w:color w:val="auto"/>
        </w:rPr>
        <w:t>.</w:t>
      </w:r>
      <w:r w:rsidR="009B497F" w:rsidRPr="004E0D22">
        <w:rPr>
          <w:color w:val="auto"/>
        </w:rPr>
        <w:t xml:space="preserve"> </w:t>
      </w:r>
      <w:r w:rsidR="009B497F" w:rsidRPr="004E0D22">
        <w:rPr>
          <w:b/>
          <w:color w:val="auto"/>
        </w:rPr>
        <w:t>9</w:t>
      </w:r>
      <w:r w:rsidR="009B497F" w:rsidRPr="004E0D22">
        <w:rPr>
          <w:color w:val="auto"/>
        </w:rPr>
        <w:t xml:space="preserve"> (391), aaf3962 (2017)</w:t>
      </w:r>
      <w:r w:rsidR="004E0D22">
        <w:rPr>
          <w:color w:val="auto"/>
        </w:rPr>
        <w:t>.</w:t>
      </w:r>
    </w:p>
    <w:p w14:paraId="56146B8F" w14:textId="59180C7A"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ab/>
        <w:t>Wang, L.</w:t>
      </w:r>
      <w:r w:rsidR="004E0D22">
        <w:rPr>
          <w:color w:val="auto"/>
        </w:rPr>
        <w:t>,</w:t>
      </w:r>
      <w:r w:rsidR="009B497F" w:rsidRPr="004E0D22">
        <w:rPr>
          <w:color w:val="auto"/>
        </w:rPr>
        <w:t xml:space="preserve"> Marquardt, T. What axons tell each other: axon–axon signaling in nerve and circuit assembly. </w:t>
      </w:r>
      <w:r w:rsidR="009B497F" w:rsidRPr="004E0D22">
        <w:rPr>
          <w:i/>
          <w:color w:val="auto"/>
        </w:rPr>
        <w:t>Current Opinion in Neurobiology.</w:t>
      </w:r>
      <w:r w:rsidR="009B497F" w:rsidRPr="004E0D22">
        <w:rPr>
          <w:color w:val="auto"/>
        </w:rPr>
        <w:t xml:space="preserve"> </w:t>
      </w:r>
      <w:r w:rsidR="009B497F" w:rsidRPr="004E0D22">
        <w:rPr>
          <w:b/>
          <w:color w:val="auto"/>
        </w:rPr>
        <w:t>23</w:t>
      </w:r>
      <w:r w:rsidR="009B497F" w:rsidRPr="004E0D22">
        <w:rPr>
          <w:color w:val="auto"/>
        </w:rPr>
        <w:t xml:space="preserve"> (6), 974-982 (2013).</w:t>
      </w:r>
    </w:p>
    <w:p w14:paraId="16F6263D" w14:textId="11DBBCC3" w:rsidR="004E0D22" w:rsidRDefault="009B497F" w:rsidP="004E0D22">
      <w:pPr>
        <w:pStyle w:val="EndNoteBibliography"/>
        <w:numPr>
          <w:ilvl w:val="0"/>
          <w:numId w:val="5"/>
        </w:numPr>
        <w:ind w:left="0" w:firstLine="0"/>
        <w:rPr>
          <w:color w:val="auto"/>
        </w:rPr>
      </w:pPr>
      <w:r w:rsidRPr="004E0D22">
        <w:rPr>
          <w:color w:val="auto"/>
        </w:rPr>
        <w:lastRenderedPageBreak/>
        <w:tab/>
      </w:r>
      <w:r w:rsidR="00D1174A">
        <w:rPr>
          <w:color w:val="auto"/>
        </w:rPr>
        <w:t xml:space="preserve">  </w:t>
      </w:r>
      <w:r w:rsidRPr="004E0D22">
        <w:rPr>
          <w:color w:val="auto"/>
        </w:rPr>
        <w:t>Kawada, J.</w:t>
      </w:r>
      <w:r w:rsidRPr="004E0D22">
        <w:rPr>
          <w:i/>
          <w:color w:val="auto"/>
        </w:rPr>
        <w:t xml:space="preserve"> </w:t>
      </w:r>
      <w:r w:rsidRPr="004E0D22">
        <w:rPr>
          <w:iCs/>
          <w:color w:val="auto"/>
        </w:rPr>
        <w:t>et al.</w:t>
      </w:r>
      <w:r w:rsidRPr="004E0D22">
        <w:rPr>
          <w:color w:val="auto"/>
        </w:rPr>
        <w:t xml:space="preserve"> Generation of a Motor Nerve Organoid with Human Stem Cell-Derived Neurons. </w:t>
      </w:r>
      <w:r w:rsidRPr="004E0D22">
        <w:rPr>
          <w:i/>
          <w:color w:val="auto"/>
        </w:rPr>
        <w:t>Stem Cell Reports.</w:t>
      </w:r>
      <w:r w:rsidRPr="004E0D22">
        <w:rPr>
          <w:color w:val="auto"/>
        </w:rPr>
        <w:t xml:space="preserve"> </w:t>
      </w:r>
      <w:r w:rsidRPr="004E0D22">
        <w:rPr>
          <w:b/>
          <w:color w:val="auto"/>
        </w:rPr>
        <w:t>9</w:t>
      </w:r>
      <w:r w:rsidRPr="004E0D22">
        <w:rPr>
          <w:color w:val="auto"/>
        </w:rPr>
        <w:t xml:space="preserve"> (5), 1441-1449 (2017).</w:t>
      </w:r>
    </w:p>
    <w:p w14:paraId="36AF6258" w14:textId="77AA2BE9"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Nagendran, T., Poole, V., Harris, J.</w:t>
      </w:r>
      <w:r w:rsidR="004E0D22">
        <w:rPr>
          <w:color w:val="auto"/>
        </w:rPr>
        <w:t xml:space="preserve">, </w:t>
      </w:r>
      <w:r w:rsidR="009B497F" w:rsidRPr="004E0D22">
        <w:rPr>
          <w:color w:val="auto"/>
        </w:rPr>
        <w:t xml:space="preserve">Taylor, A. M. Use of Pre-Assembled Plastic Microfluidic Chips for Compartmentalizing Primary Murine Neurons. </w:t>
      </w:r>
      <w:r w:rsidR="009B497F" w:rsidRPr="004E0D22">
        <w:rPr>
          <w:i/>
          <w:color w:val="auto"/>
        </w:rPr>
        <w:t>JoVE.</w:t>
      </w:r>
      <w:r w:rsidR="009B497F" w:rsidRPr="004E0D22">
        <w:rPr>
          <w:color w:val="auto"/>
        </w:rPr>
        <w:t xml:space="preserve"> (141), e58421 (2018).</w:t>
      </w:r>
    </w:p>
    <w:p w14:paraId="4A5072DB" w14:textId="32C795FF"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Paranjape, S. R., Nagendran, T., Poole, V., Harris, J.</w:t>
      </w:r>
      <w:r w:rsidR="004E0D22">
        <w:rPr>
          <w:color w:val="auto"/>
        </w:rPr>
        <w:t xml:space="preserve">, </w:t>
      </w:r>
      <w:r w:rsidR="009B497F" w:rsidRPr="004E0D22">
        <w:rPr>
          <w:color w:val="auto"/>
        </w:rPr>
        <w:t xml:space="preserve">Taylor, A. M. Compartmentalization of Human Stem Cell-Derived Neurons within Pre-Assembled Plastic Microfluidic Chips. </w:t>
      </w:r>
      <w:r w:rsidR="009B497F" w:rsidRPr="004E0D22">
        <w:rPr>
          <w:i/>
          <w:color w:val="auto"/>
        </w:rPr>
        <w:t>JoVE.</w:t>
      </w:r>
      <w:r w:rsidR="009B497F" w:rsidRPr="004E0D22">
        <w:rPr>
          <w:color w:val="auto"/>
        </w:rPr>
        <w:t xml:space="preserve"> (147), e59250 (2019).</w:t>
      </w:r>
    </w:p>
    <w:p w14:paraId="527FF50A" w14:textId="346F17FE" w:rsidR="004E0D22" w:rsidRDefault="009B497F" w:rsidP="004E0D22">
      <w:pPr>
        <w:pStyle w:val="EndNoteBibliography"/>
        <w:numPr>
          <w:ilvl w:val="0"/>
          <w:numId w:val="5"/>
        </w:numPr>
        <w:ind w:left="0" w:firstLine="0"/>
        <w:rPr>
          <w:color w:val="auto"/>
        </w:rPr>
      </w:pPr>
      <w:r w:rsidRPr="004E0D22">
        <w:rPr>
          <w:color w:val="auto"/>
        </w:rPr>
        <w:tab/>
      </w:r>
      <w:r w:rsidR="00D1174A">
        <w:rPr>
          <w:color w:val="auto"/>
        </w:rPr>
        <w:t xml:space="preserve">  </w:t>
      </w:r>
      <w:r w:rsidRPr="004E0D22">
        <w:rPr>
          <w:color w:val="auto"/>
        </w:rPr>
        <w:t>Chambers, S. M.</w:t>
      </w:r>
      <w:r w:rsidRPr="004E0D22">
        <w:rPr>
          <w:i/>
          <w:color w:val="auto"/>
        </w:rPr>
        <w:t xml:space="preserve"> </w:t>
      </w:r>
      <w:r w:rsidRPr="004E0D22">
        <w:rPr>
          <w:iCs/>
          <w:color w:val="auto"/>
        </w:rPr>
        <w:t>et al.</w:t>
      </w:r>
      <w:r w:rsidRPr="004E0D22">
        <w:rPr>
          <w:color w:val="auto"/>
        </w:rPr>
        <w:t xml:space="preserve"> Combined small-molecule inhibition accelerates developmental timing and converts human pluripotent stem cells into nociceptors. </w:t>
      </w:r>
      <w:r w:rsidRPr="004E0D22">
        <w:rPr>
          <w:i/>
          <w:color w:val="auto"/>
        </w:rPr>
        <w:t>Nature Biotechnology.</w:t>
      </w:r>
      <w:r w:rsidRPr="004E0D22">
        <w:rPr>
          <w:color w:val="auto"/>
        </w:rPr>
        <w:t xml:space="preserve"> </w:t>
      </w:r>
      <w:r w:rsidRPr="004E0D22">
        <w:rPr>
          <w:b/>
          <w:color w:val="auto"/>
        </w:rPr>
        <w:t>30</w:t>
      </w:r>
      <w:r w:rsidRPr="004E0D22">
        <w:rPr>
          <w:color w:val="auto"/>
        </w:rPr>
        <w:t xml:space="preserve"> (7), 715-720 (2012).</w:t>
      </w:r>
    </w:p>
    <w:p w14:paraId="7C8E9189" w14:textId="48140B96"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Rimington, R. P., Fleming, J. W., Capel, A. J., Wheeler, P. C.</w:t>
      </w:r>
      <w:r w:rsidR="004E0D22">
        <w:rPr>
          <w:color w:val="auto"/>
        </w:rPr>
        <w:t>,</w:t>
      </w:r>
      <w:r w:rsidR="009B497F" w:rsidRPr="004E0D22">
        <w:rPr>
          <w:color w:val="auto"/>
        </w:rPr>
        <w:t xml:space="preserve"> Lewis, M. P. Bioengineered model of the human motor unit with physiologically functional neuromuscular junctions. </w:t>
      </w:r>
      <w:r w:rsidR="009B497F" w:rsidRPr="004E0D22">
        <w:rPr>
          <w:i/>
          <w:color w:val="auto"/>
        </w:rPr>
        <w:t>bioRxiv.</w:t>
      </w:r>
      <w:r w:rsidR="009B497F" w:rsidRPr="004E0D22">
        <w:rPr>
          <w:color w:val="auto"/>
        </w:rPr>
        <w:t xml:space="preserve"> 2020.2005.2004.076778 (2020).</w:t>
      </w:r>
    </w:p>
    <w:p w14:paraId="748F2CD4" w14:textId="20A3B459"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Cullen, D. K.</w:t>
      </w:r>
      <w:r w:rsidR="009B497F" w:rsidRPr="004E0D22">
        <w:rPr>
          <w:i/>
          <w:color w:val="auto"/>
        </w:rPr>
        <w:t xml:space="preserve"> </w:t>
      </w:r>
      <w:r w:rsidR="009B497F" w:rsidRPr="004E0D22">
        <w:rPr>
          <w:iCs/>
          <w:color w:val="auto"/>
        </w:rPr>
        <w:t>et al.</w:t>
      </w:r>
      <w:r w:rsidR="009B497F" w:rsidRPr="004E0D22">
        <w:rPr>
          <w:color w:val="auto"/>
        </w:rPr>
        <w:t xml:space="preserve"> Bundled Three-Dimensional Human Axon Tracts Derived from Brain Organoids. </w:t>
      </w:r>
      <w:r w:rsidR="009B497F" w:rsidRPr="004E0D22">
        <w:rPr>
          <w:i/>
          <w:color w:val="auto"/>
        </w:rPr>
        <w:t>iScience.</w:t>
      </w:r>
      <w:r w:rsidR="009B497F" w:rsidRPr="004E0D22">
        <w:rPr>
          <w:color w:val="auto"/>
        </w:rPr>
        <w:t xml:space="preserve"> </w:t>
      </w:r>
      <w:r w:rsidR="009B497F" w:rsidRPr="004E0D22">
        <w:rPr>
          <w:b/>
          <w:color w:val="auto"/>
        </w:rPr>
        <w:t>21</w:t>
      </w:r>
      <w:r w:rsidR="004E0D22" w:rsidRPr="004E0D22">
        <w:rPr>
          <w:bCs/>
          <w:color w:val="auto"/>
        </w:rPr>
        <w:t>,</w:t>
      </w:r>
      <w:r w:rsidR="009B497F" w:rsidRPr="004E0D22">
        <w:rPr>
          <w:color w:val="auto"/>
        </w:rPr>
        <w:t xml:space="preserve"> 57-67 (2019).</w:t>
      </w:r>
    </w:p>
    <w:p w14:paraId="17640EAE" w14:textId="31D7D508" w:rsidR="004E0D22" w:rsidRDefault="009B497F" w:rsidP="004E0D22">
      <w:pPr>
        <w:pStyle w:val="EndNoteBibliography"/>
        <w:numPr>
          <w:ilvl w:val="0"/>
          <w:numId w:val="5"/>
        </w:numPr>
        <w:ind w:left="0" w:firstLine="0"/>
        <w:rPr>
          <w:color w:val="auto"/>
        </w:rPr>
      </w:pPr>
      <w:r w:rsidRPr="004E0D22">
        <w:rPr>
          <w:color w:val="auto"/>
        </w:rPr>
        <w:tab/>
      </w:r>
      <w:r w:rsidR="00D1174A">
        <w:rPr>
          <w:color w:val="auto"/>
        </w:rPr>
        <w:t xml:space="preserve">  </w:t>
      </w:r>
      <w:r w:rsidRPr="004E0D22">
        <w:rPr>
          <w:color w:val="auto"/>
        </w:rPr>
        <w:t>Giandomenico, S. L.</w:t>
      </w:r>
      <w:r w:rsidRPr="004E0D22">
        <w:rPr>
          <w:i/>
          <w:color w:val="auto"/>
        </w:rPr>
        <w:t xml:space="preserve"> </w:t>
      </w:r>
      <w:r w:rsidRPr="004E0D22">
        <w:rPr>
          <w:iCs/>
          <w:color w:val="auto"/>
        </w:rPr>
        <w:t>et al.</w:t>
      </w:r>
      <w:r w:rsidRPr="004E0D22">
        <w:rPr>
          <w:color w:val="auto"/>
        </w:rPr>
        <w:t xml:space="preserve"> Cerebral organoids at the air-liquid interface generate diverse nerve tracts with functional output. </w:t>
      </w:r>
      <w:r w:rsidRPr="004E0D22">
        <w:rPr>
          <w:i/>
          <w:color w:val="auto"/>
        </w:rPr>
        <w:t>Nat</w:t>
      </w:r>
      <w:r w:rsidR="004E0D22">
        <w:rPr>
          <w:i/>
          <w:color w:val="auto"/>
        </w:rPr>
        <w:t>ure</w:t>
      </w:r>
      <w:r w:rsidRPr="004E0D22">
        <w:rPr>
          <w:i/>
          <w:color w:val="auto"/>
        </w:rPr>
        <w:t xml:space="preserve"> Neurosci</w:t>
      </w:r>
      <w:r w:rsidR="004E0D22">
        <w:rPr>
          <w:i/>
          <w:color w:val="auto"/>
        </w:rPr>
        <w:t>ences</w:t>
      </w:r>
      <w:r w:rsidRPr="004E0D22">
        <w:rPr>
          <w:i/>
          <w:color w:val="auto"/>
        </w:rPr>
        <w:t>.</w:t>
      </w:r>
      <w:r w:rsidRPr="004E0D22">
        <w:rPr>
          <w:color w:val="auto"/>
        </w:rPr>
        <w:t xml:space="preserve"> </w:t>
      </w:r>
      <w:r w:rsidRPr="004E0D22">
        <w:rPr>
          <w:b/>
          <w:color w:val="auto"/>
        </w:rPr>
        <w:t>22</w:t>
      </w:r>
      <w:r w:rsidRPr="004E0D22">
        <w:rPr>
          <w:color w:val="auto"/>
        </w:rPr>
        <w:t xml:space="preserve"> (4), 669-679 (2019).</w:t>
      </w:r>
    </w:p>
    <w:p w14:paraId="12DDB037" w14:textId="445BC3E9"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Egawa, N.</w:t>
      </w:r>
      <w:r w:rsidR="009B497F" w:rsidRPr="004E0D22">
        <w:rPr>
          <w:iCs/>
          <w:color w:val="auto"/>
        </w:rPr>
        <w:t xml:space="preserve"> et al. </w:t>
      </w:r>
      <w:r w:rsidR="009B497F" w:rsidRPr="004E0D22">
        <w:rPr>
          <w:color w:val="auto"/>
        </w:rPr>
        <w:t xml:space="preserve">Drug screening for ALS using patient-specific induced pluripotent stem cells. </w:t>
      </w:r>
      <w:r w:rsidR="009B497F" w:rsidRPr="004E0D22">
        <w:rPr>
          <w:i/>
          <w:color w:val="auto"/>
        </w:rPr>
        <w:t>Sci</w:t>
      </w:r>
      <w:r w:rsidR="004E0D22">
        <w:rPr>
          <w:i/>
          <w:color w:val="auto"/>
        </w:rPr>
        <w:t>ence</w:t>
      </w:r>
      <w:r w:rsidR="009B497F" w:rsidRPr="004E0D22">
        <w:rPr>
          <w:i/>
          <w:color w:val="auto"/>
        </w:rPr>
        <w:t xml:space="preserve"> Transl</w:t>
      </w:r>
      <w:r w:rsidR="004E0D22">
        <w:rPr>
          <w:i/>
          <w:color w:val="auto"/>
        </w:rPr>
        <w:t>ational</w:t>
      </w:r>
      <w:r w:rsidR="009B497F" w:rsidRPr="004E0D22">
        <w:rPr>
          <w:i/>
          <w:color w:val="auto"/>
        </w:rPr>
        <w:t xml:space="preserve"> Med</w:t>
      </w:r>
      <w:r w:rsidR="004E0D22">
        <w:rPr>
          <w:i/>
          <w:color w:val="auto"/>
        </w:rPr>
        <w:t>icine</w:t>
      </w:r>
      <w:r w:rsidR="009B497F" w:rsidRPr="004E0D22">
        <w:rPr>
          <w:i/>
          <w:color w:val="auto"/>
        </w:rPr>
        <w:t>.</w:t>
      </w:r>
      <w:r w:rsidR="009B497F" w:rsidRPr="004E0D22">
        <w:rPr>
          <w:color w:val="auto"/>
        </w:rPr>
        <w:t xml:space="preserve"> </w:t>
      </w:r>
      <w:r w:rsidR="009B497F" w:rsidRPr="004E0D22">
        <w:rPr>
          <w:b/>
          <w:color w:val="auto"/>
        </w:rPr>
        <w:t>4</w:t>
      </w:r>
      <w:r w:rsidR="009B497F" w:rsidRPr="004E0D22">
        <w:rPr>
          <w:color w:val="auto"/>
        </w:rPr>
        <w:t xml:space="preserve"> (145), 145ra104 (2012).</w:t>
      </w:r>
    </w:p>
    <w:p w14:paraId="587A9C3F" w14:textId="15294ECF" w:rsidR="004E0D22" w:rsidRDefault="009B497F" w:rsidP="004E0D22">
      <w:pPr>
        <w:pStyle w:val="EndNoteBibliography"/>
        <w:numPr>
          <w:ilvl w:val="0"/>
          <w:numId w:val="5"/>
        </w:numPr>
        <w:ind w:left="0" w:firstLine="0"/>
        <w:rPr>
          <w:color w:val="auto"/>
        </w:rPr>
      </w:pPr>
      <w:r w:rsidRPr="004E0D22">
        <w:rPr>
          <w:color w:val="auto"/>
        </w:rPr>
        <w:tab/>
      </w:r>
      <w:r w:rsidR="00D1174A">
        <w:rPr>
          <w:color w:val="auto"/>
        </w:rPr>
        <w:t xml:space="preserve">  </w:t>
      </w:r>
      <w:r w:rsidRPr="004E0D22">
        <w:rPr>
          <w:color w:val="auto"/>
        </w:rPr>
        <w:t>Sances, S.</w:t>
      </w:r>
      <w:r w:rsidRPr="004E0D22">
        <w:rPr>
          <w:i/>
          <w:color w:val="auto"/>
        </w:rPr>
        <w:t xml:space="preserve"> </w:t>
      </w:r>
      <w:r w:rsidRPr="004E0D22">
        <w:rPr>
          <w:iCs/>
          <w:color w:val="auto"/>
        </w:rPr>
        <w:t>et al.</w:t>
      </w:r>
      <w:r w:rsidRPr="004E0D22">
        <w:rPr>
          <w:color w:val="auto"/>
        </w:rPr>
        <w:t xml:space="preserve"> Modeling ALS with motor neurons derived from human induced pluripotent stem cells. </w:t>
      </w:r>
      <w:r w:rsidRPr="004E0D22">
        <w:rPr>
          <w:i/>
          <w:color w:val="auto"/>
        </w:rPr>
        <w:t>Nat</w:t>
      </w:r>
      <w:r w:rsidR="004E0D22">
        <w:rPr>
          <w:i/>
          <w:color w:val="auto"/>
        </w:rPr>
        <w:t>ure</w:t>
      </w:r>
      <w:r w:rsidRPr="004E0D22">
        <w:rPr>
          <w:i/>
          <w:color w:val="auto"/>
        </w:rPr>
        <w:t xml:space="preserve"> Neurosci</w:t>
      </w:r>
      <w:r w:rsidR="004E0D22">
        <w:rPr>
          <w:i/>
          <w:color w:val="auto"/>
        </w:rPr>
        <w:t>ences</w:t>
      </w:r>
      <w:r w:rsidRPr="004E0D22">
        <w:rPr>
          <w:i/>
          <w:color w:val="auto"/>
        </w:rPr>
        <w:t>.</w:t>
      </w:r>
      <w:r w:rsidRPr="004E0D22">
        <w:rPr>
          <w:color w:val="auto"/>
        </w:rPr>
        <w:t xml:space="preserve"> </w:t>
      </w:r>
      <w:r w:rsidRPr="004E0D22">
        <w:rPr>
          <w:b/>
          <w:color w:val="auto"/>
        </w:rPr>
        <w:t>19</w:t>
      </w:r>
      <w:r w:rsidRPr="004E0D22">
        <w:rPr>
          <w:color w:val="auto"/>
        </w:rPr>
        <w:t xml:space="preserve"> (4), 542-553 (2016).</w:t>
      </w:r>
    </w:p>
    <w:p w14:paraId="4A32F3A6" w14:textId="208F7CE9" w:rsidR="004E0D22" w:rsidRDefault="009B497F" w:rsidP="004E0D22">
      <w:pPr>
        <w:pStyle w:val="EndNoteBibliography"/>
        <w:numPr>
          <w:ilvl w:val="0"/>
          <w:numId w:val="5"/>
        </w:numPr>
        <w:ind w:left="0" w:firstLine="0"/>
        <w:rPr>
          <w:color w:val="auto"/>
        </w:rPr>
      </w:pPr>
      <w:r w:rsidRPr="004E0D22">
        <w:rPr>
          <w:color w:val="auto"/>
        </w:rPr>
        <w:tab/>
      </w:r>
      <w:r w:rsidR="00D1174A">
        <w:rPr>
          <w:color w:val="auto"/>
        </w:rPr>
        <w:t xml:space="preserve">  </w:t>
      </w:r>
      <w:r w:rsidRPr="004E0D22">
        <w:rPr>
          <w:color w:val="auto"/>
        </w:rPr>
        <w:t>Qu, Q.</w:t>
      </w:r>
      <w:r w:rsidRPr="004E0D22">
        <w:rPr>
          <w:i/>
          <w:color w:val="auto"/>
        </w:rPr>
        <w:t xml:space="preserve"> </w:t>
      </w:r>
      <w:r w:rsidRPr="004E0D22">
        <w:rPr>
          <w:iCs/>
          <w:color w:val="auto"/>
        </w:rPr>
        <w:t>et al.</w:t>
      </w:r>
      <w:r w:rsidRPr="004E0D22">
        <w:rPr>
          <w:color w:val="auto"/>
        </w:rPr>
        <w:t xml:space="preserve"> High-efficiency motor neuron differentiation from human pluripotent stem cells and the function of Islet-1. </w:t>
      </w:r>
      <w:r w:rsidRPr="004E0D22">
        <w:rPr>
          <w:i/>
          <w:color w:val="auto"/>
        </w:rPr>
        <w:t>Nature Communications.</w:t>
      </w:r>
      <w:r w:rsidRPr="004E0D22">
        <w:rPr>
          <w:color w:val="auto"/>
        </w:rPr>
        <w:t xml:space="preserve"> </w:t>
      </w:r>
      <w:r w:rsidRPr="004E0D22">
        <w:rPr>
          <w:b/>
          <w:color w:val="auto"/>
        </w:rPr>
        <w:t>5</w:t>
      </w:r>
      <w:r w:rsidRPr="004E0D22">
        <w:rPr>
          <w:color w:val="auto"/>
        </w:rPr>
        <w:t xml:space="preserve"> (1), 3449</w:t>
      </w:r>
      <w:r w:rsidR="004E0D22">
        <w:rPr>
          <w:color w:val="auto"/>
        </w:rPr>
        <w:t xml:space="preserve"> </w:t>
      </w:r>
      <w:r w:rsidRPr="004E0D22">
        <w:rPr>
          <w:color w:val="auto"/>
        </w:rPr>
        <w:t>(2014).</w:t>
      </w:r>
    </w:p>
    <w:p w14:paraId="01C11D50" w14:textId="27E26B79"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ab/>
        <w:t>Kirihara, T.</w:t>
      </w:r>
      <w:r w:rsidR="009B497F" w:rsidRPr="004E0D22">
        <w:rPr>
          <w:i/>
          <w:color w:val="auto"/>
        </w:rPr>
        <w:t xml:space="preserve"> </w:t>
      </w:r>
      <w:r w:rsidR="009B497F" w:rsidRPr="004E0D22">
        <w:rPr>
          <w:iCs/>
          <w:color w:val="auto"/>
        </w:rPr>
        <w:t xml:space="preserve">et al. </w:t>
      </w:r>
      <w:r w:rsidR="009B497F" w:rsidRPr="004E0D22">
        <w:rPr>
          <w:color w:val="auto"/>
        </w:rPr>
        <w:t xml:space="preserve">A Human Induced Pluripotent Stem Cell-Derived Tissue Model of a Cerebral Tract Connecting Two Cortical Regions. </w:t>
      </w:r>
      <w:r w:rsidR="009B497F" w:rsidRPr="004E0D22">
        <w:rPr>
          <w:i/>
          <w:color w:val="auto"/>
        </w:rPr>
        <w:t>iScience.</w:t>
      </w:r>
      <w:r w:rsidR="009B497F" w:rsidRPr="004E0D22">
        <w:rPr>
          <w:color w:val="auto"/>
        </w:rPr>
        <w:t xml:space="preserve"> </w:t>
      </w:r>
      <w:r w:rsidR="009B497F" w:rsidRPr="004E0D22">
        <w:rPr>
          <w:b/>
          <w:color w:val="auto"/>
        </w:rPr>
        <w:t>14</w:t>
      </w:r>
      <w:r w:rsidR="004E0D22">
        <w:rPr>
          <w:color w:val="auto"/>
        </w:rPr>
        <w:t xml:space="preserve">, </w:t>
      </w:r>
      <w:r w:rsidR="009B497F" w:rsidRPr="004E0D22">
        <w:rPr>
          <w:color w:val="auto"/>
        </w:rPr>
        <w:t>301-311 (2019).</w:t>
      </w:r>
    </w:p>
    <w:p w14:paraId="27D3257A" w14:textId="6C796A14" w:rsidR="004E0D22" w:rsidRDefault="00D1174A" w:rsidP="004E0D22">
      <w:pPr>
        <w:pStyle w:val="EndNoteBibliography"/>
        <w:numPr>
          <w:ilvl w:val="0"/>
          <w:numId w:val="5"/>
        </w:numPr>
        <w:ind w:left="0" w:firstLine="0"/>
        <w:rPr>
          <w:color w:val="auto"/>
        </w:rPr>
      </w:pPr>
      <w:r>
        <w:rPr>
          <w:color w:val="auto"/>
        </w:rPr>
        <w:t xml:space="preserve">  </w:t>
      </w:r>
      <w:r w:rsidR="009B497F" w:rsidRPr="004E0D22">
        <w:rPr>
          <w:color w:val="auto"/>
        </w:rPr>
        <w:t>Rigamonti, A.</w:t>
      </w:r>
      <w:r w:rsidR="009B497F" w:rsidRPr="004E0D22">
        <w:rPr>
          <w:iCs/>
          <w:color w:val="auto"/>
        </w:rPr>
        <w:t xml:space="preserve"> et al.</w:t>
      </w:r>
      <w:r w:rsidR="009B497F" w:rsidRPr="004E0D22">
        <w:rPr>
          <w:color w:val="auto"/>
        </w:rPr>
        <w:t xml:space="preserve"> Large-Scale Production of Mature Neurons from Human Pluripotent Stem Cells in a Three-Dimensional Suspension Culture System. </w:t>
      </w:r>
      <w:r w:rsidR="009B497F" w:rsidRPr="004E0D22">
        <w:rPr>
          <w:i/>
          <w:color w:val="auto"/>
        </w:rPr>
        <w:t>Stem Cell Reports.</w:t>
      </w:r>
      <w:r w:rsidR="009B497F" w:rsidRPr="004E0D22">
        <w:rPr>
          <w:color w:val="auto"/>
        </w:rPr>
        <w:t xml:space="preserve"> </w:t>
      </w:r>
      <w:r w:rsidR="009B497F" w:rsidRPr="004E0D22">
        <w:rPr>
          <w:b/>
          <w:color w:val="auto"/>
        </w:rPr>
        <w:t>6</w:t>
      </w:r>
      <w:r w:rsidR="009B497F" w:rsidRPr="004E0D22">
        <w:rPr>
          <w:color w:val="auto"/>
        </w:rPr>
        <w:t xml:space="preserve"> (6), 993-1008 (2016).</w:t>
      </w:r>
    </w:p>
    <w:p w14:paraId="12B8F807" w14:textId="6CCE5E28" w:rsidR="009B497F" w:rsidRPr="004E0D22" w:rsidRDefault="009B497F" w:rsidP="004E0D22">
      <w:pPr>
        <w:pStyle w:val="EndNoteBibliography"/>
        <w:numPr>
          <w:ilvl w:val="0"/>
          <w:numId w:val="5"/>
        </w:numPr>
        <w:ind w:left="0" w:firstLine="0"/>
        <w:rPr>
          <w:color w:val="auto"/>
        </w:rPr>
      </w:pPr>
      <w:r w:rsidRPr="004E0D22">
        <w:rPr>
          <w:color w:val="auto"/>
        </w:rPr>
        <w:tab/>
      </w:r>
      <w:r w:rsidR="00D1174A">
        <w:rPr>
          <w:color w:val="auto"/>
        </w:rPr>
        <w:t xml:space="preserve">  </w:t>
      </w:r>
      <w:r w:rsidRPr="004E0D22">
        <w:rPr>
          <w:color w:val="auto"/>
        </w:rPr>
        <w:t>Yan, Y., Song, L., Madinya, J., Ma, T.</w:t>
      </w:r>
      <w:r w:rsidR="004E0D22">
        <w:rPr>
          <w:color w:val="auto"/>
        </w:rPr>
        <w:t>,</w:t>
      </w:r>
      <w:r w:rsidRPr="004E0D22">
        <w:rPr>
          <w:color w:val="auto"/>
        </w:rPr>
        <w:t xml:space="preserve"> Li, Y. Derivation of Cortical Spheroids from Human Induced Pluripotent Stem Cells in a Suspension Bioreactor. </w:t>
      </w:r>
      <w:r w:rsidRPr="004E0D22">
        <w:rPr>
          <w:i/>
          <w:color w:val="auto"/>
        </w:rPr>
        <w:t>Tissue Engineering Part A.</w:t>
      </w:r>
      <w:r w:rsidRPr="004E0D22">
        <w:rPr>
          <w:color w:val="auto"/>
        </w:rPr>
        <w:t xml:space="preserve"> </w:t>
      </w:r>
      <w:r w:rsidRPr="004E0D22">
        <w:rPr>
          <w:b/>
          <w:color w:val="auto"/>
        </w:rPr>
        <w:t>24</w:t>
      </w:r>
      <w:r w:rsidRPr="004E0D22">
        <w:rPr>
          <w:color w:val="auto"/>
        </w:rPr>
        <w:t xml:space="preserve"> (5-6), 418-431 (2017).</w:t>
      </w:r>
    </w:p>
    <w:p w14:paraId="1E81EF5B" w14:textId="1DAF9C9B" w:rsidR="00095DEA" w:rsidRPr="001978CA" w:rsidRDefault="00150ECF" w:rsidP="004E0D22">
      <w:pPr>
        <w:rPr>
          <w:color w:val="auto"/>
        </w:rPr>
      </w:pPr>
      <w:r w:rsidRPr="001978CA">
        <w:rPr>
          <w:color w:val="auto"/>
        </w:rPr>
        <w:fldChar w:fldCharType="end"/>
      </w:r>
    </w:p>
    <w:sectPr w:rsidR="00095DEA" w:rsidRPr="001978CA" w:rsidSect="00491C81">
      <w:headerReference w:type="default" r:id="rId9"/>
      <w:footerReference w:type="default" r:id="rId10"/>
      <w:headerReference w:type="first" r:id="rId11"/>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39637E" w14:textId="77777777" w:rsidR="00C22E23" w:rsidRDefault="00C22E23">
      <w:r>
        <w:separator/>
      </w:r>
    </w:p>
  </w:endnote>
  <w:endnote w:type="continuationSeparator" w:id="0">
    <w:p w14:paraId="51FB2C17" w14:textId="77777777" w:rsidR="00C22E23" w:rsidRDefault="00C22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378DC" w14:textId="565D1325" w:rsidR="00A42ADB" w:rsidRDefault="00A42ADB">
    <w:pPr>
      <w:pBdr>
        <w:top w:val="nil"/>
        <w:left w:val="nil"/>
        <w:bottom w:val="nil"/>
        <w:right w:val="nil"/>
        <w:between w:val="nil"/>
      </w:pBdr>
      <w:tabs>
        <w:tab w:val="center" w:pos="4680"/>
        <w:tab w:val="right" w:pos="9360"/>
      </w:tabs>
    </w:pPr>
    <w:r>
      <w:t xml:space="preserve">Page </w:t>
    </w:r>
    <w:r>
      <w:fldChar w:fldCharType="begin"/>
    </w:r>
    <w:r>
      <w:instrText>PAGE</w:instrText>
    </w:r>
    <w:r>
      <w:fldChar w:fldCharType="separate"/>
    </w:r>
    <w:r>
      <w:rPr>
        <w:noProof/>
      </w:rPr>
      <w:t>16</w:t>
    </w:r>
    <w:r>
      <w:fldChar w:fldCharType="end"/>
    </w:r>
    <w:r>
      <w:tab/>
    </w:r>
    <w:r>
      <w:tab/>
    </w:r>
  </w:p>
  <w:p w14:paraId="1DC05742" w14:textId="77777777" w:rsidR="00A42ADB" w:rsidRDefault="00A42AD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09D5F3" w14:textId="77777777" w:rsidR="00C22E23" w:rsidRDefault="00C22E23">
      <w:r>
        <w:separator/>
      </w:r>
    </w:p>
  </w:footnote>
  <w:footnote w:type="continuationSeparator" w:id="0">
    <w:p w14:paraId="0764EB7A" w14:textId="77777777" w:rsidR="00C22E23" w:rsidRDefault="00C22E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0B039E" w14:textId="7B2AEEA6" w:rsidR="00A42ADB" w:rsidRPr="00C42F41" w:rsidRDefault="00A42ADB" w:rsidP="00C42F41">
    <w:pPr>
      <w:ind w:left="2160" w:firstLine="720"/>
      <w:jc w:val="center"/>
      <w:rPr>
        <w:b/>
        <w:color w:val="002060"/>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8962FD" w14:textId="22E3E45D" w:rsidR="00A42ADB" w:rsidRDefault="00A42ADB" w:rsidP="00491C81">
    <w:pPr>
      <w:pBdr>
        <w:top w:val="nil"/>
        <w:left w:val="nil"/>
        <w:bottom w:val="nil"/>
        <w:right w:val="nil"/>
        <w:between w:val="nil"/>
      </w:pBdr>
      <w:tabs>
        <w:tab w:val="center" w:pos="4680"/>
        <w:tab w:val="right" w:pos="9360"/>
      </w:tabs>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5D72F5"/>
    <w:multiLevelType w:val="multilevel"/>
    <w:tmpl w:val="06A89D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448C5FA6"/>
    <w:multiLevelType w:val="hybridMultilevel"/>
    <w:tmpl w:val="DAB03F7E"/>
    <w:lvl w:ilvl="0" w:tplc="54BAB45C">
      <w:start w:val="1"/>
      <w:numFmt w:val="decimal"/>
      <w:lvlText w:val="%1."/>
      <w:lvlJc w:val="left"/>
      <w:pPr>
        <w:ind w:left="792" w:hanging="14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087D49"/>
    <w:multiLevelType w:val="multilevel"/>
    <w:tmpl w:val="7F1CFD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6ED660D7"/>
    <w:multiLevelType w:val="multilevel"/>
    <w:tmpl w:val="43DCD368"/>
    <w:lvl w:ilvl="0">
      <w:start w:val="1"/>
      <w:numFmt w:val="decimal"/>
      <w:lvlText w:val="%1."/>
      <w:lvlJc w:val="left"/>
      <w:pPr>
        <w:ind w:left="360" w:hanging="360"/>
      </w:pPr>
      <w:rPr>
        <w:b/>
        <w:bCs/>
      </w:rPr>
    </w:lvl>
    <w:lvl w:ilvl="1">
      <w:start w:val="1"/>
      <w:numFmt w:val="decimal"/>
      <w:lvlText w:val="%1.%2."/>
      <w:lvlJc w:val="left"/>
      <w:pPr>
        <w:ind w:left="1080" w:hanging="360"/>
      </w:pPr>
    </w:lvl>
    <w:lvl w:ilvl="2">
      <w:start w:val="1"/>
      <w:numFmt w:val="decimal"/>
      <w:lvlText w:val="%1.%2.%3."/>
      <w:lvlJc w:val="left"/>
      <w:pPr>
        <w:ind w:left="2629" w:hanging="360"/>
      </w:pPr>
    </w:lvl>
    <w:lvl w:ilvl="3">
      <w:start w:val="1"/>
      <w:numFmt w:val="decimal"/>
      <w:lvlText w:val="%1.%2.%3.%4."/>
      <w:lvlJc w:val="left"/>
      <w:pPr>
        <w:ind w:left="2520" w:hanging="360"/>
      </w:pPr>
    </w:lvl>
    <w:lvl w:ilvl="4">
      <w:start w:val="1"/>
      <w:numFmt w:val="decimal"/>
      <w:lvlText w:val="%1.%2.%3.%4.%5."/>
      <w:lvlJc w:val="left"/>
      <w:pPr>
        <w:ind w:left="3240" w:hanging="360"/>
      </w:pPr>
    </w:lvl>
    <w:lvl w:ilvl="5">
      <w:start w:val="1"/>
      <w:numFmt w:val="decimal"/>
      <w:lvlText w:val="%1.%2.%3.%4.%5.%6."/>
      <w:lvlJc w:val="left"/>
      <w:pPr>
        <w:ind w:left="3960" w:hanging="360"/>
      </w:pPr>
    </w:lvl>
    <w:lvl w:ilvl="6">
      <w:start w:val="1"/>
      <w:numFmt w:val="decimal"/>
      <w:lvlText w:val="%1.%2.%3.%4.%5.%6.%7."/>
      <w:lvlJc w:val="left"/>
      <w:pPr>
        <w:ind w:left="4680" w:hanging="360"/>
      </w:pPr>
    </w:lvl>
    <w:lvl w:ilvl="7">
      <w:start w:val="1"/>
      <w:numFmt w:val="decimal"/>
      <w:lvlText w:val="%1.%2.%3.%4.%5.%6.%7.%8."/>
      <w:lvlJc w:val="left"/>
      <w:pPr>
        <w:ind w:left="5400" w:hanging="360"/>
      </w:pPr>
    </w:lvl>
    <w:lvl w:ilvl="8">
      <w:start w:val="1"/>
      <w:numFmt w:val="decimal"/>
      <w:lvlText w:val="%1.%2.%3.%4.%5.%6.%7.%8.%9."/>
      <w:lvlJc w:val="left"/>
      <w:pPr>
        <w:ind w:left="6120" w:hanging="360"/>
      </w:pPr>
    </w:lvl>
  </w:abstractNum>
  <w:abstractNum w:abstractNumId="4" w15:restartNumberingAfterBreak="0">
    <w:nsid w:val="77AF4365"/>
    <w:multiLevelType w:val="multilevel"/>
    <w:tmpl w:val="811EFD56"/>
    <w:lvl w:ilvl="0">
      <w:start w:val="4"/>
      <w:numFmt w:val="decimal"/>
      <w:lvlText w:val="%1."/>
      <w:lvlJc w:val="left"/>
      <w:pPr>
        <w:ind w:left="360" w:hanging="360"/>
      </w:pPr>
    </w:lvl>
    <w:lvl w:ilvl="1">
      <w:start w:val="1"/>
      <w:numFmt w:val="decimal"/>
      <w:lvlText w:val="%1.%2."/>
      <w:lvlJc w:val="left"/>
      <w:pPr>
        <w:ind w:left="0" w:firstLine="0"/>
      </w:pPr>
      <w:rPr>
        <w:b w:val="0"/>
        <w:bCs/>
        <w:u w:val="none"/>
      </w:rPr>
    </w:lvl>
    <w:lvl w:ilvl="2">
      <w:start w:val="1"/>
      <w:numFmt w:val="decimal"/>
      <w:lvlText w:val="%1.%2.%3."/>
      <w:lvlJc w:val="left"/>
      <w:pPr>
        <w:ind w:left="360" w:hanging="360"/>
      </w:pPr>
    </w:lvl>
    <w:lvl w:ilvl="3">
      <w:start w:val="1"/>
      <w:numFmt w:val="decimal"/>
      <w:lvlText w:val="%1.%2.%3.%4."/>
      <w:lvlJc w:val="left"/>
      <w:pPr>
        <w:ind w:left="2520" w:hanging="360"/>
      </w:pPr>
    </w:lvl>
    <w:lvl w:ilvl="4">
      <w:start w:val="1"/>
      <w:numFmt w:val="decimal"/>
      <w:lvlText w:val="%1.%2.%3.%4.%5."/>
      <w:lvlJc w:val="left"/>
      <w:pPr>
        <w:ind w:left="3240" w:hanging="360"/>
      </w:pPr>
    </w:lvl>
    <w:lvl w:ilvl="5">
      <w:start w:val="1"/>
      <w:numFmt w:val="decimal"/>
      <w:lvlText w:val="%1.%2.%3.%4.%5.%6."/>
      <w:lvlJc w:val="left"/>
      <w:pPr>
        <w:ind w:left="3960" w:hanging="360"/>
      </w:pPr>
    </w:lvl>
    <w:lvl w:ilvl="6">
      <w:start w:val="1"/>
      <w:numFmt w:val="decimal"/>
      <w:lvlText w:val="%1.%2.%3.%4.%5.%6.%7."/>
      <w:lvlJc w:val="left"/>
      <w:pPr>
        <w:ind w:left="4680" w:hanging="360"/>
      </w:pPr>
    </w:lvl>
    <w:lvl w:ilvl="7">
      <w:start w:val="1"/>
      <w:numFmt w:val="decimal"/>
      <w:lvlText w:val="%1.%2.%3.%4.%5.%6.%7.%8."/>
      <w:lvlJc w:val="left"/>
      <w:pPr>
        <w:ind w:left="5400" w:hanging="360"/>
      </w:pPr>
    </w:lvl>
    <w:lvl w:ilvl="8">
      <w:start w:val="1"/>
      <w:numFmt w:val="decimal"/>
      <w:lvlText w:val="%1.%2.%3.%4.%5.%6.%7.%8.%9."/>
      <w:lvlJc w:val="left"/>
      <w:pPr>
        <w:ind w:left="6120" w:hanging="36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proofState w:spelling="clean" w:grammar="clean"/>
  <w:defaultTabStop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YwMjQxM7QEsYzNlXSUglOLizPz80AKLGsBbAfa9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4779C"/>
    <w:rsid w:val="00001A1A"/>
    <w:rsid w:val="00012F47"/>
    <w:rsid w:val="0001651C"/>
    <w:rsid w:val="000672C6"/>
    <w:rsid w:val="000718B0"/>
    <w:rsid w:val="00080E03"/>
    <w:rsid w:val="00094493"/>
    <w:rsid w:val="00095DEA"/>
    <w:rsid w:val="000E0A55"/>
    <w:rsid w:val="000E73AE"/>
    <w:rsid w:val="000F1E49"/>
    <w:rsid w:val="000F7686"/>
    <w:rsid w:val="001239C1"/>
    <w:rsid w:val="00125337"/>
    <w:rsid w:val="00141348"/>
    <w:rsid w:val="00145C7B"/>
    <w:rsid w:val="0014650A"/>
    <w:rsid w:val="00150ECF"/>
    <w:rsid w:val="00154F36"/>
    <w:rsid w:val="00160F74"/>
    <w:rsid w:val="00172B4A"/>
    <w:rsid w:val="00173658"/>
    <w:rsid w:val="001747C5"/>
    <w:rsid w:val="001978CA"/>
    <w:rsid w:val="001A6345"/>
    <w:rsid w:val="001C6CA5"/>
    <w:rsid w:val="001D333A"/>
    <w:rsid w:val="001D6F7E"/>
    <w:rsid w:val="001E17B1"/>
    <w:rsid w:val="001F5027"/>
    <w:rsid w:val="002274F5"/>
    <w:rsid w:val="0023180A"/>
    <w:rsid w:val="0023657F"/>
    <w:rsid w:val="002402AD"/>
    <w:rsid w:val="0025110A"/>
    <w:rsid w:val="00255BE8"/>
    <w:rsid w:val="00274658"/>
    <w:rsid w:val="00275A7D"/>
    <w:rsid w:val="002765B3"/>
    <w:rsid w:val="00277898"/>
    <w:rsid w:val="002901A4"/>
    <w:rsid w:val="002918C5"/>
    <w:rsid w:val="002A6DED"/>
    <w:rsid w:val="002A716C"/>
    <w:rsid w:val="002B4352"/>
    <w:rsid w:val="002B68B5"/>
    <w:rsid w:val="002C402A"/>
    <w:rsid w:val="002E7419"/>
    <w:rsid w:val="00331C5C"/>
    <w:rsid w:val="00332156"/>
    <w:rsid w:val="00341A65"/>
    <w:rsid w:val="003572C0"/>
    <w:rsid w:val="00362A3C"/>
    <w:rsid w:val="00376F20"/>
    <w:rsid w:val="003A2ADC"/>
    <w:rsid w:val="003A3F58"/>
    <w:rsid w:val="003B24C6"/>
    <w:rsid w:val="003B56CC"/>
    <w:rsid w:val="003C332C"/>
    <w:rsid w:val="003D000B"/>
    <w:rsid w:val="003D5A3A"/>
    <w:rsid w:val="003F78B8"/>
    <w:rsid w:val="00403C21"/>
    <w:rsid w:val="00422755"/>
    <w:rsid w:val="00435906"/>
    <w:rsid w:val="0044655E"/>
    <w:rsid w:val="00456F24"/>
    <w:rsid w:val="00480A59"/>
    <w:rsid w:val="00486552"/>
    <w:rsid w:val="00491C81"/>
    <w:rsid w:val="00492B9F"/>
    <w:rsid w:val="004A3C71"/>
    <w:rsid w:val="004A6305"/>
    <w:rsid w:val="004D6205"/>
    <w:rsid w:val="004E0D22"/>
    <w:rsid w:val="004F43BD"/>
    <w:rsid w:val="00507349"/>
    <w:rsid w:val="005137BF"/>
    <w:rsid w:val="00525ABE"/>
    <w:rsid w:val="00577834"/>
    <w:rsid w:val="005908F4"/>
    <w:rsid w:val="005A2E77"/>
    <w:rsid w:val="005B4155"/>
    <w:rsid w:val="005B474F"/>
    <w:rsid w:val="005C634F"/>
    <w:rsid w:val="005D264C"/>
    <w:rsid w:val="005D35EE"/>
    <w:rsid w:val="005E0E7A"/>
    <w:rsid w:val="005E2BD8"/>
    <w:rsid w:val="00605080"/>
    <w:rsid w:val="0062008A"/>
    <w:rsid w:val="006212AB"/>
    <w:rsid w:val="00625C5D"/>
    <w:rsid w:val="006527B1"/>
    <w:rsid w:val="006639A4"/>
    <w:rsid w:val="00667AC2"/>
    <w:rsid w:val="00674851"/>
    <w:rsid w:val="00675EF4"/>
    <w:rsid w:val="00677B0B"/>
    <w:rsid w:val="00684CDD"/>
    <w:rsid w:val="00686872"/>
    <w:rsid w:val="006E07FE"/>
    <w:rsid w:val="00700AC7"/>
    <w:rsid w:val="00711292"/>
    <w:rsid w:val="007302B2"/>
    <w:rsid w:val="00730A24"/>
    <w:rsid w:val="0074779C"/>
    <w:rsid w:val="007521B7"/>
    <w:rsid w:val="00767251"/>
    <w:rsid w:val="00790ECF"/>
    <w:rsid w:val="00795D84"/>
    <w:rsid w:val="007A529C"/>
    <w:rsid w:val="007A60E2"/>
    <w:rsid w:val="007C1ABA"/>
    <w:rsid w:val="007C3E90"/>
    <w:rsid w:val="007D0FC2"/>
    <w:rsid w:val="007D5687"/>
    <w:rsid w:val="00811C75"/>
    <w:rsid w:val="00816421"/>
    <w:rsid w:val="00820914"/>
    <w:rsid w:val="00837C95"/>
    <w:rsid w:val="00857899"/>
    <w:rsid w:val="00865344"/>
    <w:rsid w:val="00872ABF"/>
    <w:rsid w:val="00876398"/>
    <w:rsid w:val="00886398"/>
    <w:rsid w:val="008901AF"/>
    <w:rsid w:val="008B08AA"/>
    <w:rsid w:val="008B0A61"/>
    <w:rsid w:val="008C1E47"/>
    <w:rsid w:val="008C2F1A"/>
    <w:rsid w:val="008C386F"/>
    <w:rsid w:val="00914827"/>
    <w:rsid w:val="00930E40"/>
    <w:rsid w:val="00937E64"/>
    <w:rsid w:val="009404A3"/>
    <w:rsid w:val="009426C2"/>
    <w:rsid w:val="00952CFF"/>
    <w:rsid w:val="009572A3"/>
    <w:rsid w:val="00965A5B"/>
    <w:rsid w:val="00970A31"/>
    <w:rsid w:val="00972072"/>
    <w:rsid w:val="0098015E"/>
    <w:rsid w:val="00990849"/>
    <w:rsid w:val="009A59E2"/>
    <w:rsid w:val="009B497F"/>
    <w:rsid w:val="009B6379"/>
    <w:rsid w:val="009B684B"/>
    <w:rsid w:val="009D0DD9"/>
    <w:rsid w:val="009D3BDE"/>
    <w:rsid w:val="009E2A49"/>
    <w:rsid w:val="009E319D"/>
    <w:rsid w:val="009F5D60"/>
    <w:rsid w:val="00A013E5"/>
    <w:rsid w:val="00A21A9A"/>
    <w:rsid w:val="00A2231F"/>
    <w:rsid w:val="00A42ADB"/>
    <w:rsid w:val="00A47AC9"/>
    <w:rsid w:val="00A6704E"/>
    <w:rsid w:val="00A75B2E"/>
    <w:rsid w:val="00A94DAB"/>
    <w:rsid w:val="00AA59CB"/>
    <w:rsid w:val="00AC439A"/>
    <w:rsid w:val="00AE4F6E"/>
    <w:rsid w:val="00AE59BE"/>
    <w:rsid w:val="00AF5491"/>
    <w:rsid w:val="00AF6D3B"/>
    <w:rsid w:val="00B0668C"/>
    <w:rsid w:val="00B63ED4"/>
    <w:rsid w:val="00B77F01"/>
    <w:rsid w:val="00BB70D2"/>
    <w:rsid w:val="00BB7F17"/>
    <w:rsid w:val="00BC263A"/>
    <w:rsid w:val="00BC3A0D"/>
    <w:rsid w:val="00BD0D91"/>
    <w:rsid w:val="00BD31F8"/>
    <w:rsid w:val="00BE590B"/>
    <w:rsid w:val="00BF2F72"/>
    <w:rsid w:val="00C22E23"/>
    <w:rsid w:val="00C278A4"/>
    <w:rsid w:val="00C37773"/>
    <w:rsid w:val="00C400C9"/>
    <w:rsid w:val="00C42F41"/>
    <w:rsid w:val="00C53214"/>
    <w:rsid w:val="00C54F4E"/>
    <w:rsid w:val="00C82F10"/>
    <w:rsid w:val="00CD6AF6"/>
    <w:rsid w:val="00CE3E9E"/>
    <w:rsid w:val="00CF251D"/>
    <w:rsid w:val="00D1159E"/>
    <w:rsid w:val="00D1174A"/>
    <w:rsid w:val="00D119C1"/>
    <w:rsid w:val="00D26FBF"/>
    <w:rsid w:val="00D358F2"/>
    <w:rsid w:val="00D452FC"/>
    <w:rsid w:val="00D50EB6"/>
    <w:rsid w:val="00D600A8"/>
    <w:rsid w:val="00D6118C"/>
    <w:rsid w:val="00D7220D"/>
    <w:rsid w:val="00D806E5"/>
    <w:rsid w:val="00D84AA2"/>
    <w:rsid w:val="00DA1901"/>
    <w:rsid w:val="00DA623B"/>
    <w:rsid w:val="00DC0733"/>
    <w:rsid w:val="00E02CD0"/>
    <w:rsid w:val="00E0775A"/>
    <w:rsid w:val="00E079DB"/>
    <w:rsid w:val="00E10725"/>
    <w:rsid w:val="00E16B37"/>
    <w:rsid w:val="00E46E48"/>
    <w:rsid w:val="00E54DB5"/>
    <w:rsid w:val="00E60737"/>
    <w:rsid w:val="00E74B24"/>
    <w:rsid w:val="00E86D31"/>
    <w:rsid w:val="00EB3B62"/>
    <w:rsid w:val="00EB4EA1"/>
    <w:rsid w:val="00EC08C0"/>
    <w:rsid w:val="00ED0FC7"/>
    <w:rsid w:val="00EE62F6"/>
    <w:rsid w:val="00F075AF"/>
    <w:rsid w:val="00F132FE"/>
    <w:rsid w:val="00F27D79"/>
    <w:rsid w:val="00F37BCF"/>
    <w:rsid w:val="00F41C6C"/>
    <w:rsid w:val="00F41F87"/>
    <w:rsid w:val="00F54A9B"/>
    <w:rsid w:val="00F70273"/>
    <w:rsid w:val="00F750A5"/>
    <w:rsid w:val="00F82D2E"/>
    <w:rsid w:val="00FA0745"/>
    <w:rsid w:val="00FA0973"/>
    <w:rsid w:val="00FA295C"/>
    <w:rsid w:val="00FA7B1E"/>
    <w:rsid w:val="00FC1C20"/>
    <w:rsid w:val="00FE5B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E80C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MS Mincho" w:hAnsi="Calibri" w:cs="Calibri"/>
        <w:sz w:val="24"/>
        <w:szCs w:val="24"/>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main">
    <w:name w:val="main"/>
    <w:basedOn w:val="Normal"/>
    <w:link w:val="mainChar"/>
    <w:qFormat/>
    <w:rsid w:val="00B0733B"/>
    <w:pPr>
      <w:widowControl/>
      <w:autoSpaceDE/>
      <w:autoSpaceDN/>
      <w:adjustRightInd/>
      <w:spacing w:before="120" w:line="276" w:lineRule="auto"/>
      <w:ind w:firstLine="284"/>
    </w:pPr>
    <w:rPr>
      <w:rFonts w:ascii="Times New Roman" w:hAnsi="Times New Roman" w:cs="Times New Roman"/>
      <w:color w:val="auto"/>
    </w:rPr>
  </w:style>
  <w:style w:type="character" w:customStyle="1" w:styleId="mainChar">
    <w:name w:val="main Char"/>
    <w:basedOn w:val="DefaultParagraphFont"/>
    <w:link w:val="main"/>
    <w:rsid w:val="00B0733B"/>
    <w:rPr>
      <w:sz w:val="24"/>
      <w:szCs w:val="24"/>
    </w:rPr>
  </w:style>
  <w:style w:type="paragraph" w:customStyle="1" w:styleId="EndNoteBibliographyTitle">
    <w:name w:val="EndNote Bibliography Title"/>
    <w:basedOn w:val="Normal"/>
    <w:link w:val="EndNoteBibliographyTitleChar"/>
    <w:rsid w:val="0061658D"/>
    <w:pPr>
      <w:jc w:val="center"/>
    </w:pPr>
    <w:rPr>
      <w:noProof/>
    </w:rPr>
  </w:style>
  <w:style w:type="character" w:customStyle="1" w:styleId="EndNoteBibliographyTitleChar">
    <w:name w:val="EndNote Bibliography Title Char"/>
    <w:basedOn w:val="DefaultParagraphFont"/>
    <w:link w:val="EndNoteBibliographyTitle"/>
    <w:rsid w:val="0061658D"/>
    <w:rPr>
      <w:noProof/>
      <w:color w:val="000000"/>
    </w:rPr>
  </w:style>
  <w:style w:type="paragraph" w:customStyle="1" w:styleId="EndNoteBibliography">
    <w:name w:val="EndNote Bibliography"/>
    <w:basedOn w:val="Normal"/>
    <w:link w:val="EndNoteBibliographyChar"/>
    <w:rsid w:val="0061658D"/>
    <w:rPr>
      <w:noProof/>
    </w:rPr>
  </w:style>
  <w:style w:type="character" w:customStyle="1" w:styleId="EndNoteBibliographyChar">
    <w:name w:val="EndNote Bibliography Char"/>
    <w:basedOn w:val="DefaultParagraphFont"/>
    <w:link w:val="EndNoteBibliography"/>
    <w:rsid w:val="0061658D"/>
    <w:rPr>
      <w:noProof/>
      <w:color w:val="000000"/>
    </w:rPr>
  </w:style>
  <w:style w:type="table" w:styleId="TableGrid">
    <w:name w:val="Table Grid"/>
    <w:basedOn w:val="TableNormal"/>
    <w:uiPriority w:val="59"/>
    <w:rsid w:val="00376C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99"/>
    <w:rsid w:val="00376CE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1">
    <w:name w:val="未解決のメンション1"/>
    <w:basedOn w:val="DefaultParagraphFont"/>
    <w:uiPriority w:val="99"/>
    <w:semiHidden/>
    <w:unhideWhenUsed/>
    <w:rsid w:val="00150ECF"/>
    <w:rPr>
      <w:color w:val="605E5C"/>
      <w:shd w:val="clear" w:color="auto" w:fill="E1DFDD"/>
    </w:rPr>
  </w:style>
  <w:style w:type="character" w:styleId="LineNumber">
    <w:name w:val="line number"/>
    <w:basedOn w:val="DefaultParagraphFont"/>
    <w:uiPriority w:val="99"/>
    <w:semiHidden/>
    <w:unhideWhenUsed/>
    <w:rsid w:val="00491C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1507791">
      <w:bodyDiv w:val="1"/>
      <w:marLeft w:val="0"/>
      <w:marRight w:val="0"/>
      <w:marTop w:val="0"/>
      <w:marBottom w:val="0"/>
      <w:divBdr>
        <w:top w:val="none" w:sz="0" w:space="0" w:color="auto"/>
        <w:left w:val="none" w:sz="0" w:space="0" w:color="auto"/>
        <w:bottom w:val="none" w:sz="0" w:space="0" w:color="auto"/>
        <w:right w:val="none" w:sz="0" w:space="0" w:color="auto"/>
      </w:divBdr>
    </w:div>
    <w:div w:id="19775606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WFNrjUVGtkYfXQb2F41LFeMwRWQ==">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415DCB-7EEC-45C0-AD86-68362135A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363</Words>
  <Characters>47675</Characters>
  <Application>Microsoft Office Word</Application>
  <DocSecurity>0</DocSecurity>
  <Lines>397</Lines>
  <Paragraphs>11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24T14:23:00Z</dcterms:created>
  <dcterms:modified xsi:type="dcterms:W3CDTF">2020-06-2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